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59A8CA" w14:textId="2BDE8349" w:rsidR="002737F8" w:rsidRPr="00273A4B" w:rsidRDefault="00584C27" w:rsidP="002737F8">
      <w:pPr>
        <w:spacing w:after="0"/>
        <w:jc w:val="both"/>
        <w:rPr>
          <w:rFonts w:cs="Times New Roman"/>
          <w:b/>
          <w:sz w:val="32"/>
          <w:szCs w:val="32"/>
          <w:lang w:val="en-US"/>
        </w:rPr>
      </w:pPr>
      <w:r w:rsidRPr="00273A4B">
        <w:rPr>
          <w:rFonts w:cs="Times New Roman"/>
          <w:b/>
          <w:sz w:val="32"/>
          <w:szCs w:val="32"/>
          <w:lang w:val="en-US"/>
        </w:rPr>
        <w:t>Electronic</w:t>
      </w:r>
      <w:r w:rsidR="002737F8" w:rsidRPr="00273A4B">
        <w:rPr>
          <w:rFonts w:cs="Times New Roman"/>
          <w:b/>
          <w:sz w:val="32"/>
          <w:szCs w:val="32"/>
          <w:lang w:val="en-US"/>
        </w:rPr>
        <w:t xml:space="preserve"> Supplementary </w:t>
      </w:r>
      <w:r w:rsidR="007045E2" w:rsidRPr="00273A4B">
        <w:rPr>
          <w:rFonts w:cs="Times New Roman"/>
          <w:b/>
          <w:sz w:val="32"/>
          <w:szCs w:val="32"/>
          <w:lang w:val="en-US"/>
        </w:rPr>
        <w:t>m</w:t>
      </w:r>
      <w:r w:rsidRPr="00273A4B">
        <w:rPr>
          <w:rFonts w:cs="Times New Roman"/>
          <w:b/>
          <w:sz w:val="32"/>
          <w:szCs w:val="32"/>
          <w:lang w:val="en-US"/>
        </w:rPr>
        <w:t>aterial</w:t>
      </w:r>
    </w:p>
    <w:p w14:paraId="0BAD4C8A" w14:textId="77777777" w:rsidR="002737F8" w:rsidRPr="00273A4B" w:rsidRDefault="002737F8" w:rsidP="002737F8">
      <w:pPr>
        <w:spacing w:after="0"/>
        <w:jc w:val="both"/>
        <w:rPr>
          <w:rFonts w:cs="Times New Roman"/>
          <w:b/>
          <w:sz w:val="32"/>
          <w:szCs w:val="32"/>
          <w:lang w:val="en-US"/>
        </w:rPr>
      </w:pPr>
    </w:p>
    <w:p w14:paraId="6811653D" w14:textId="3A0A1576" w:rsidR="00332991" w:rsidRPr="00273A4B" w:rsidRDefault="002737F8" w:rsidP="002737F8">
      <w:pPr>
        <w:spacing w:after="0"/>
        <w:jc w:val="both"/>
        <w:rPr>
          <w:rFonts w:cs="Times New Roman"/>
          <w:szCs w:val="24"/>
          <w:lang w:val="es-CO"/>
        </w:rPr>
      </w:pPr>
      <w:r w:rsidRPr="00273A4B">
        <w:rPr>
          <w:rFonts w:cs="Times New Roman"/>
          <w:szCs w:val="24"/>
          <w:lang w:val="es-CO"/>
        </w:rPr>
        <w:t>For “</w:t>
      </w:r>
      <w:r w:rsidR="005E6418" w:rsidRPr="00273A4B">
        <w:rPr>
          <w:rFonts w:cs="Times New Roman"/>
          <w:i/>
          <w:szCs w:val="24"/>
          <w:lang w:val="es-CO"/>
        </w:rPr>
        <w:t xml:space="preserve">Injury-related cell death and proteoglycan loss in articular cartilage: Numerical model combining necrosis, reactive oxygen species, and </w:t>
      </w:r>
      <w:r w:rsidR="008F1DF0" w:rsidRPr="00273A4B">
        <w:rPr>
          <w:rFonts w:cs="Times New Roman"/>
          <w:i/>
          <w:szCs w:val="24"/>
          <w:lang w:val="es-CO"/>
        </w:rPr>
        <w:t xml:space="preserve">inflammatory </w:t>
      </w:r>
      <w:r w:rsidR="005E6418" w:rsidRPr="00273A4B">
        <w:rPr>
          <w:rFonts w:cs="Times New Roman"/>
          <w:i/>
          <w:szCs w:val="24"/>
          <w:lang w:val="es-CO"/>
        </w:rPr>
        <w:t>cytokines</w:t>
      </w:r>
      <w:r w:rsidRPr="00273A4B">
        <w:rPr>
          <w:rFonts w:cs="Times New Roman"/>
          <w:szCs w:val="24"/>
          <w:lang w:val="es-CO"/>
        </w:rPr>
        <w:t>”</w:t>
      </w:r>
      <w:r w:rsidR="001B0222" w:rsidRPr="00273A4B">
        <w:rPr>
          <w:rFonts w:cs="Times New Roman"/>
          <w:szCs w:val="24"/>
          <w:lang w:val="es-CO"/>
        </w:rPr>
        <w:t xml:space="preserve"> </w:t>
      </w:r>
      <w:r w:rsidR="00FD105E" w:rsidRPr="00273A4B">
        <w:rPr>
          <w:rFonts w:cs="Times New Roman"/>
          <w:szCs w:val="24"/>
          <w:lang w:val="es-CO"/>
        </w:rPr>
        <w:t xml:space="preserve">(in </w:t>
      </w:r>
      <w:r w:rsidR="000665A9" w:rsidRPr="00273A4B">
        <w:rPr>
          <w:i/>
          <w:iCs/>
          <w:sz w:val="22"/>
          <w:lang w:val="en-US"/>
        </w:rPr>
        <w:t>PLOS Computational Biology</w:t>
      </w:r>
      <w:r w:rsidR="00FD105E" w:rsidRPr="00273A4B">
        <w:rPr>
          <w:rFonts w:cs="Times New Roman"/>
          <w:szCs w:val="24"/>
          <w:lang w:val="es-CO"/>
        </w:rPr>
        <w:t xml:space="preserve">) </w:t>
      </w:r>
      <w:r w:rsidRPr="00273A4B">
        <w:rPr>
          <w:rFonts w:cs="Times New Roman"/>
          <w:szCs w:val="24"/>
          <w:lang w:val="es-CO"/>
        </w:rPr>
        <w:t>by</w:t>
      </w:r>
    </w:p>
    <w:p w14:paraId="125E070D" w14:textId="4C88EBFE" w:rsidR="002737F8" w:rsidRPr="00273A4B" w:rsidRDefault="00E01559" w:rsidP="002737F8">
      <w:pPr>
        <w:spacing w:after="0"/>
        <w:jc w:val="both"/>
        <w:rPr>
          <w:rFonts w:cs="Times New Roman"/>
          <w:szCs w:val="24"/>
          <w:lang w:val="es-CO"/>
        </w:rPr>
      </w:pPr>
      <w:r w:rsidRPr="00273A4B">
        <w:rPr>
          <w:rFonts w:cs="Times New Roman"/>
          <w:szCs w:val="24"/>
          <w:lang w:val="es-CO"/>
        </w:rPr>
        <w:t>Joonas</w:t>
      </w:r>
      <w:r w:rsidR="003E364A" w:rsidRPr="00273A4B">
        <w:rPr>
          <w:rFonts w:cs="Times New Roman"/>
          <w:szCs w:val="24"/>
          <w:lang w:val="es-CO"/>
        </w:rPr>
        <w:t xml:space="preserve"> </w:t>
      </w:r>
      <w:r w:rsidRPr="00273A4B">
        <w:rPr>
          <w:rFonts w:cs="Times New Roman"/>
          <w:szCs w:val="24"/>
          <w:lang w:val="es-CO"/>
        </w:rPr>
        <w:t>P.</w:t>
      </w:r>
      <w:r w:rsidR="003E364A" w:rsidRPr="00273A4B">
        <w:rPr>
          <w:rFonts w:cs="Times New Roman"/>
          <w:szCs w:val="24"/>
          <w:lang w:val="es-CO"/>
        </w:rPr>
        <w:t xml:space="preserve"> </w:t>
      </w:r>
      <w:r w:rsidRPr="00273A4B">
        <w:rPr>
          <w:rFonts w:cs="Times New Roman"/>
          <w:szCs w:val="24"/>
          <w:lang w:val="es-CO"/>
        </w:rPr>
        <w:t>Kosonen</w:t>
      </w:r>
      <w:r w:rsidR="00CE0B07" w:rsidRPr="00273A4B">
        <w:rPr>
          <w:rFonts w:cs="Times New Roman"/>
          <w:szCs w:val="24"/>
          <w:vertAlign w:val="superscript"/>
          <w:lang w:val="es-CO"/>
        </w:rPr>
        <w:t>1</w:t>
      </w:r>
      <w:r w:rsidR="003E364A" w:rsidRPr="00273A4B">
        <w:rPr>
          <w:rFonts w:cs="Times New Roman"/>
          <w:szCs w:val="24"/>
          <w:lang w:val="es-CO"/>
        </w:rPr>
        <w:t xml:space="preserve">, </w:t>
      </w:r>
      <w:r w:rsidR="008D27D7" w:rsidRPr="00273A4B">
        <w:rPr>
          <w:rFonts w:cs="Times New Roman"/>
          <w:szCs w:val="24"/>
          <w:lang w:val="es-CO"/>
        </w:rPr>
        <w:t>Atte S.A. Eskelinen</w:t>
      </w:r>
      <w:r w:rsidR="00CE0B07" w:rsidRPr="00273A4B">
        <w:rPr>
          <w:rFonts w:cs="Times New Roman"/>
          <w:szCs w:val="24"/>
          <w:vertAlign w:val="superscript"/>
          <w:lang w:val="es-CO"/>
        </w:rPr>
        <w:t>1</w:t>
      </w:r>
      <w:r w:rsidR="008D27D7" w:rsidRPr="00273A4B">
        <w:rPr>
          <w:rFonts w:cs="Times New Roman"/>
          <w:szCs w:val="24"/>
          <w:lang w:val="es-CO"/>
        </w:rPr>
        <w:t>, Gustavo A. Orozco</w:t>
      </w:r>
      <w:r w:rsidR="00CE0B07" w:rsidRPr="00273A4B">
        <w:rPr>
          <w:rFonts w:cs="Times New Roman"/>
          <w:szCs w:val="24"/>
          <w:vertAlign w:val="superscript"/>
          <w:lang w:val="es-CO"/>
        </w:rPr>
        <w:t>1</w:t>
      </w:r>
      <w:r w:rsidR="008D27D7" w:rsidRPr="00273A4B">
        <w:rPr>
          <w:rFonts w:cs="Times New Roman"/>
          <w:szCs w:val="24"/>
          <w:vertAlign w:val="superscript"/>
          <w:lang w:val="es-CO"/>
        </w:rPr>
        <w:t>,</w:t>
      </w:r>
      <w:r w:rsidR="00783921" w:rsidRPr="00273A4B">
        <w:rPr>
          <w:rFonts w:cs="Times New Roman"/>
          <w:szCs w:val="24"/>
          <w:vertAlign w:val="superscript"/>
          <w:lang w:val="es-CO"/>
        </w:rPr>
        <w:t>2</w:t>
      </w:r>
      <w:r w:rsidR="008D27D7" w:rsidRPr="00273A4B">
        <w:rPr>
          <w:rFonts w:cs="Times New Roman"/>
          <w:szCs w:val="24"/>
          <w:lang w:val="es-CO"/>
        </w:rPr>
        <w:t>, Petteri Nieminen</w:t>
      </w:r>
      <w:r w:rsidR="00783921" w:rsidRPr="00273A4B">
        <w:rPr>
          <w:rFonts w:cs="Times New Roman"/>
          <w:szCs w:val="24"/>
          <w:vertAlign w:val="superscript"/>
          <w:lang w:val="es-CO"/>
        </w:rPr>
        <w:t>3</w:t>
      </w:r>
      <w:r w:rsidR="008D27D7" w:rsidRPr="00273A4B">
        <w:rPr>
          <w:rFonts w:cs="Times New Roman"/>
          <w:szCs w:val="24"/>
          <w:lang w:val="es-CO"/>
        </w:rPr>
        <w:t>, Donald D. Anderson</w:t>
      </w:r>
      <w:r w:rsidR="00783921" w:rsidRPr="00273A4B">
        <w:rPr>
          <w:rFonts w:cs="Times New Roman"/>
          <w:szCs w:val="24"/>
          <w:vertAlign w:val="superscript"/>
          <w:lang w:val="es-CO"/>
        </w:rPr>
        <w:t>4</w:t>
      </w:r>
      <w:r w:rsidR="008D27D7" w:rsidRPr="00273A4B">
        <w:rPr>
          <w:rFonts w:cs="Times New Roman"/>
          <w:szCs w:val="24"/>
          <w:lang w:val="es-CO"/>
        </w:rPr>
        <w:t>, Alan J. Grodzinsky</w:t>
      </w:r>
      <w:r w:rsidR="00783921" w:rsidRPr="00273A4B">
        <w:rPr>
          <w:rFonts w:cs="Times New Roman"/>
          <w:szCs w:val="24"/>
          <w:vertAlign w:val="superscript"/>
          <w:lang w:val="es-CO"/>
        </w:rPr>
        <w:t>5</w:t>
      </w:r>
      <w:r w:rsidR="008D27D7" w:rsidRPr="00273A4B">
        <w:rPr>
          <w:rFonts w:cs="Times New Roman"/>
          <w:szCs w:val="24"/>
          <w:lang w:val="es-CO"/>
        </w:rPr>
        <w:t xml:space="preserve">, </w:t>
      </w:r>
      <w:r w:rsidR="00FF39B6" w:rsidRPr="00273A4B">
        <w:rPr>
          <w:rFonts w:cs="Times New Roman"/>
          <w:szCs w:val="24"/>
          <w:lang w:val="es-CO"/>
        </w:rPr>
        <w:t>Rami K. Korhonen</w:t>
      </w:r>
      <w:r w:rsidR="00CE0B07" w:rsidRPr="00273A4B">
        <w:rPr>
          <w:rFonts w:cs="Times New Roman"/>
          <w:szCs w:val="24"/>
          <w:vertAlign w:val="superscript"/>
          <w:lang w:val="es-CO"/>
        </w:rPr>
        <w:t>1</w:t>
      </w:r>
      <w:r w:rsidR="008D27D7" w:rsidRPr="00273A4B">
        <w:rPr>
          <w:rFonts w:cs="Times New Roman"/>
          <w:szCs w:val="24"/>
          <w:lang w:val="es-CO"/>
        </w:rPr>
        <w:t xml:space="preserve">, and </w:t>
      </w:r>
      <w:r w:rsidR="00FF39B6" w:rsidRPr="00273A4B">
        <w:rPr>
          <w:rFonts w:cs="Times New Roman"/>
          <w:szCs w:val="24"/>
          <w:lang w:val="es-CO"/>
        </w:rPr>
        <w:t>Petri Tanska</w:t>
      </w:r>
      <w:r w:rsidR="00CE0B07" w:rsidRPr="00273A4B">
        <w:rPr>
          <w:rFonts w:cs="Times New Roman"/>
          <w:szCs w:val="24"/>
          <w:vertAlign w:val="superscript"/>
          <w:lang w:val="es-CO"/>
        </w:rPr>
        <w:t>1</w:t>
      </w:r>
    </w:p>
    <w:p w14:paraId="3C414B0D" w14:textId="77777777" w:rsidR="002737F8" w:rsidRPr="00273A4B" w:rsidRDefault="002737F8" w:rsidP="002737F8">
      <w:pPr>
        <w:spacing w:after="0"/>
        <w:jc w:val="both"/>
        <w:rPr>
          <w:rFonts w:cs="Times New Roman"/>
          <w:szCs w:val="24"/>
          <w:lang w:val="es-CO"/>
        </w:rPr>
      </w:pPr>
    </w:p>
    <w:p w14:paraId="07049079" w14:textId="54217470" w:rsidR="00506A03" w:rsidRPr="00273A4B" w:rsidRDefault="00CE0B07" w:rsidP="00F91227">
      <w:pPr>
        <w:spacing w:after="0"/>
        <w:jc w:val="both"/>
        <w:rPr>
          <w:rFonts w:cs="Times New Roman"/>
          <w:i/>
          <w:szCs w:val="24"/>
          <w:lang w:val="en-US"/>
        </w:rPr>
      </w:pPr>
      <w:r w:rsidRPr="00273A4B">
        <w:rPr>
          <w:rFonts w:cs="Times New Roman"/>
          <w:szCs w:val="24"/>
          <w:vertAlign w:val="superscript"/>
          <w:lang w:val="en-US"/>
        </w:rPr>
        <w:t>1</w:t>
      </w:r>
      <w:r w:rsidR="00F91227" w:rsidRPr="00273A4B">
        <w:rPr>
          <w:rFonts w:cs="Times New Roman"/>
          <w:i/>
          <w:szCs w:val="24"/>
          <w:lang w:val="en-US"/>
        </w:rPr>
        <w:t xml:space="preserve">Department of </w:t>
      </w:r>
      <w:r w:rsidR="00BC36A1">
        <w:rPr>
          <w:rFonts w:cs="Times New Roman"/>
          <w:i/>
          <w:szCs w:val="24"/>
          <w:lang w:val="en-US"/>
        </w:rPr>
        <w:t>Technical Physics</w:t>
      </w:r>
      <w:r w:rsidR="00F91227" w:rsidRPr="00273A4B">
        <w:rPr>
          <w:rFonts w:cs="Times New Roman"/>
          <w:i/>
          <w:szCs w:val="24"/>
          <w:lang w:val="en-US"/>
        </w:rPr>
        <w:t>, University of Eastern Finland, Kuopio, Finland</w:t>
      </w:r>
    </w:p>
    <w:p w14:paraId="1777D1A6" w14:textId="77777777" w:rsidR="003F30BD" w:rsidRPr="00273A4B" w:rsidRDefault="003F30BD" w:rsidP="00F91227">
      <w:pPr>
        <w:spacing w:after="0"/>
        <w:jc w:val="both"/>
        <w:rPr>
          <w:rFonts w:cs="Times New Roman"/>
          <w:i/>
          <w:szCs w:val="24"/>
          <w:lang w:val="en-US"/>
        </w:rPr>
      </w:pPr>
    </w:p>
    <w:p w14:paraId="13F16A58" w14:textId="0BA2425A" w:rsidR="00506A03" w:rsidRPr="00273A4B" w:rsidRDefault="00783921" w:rsidP="00F91227">
      <w:pPr>
        <w:spacing w:after="0"/>
        <w:jc w:val="both"/>
        <w:rPr>
          <w:rFonts w:cs="Times New Roman"/>
          <w:i/>
          <w:szCs w:val="24"/>
          <w:lang w:val="en-US"/>
        </w:rPr>
      </w:pPr>
      <w:r w:rsidRPr="00273A4B">
        <w:rPr>
          <w:rFonts w:cs="Times New Roman"/>
          <w:i/>
          <w:szCs w:val="24"/>
          <w:vertAlign w:val="superscript"/>
          <w:lang w:val="en-US"/>
        </w:rPr>
        <w:t>2</w:t>
      </w:r>
      <w:r w:rsidR="00506A03" w:rsidRPr="00273A4B">
        <w:rPr>
          <w:rFonts w:cs="Times New Roman"/>
          <w:i/>
          <w:szCs w:val="24"/>
          <w:lang w:val="en-US"/>
        </w:rPr>
        <w:t>Department of Biomedical Engineering, Lund University, Lund, Sweden</w:t>
      </w:r>
    </w:p>
    <w:p w14:paraId="30773733" w14:textId="6701FED3" w:rsidR="00ED5E97" w:rsidRPr="00273A4B" w:rsidRDefault="00ED5E97" w:rsidP="00F91227">
      <w:pPr>
        <w:spacing w:after="0"/>
        <w:jc w:val="both"/>
        <w:rPr>
          <w:rFonts w:cs="Times New Roman"/>
          <w:i/>
          <w:szCs w:val="24"/>
          <w:lang w:val="en-US"/>
        </w:rPr>
      </w:pPr>
    </w:p>
    <w:p w14:paraId="5299DFFC" w14:textId="6AD825D3" w:rsidR="00ED5E97" w:rsidRPr="00273A4B" w:rsidRDefault="00783921" w:rsidP="00F91227">
      <w:pPr>
        <w:spacing w:after="0"/>
        <w:jc w:val="both"/>
        <w:rPr>
          <w:rFonts w:cs="Times New Roman"/>
          <w:i/>
          <w:szCs w:val="24"/>
          <w:lang w:val="en-US"/>
        </w:rPr>
      </w:pPr>
      <w:r w:rsidRPr="00273A4B">
        <w:rPr>
          <w:rFonts w:cs="Times New Roman"/>
          <w:i/>
          <w:szCs w:val="24"/>
          <w:vertAlign w:val="superscript"/>
          <w:lang w:val="en-US"/>
        </w:rPr>
        <w:t>3</w:t>
      </w:r>
      <w:r w:rsidR="00ED5E97" w:rsidRPr="00273A4B">
        <w:rPr>
          <w:rFonts w:cs="Times New Roman"/>
          <w:i/>
          <w:szCs w:val="24"/>
          <w:lang w:val="en-US"/>
        </w:rPr>
        <w:t xml:space="preserve">Institute of Biomedicine, University of Eastern Finland, Kuopio, Finland, </w:t>
      </w:r>
    </w:p>
    <w:p w14:paraId="05AC7C7C" w14:textId="0D3805A7" w:rsidR="008D27D7" w:rsidRPr="00273A4B" w:rsidRDefault="008D27D7" w:rsidP="00F91227">
      <w:pPr>
        <w:spacing w:after="0"/>
        <w:jc w:val="both"/>
        <w:rPr>
          <w:rFonts w:cs="Times New Roman"/>
          <w:i/>
          <w:szCs w:val="24"/>
          <w:lang w:val="en-US"/>
        </w:rPr>
      </w:pPr>
    </w:p>
    <w:p w14:paraId="393D7DE2" w14:textId="012FF329" w:rsidR="003A211B" w:rsidRPr="00273A4B" w:rsidRDefault="00783921" w:rsidP="00F91227">
      <w:pPr>
        <w:spacing w:after="0"/>
        <w:jc w:val="both"/>
        <w:rPr>
          <w:rFonts w:cs="Times New Roman"/>
          <w:i/>
          <w:szCs w:val="24"/>
          <w:lang w:val="en-US"/>
        </w:rPr>
      </w:pPr>
      <w:r w:rsidRPr="00273A4B">
        <w:rPr>
          <w:rFonts w:cs="Times New Roman"/>
          <w:i/>
          <w:szCs w:val="24"/>
          <w:vertAlign w:val="superscript"/>
          <w:lang w:val="en-US"/>
        </w:rPr>
        <w:t>4</w:t>
      </w:r>
      <w:r w:rsidR="003A211B" w:rsidRPr="00273A4B">
        <w:rPr>
          <w:rFonts w:cs="Times New Roman"/>
          <w:i/>
          <w:szCs w:val="24"/>
          <w:lang w:val="en-US"/>
        </w:rPr>
        <w:t>Department</w:t>
      </w:r>
      <w:r w:rsidR="00E330AE" w:rsidRPr="00273A4B">
        <w:rPr>
          <w:rFonts w:cs="Times New Roman"/>
          <w:i/>
          <w:szCs w:val="24"/>
          <w:lang w:val="en-US"/>
        </w:rPr>
        <w:t>s</w:t>
      </w:r>
      <w:r w:rsidR="003A211B" w:rsidRPr="00273A4B">
        <w:rPr>
          <w:rFonts w:cs="Times New Roman"/>
          <w:i/>
          <w:szCs w:val="24"/>
          <w:lang w:val="en-US"/>
        </w:rPr>
        <w:t xml:space="preserve"> of </w:t>
      </w:r>
      <w:r w:rsidR="00E330AE" w:rsidRPr="00273A4B">
        <w:rPr>
          <w:rFonts w:cs="Times New Roman"/>
          <w:i/>
          <w:szCs w:val="24"/>
          <w:lang w:val="en-US"/>
        </w:rPr>
        <w:t xml:space="preserve">Orthopedics &amp; Rehabilitation and </w:t>
      </w:r>
      <w:r w:rsidR="003A211B" w:rsidRPr="00273A4B">
        <w:rPr>
          <w:rFonts w:cs="Times New Roman"/>
          <w:i/>
          <w:szCs w:val="24"/>
          <w:lang w:val="en-US"/>
        </w:rPr>
        <w:t xml:space="preserve">Biomedical Engineering, University of Iowa, </w:t>
      </w:r>
      <w:r w:rsidR="00E330AE" w:rsidRPr="00273A4B">
        <w:rPr>
          <w:rFonts w:cs="Times New Roman"/>
          <w:i/>
          <w:szCs w:val="24"/>
          <w:lang w:val="en-US"/>
        </w:rPr>
        <w:t xml:space="preserve">Iowa City, IA, </w:t>
      </w:r>
      <w:r w:rsidR="003A211B" w:rsidRPr="00273A4B">
        <w:rPr>
          <w:rFonts w:cs="Times New Roman"/>
          <w:i/>
          <w:szCs w:val="24"/>
          <w:lang w:val="en-US"/>
        </w:rPr>
        <w:t>USA</w:t>
      </w:r>
    </w:p>
    <w:p w14:paraId="71558206" w14:textId="77777777" w:rsidR="003A211B" w:rsidRPr="00273A4B" w:rsidRDefault="003A211B" w:rsidP="00F91227">
      <w:pPr>
        <w:spacing w:after="0"/>
        <w:jc w:val="both"/>
        <w:rPr>
          <w:rFonts w:cs="Times New Roman"/>
          <w:i/>
          <w:szCs w:val="24"/>
          <w:lang w:val="en-US"/>
        </w:rPr>
      </w:pPr>
    </w:p>
    <w:p w14:paraId="7EBF7A66" w14:textId="279027C4" w:rsidR="008D27D7" w:rsidRPr="00273A4B" w:rsidRDefault="00783921" w:rsidP="00F91227">
      <w:pPr>
        <w:spacing w:after="0"/>
        <w:jc w:val="both"/>
        <w:rPr>
          <w:rFonts w:cs="Times New Roman"/>
          <w:i/>
          <w:szCs w:val="24"/>
          <w:lang w:val="en-US"/>
        </w:rPr>
      </w:pPr>
      <w:r w:rsidRPr="00273A4B">
        <w:rPr>
          <w:rFonts w:cs="Times New Roman"/>
          <w:szCs w:val="24"/>
          <w:vertAlign w:val="superscript"/>
          <w:lang w:val="en-US"/>
        </w:rPr>
        <w:t>5</w:t>
      </w:r>
      <w:r w:rsidR="008D27D7" w:rsidRPr="00273A4B">
        <w:rPr>
          <w:rFonts w:cs="Times New Roman"/>
          <w:i/>
          <w:szCs w:val="24"/>
          <w:lang w:val="en-US"/>
        </w:rPr>
        <w:t>Departments of Biological Engineering, Electrical Engineering and Computer Science and Mechanical Engineering, Massachusetts Institute of Technology, Cambridge, MA, USA</w:t>
      </w:r>
    </w:p>
    <w:p w14:paraId="02FB3CA4" w14:textId="77777777" w:rsidR="002737F8" w:rsidRPr="00273A4B" w:rsidRDefault="002737F8" w:rsidP="002737F8">
      <w:pPr>
        <w:spacing w:after="0"/>
        <w:jc w:val="both"/>
        <w:rPr>
          <w:rFonts w:cs="Times New Roman"/>
          <w:szCs w:val="24"/>
          <w:lang w:val="en-US"/>
        </w:rPr>
      </w:pPr>
    </w:p>
    <w:p w14:paraId="7B521FF0" w14:textId="77777777" w:rsidR="002737F8" w:rsidRPr="00273A4B" w:rsidRDefault="002737F8" w:rsidP="002737F8">
      <w:pPr>
        <w:spacing w:after="0"/>
        <w:jc w:val="both"/>
        <w:rPr>
          <w:rFonts w:cs="Times New Roman"/>
          <w:b/>
          <w:szCs w:val="24"/>
          <w:lang w:val="en-US"/>
        </w:rPr>
      </w:pPr>
      <w:r w:rsidRPr="00273A4B">
        <w:rPr>
          <w:rFonts w:cs="Times New Roman"/>
          <w:b/>
          <w:szCs w:val="24"/>
          <w:lang w:val="en-US"/>
        </w:rPr>
        <w:t>Corresponding author:</w:t>
      </w:r>
    </w:p>
    <w:p w14:paraId="18A03B85" w14:textId="3F33831F" w:rsidR="002737F8" w:rsidRPr="00273A4B" w:rsidRDefault="002737F8" w:rsidP="002737F8">
      <w:pPr>
        <w:spacing w:after="0"/>
        <w:jc w:val="both"/>
        <w:rPr>
          <w:rFonts w:cs="Times New Roman"/>
          <w:szCs w:val="24"/>
          <w:lang w:val="en-US"/>
        </w:rPr>
      </w:pPr>
      <w:r w:rsidRPr="00273A4B">
        <w:rPr>
          <w:rFonts w:cs="Times New Roman"/>
          <w:szCs w:val="24"/>
          <w:lang w:val="en-US"/>
        </w:rPr>
        <w:t>*</w:t>
      </w:r>
      <w:r w:rsidR="004F6333" w:rsidRPr="00273A4B">
        <w:rPr>
          <w:rFonts w:cs="Times New Roman"/>
          <w:szCs w:val="24"/>
          <w:lang w:val="en-US"/>
        </w:rPr>
        <w:t>Joonas</w:t>
      </w:r>
      <w:r w:rsidRPr="00273A4B">
        <w:rPr>
          <w:rFonts w:cs="Times New Roman"/>
          <w:szCs w:val="24"/>
          <w:lang w:val="en-US"/>
        </w:rPr>
        <w:t xml:space="preserve"> </w:t>
      </w:r>
      <w:r w:rsidR="004F6333" w:rsidRPr="00273A4B">
        <w:rPr>
          <w:rFonts w:cs="Times New Roman"/>
          <w:szCs w:val="24"/>
          <w:lang w:val="en-US"/>
        </w:rPr>
        <w:t>P. Kosonen</w:t>
      </w:r>
    </w:p>
    <w:p w14:paraId="56181523" w14:textId="77777777" w:rsidR="002737F8" w:rsidRPr="00273A4B" w:rsidRDefault="002737F8" w:rsidP="002737F8">
      <w:pPr>
        <w:spacing w:after="0"/>
        <w:jc w:val="both"/>
        <w:rPr>
          <w:rFonts w:cs="Times New Roman"/>
          <w:szCs w:val="24"/>
          <w:lang w:val="en-US"/>
        </w:rPr>
      </w:pPr>
      <w:r w:rsidRPr="00273A4B">
        <w:rPr>
          <w:rFonts w:cs="Times New Roman"/>
          <w:szCs w:val="24"/>
          <w:lang w:val="en-US"/>
        </w:rPr>
        <w:t>Department of Applied Physics</w:t>
      </w:r>
    </w:p>
    <w:p w14:paraId="74EFC5EA" w14:textId="77777777" w:rsidR="002737F8" w:rsidRPr="00273A4B" w:rsidRDefault="002737F8" w:rsidP="002737F8">
      <w:pPr>
        <w:spacing w:after="0"/>
        <w:jc w:val="both"/>
        <w:rPr>
          <w:rFonts w:cs="Times New Roman"/>
          <w:szCs w:val="24"/>
          <w:lang w:val="en-US"/>
        </w:rPr>
      </w:pPr>
      <w:r w:rsidRPr="00273A4B">
        <w:rPr>
          <w:rFonts w:cs="Times New Roman"/>
          <w:szCs w:val="24"/>
          <w:lang w:val="en-US"/>
        </w:rPr>
        <w:t>University of Eastern Finland</w:t>
      </w:r>
    </w:p>
    <w:p w14:paraId="2D8898EC" w14:textId="6383B864" w:rsidR="002737F8" w:rsidRPr="00273A4B" w:rsidRDefault="002737F8" w:rsidP="002737F8">
      <w:pPr>
        <w:spacing w:after="0"/>
        <w:jc w:val="both"/>
        <w:rPr>
          <w:rFonts w:cs="Times New Roman"/>
          <w:szCs w:val="24"/>
          <w:lang w:val="en-US"/>
        </w:rPr>
      </w:pPr>
      <w:r w:rsidRPr="00273A4B">
        <w:rPr>
          <w:rFonts w:cs="Times New Roman"/>
          <w:szCs w:val="24"/>
          <w:lang w:val="en-US"/>
        </w:rPr>
        <w:t>Yliopistonranta 1</w:t>
      </w:r>
      <w:r w:rsidR="00835A45" w:rsidRPr="00273A4B">
        <w:rPr>
          <w:rFonts w:cs="Times New Roman"/>
          <w:szCs w:val="24"/>
          <w:lang w:val="en-US"/>
        </w:rPr>
        <w:t xml:space="preserve"> </w:t>
      </w:r>
      <w:r w:rsidR="003E364A" w:rsidRPr="00273A4B">
        <w:rPr>
          <w:rFonts w:cs="Times New Roman"/>
          <w:szCs w:val="24"/>
          <w:lang w:val="en-US"/>
        </w:rPr>
        <w:t>F</w:t>
      </w:r>
    </w:p>
    <w:p w14:paraId="6C5F5366" w14:textId="77777777" w:rsidR="002737F8" w:rsidRPr="00ED3B97" w:rsidRDefault="002737F8" w:rsidP="002737F8">
      <w:pPr>
        <w:spacing w:after="0"/>
        <w:jc w:val="both"/>
        <w:rPr>
          <w:rFonts w:cs="Times New Roman"/>
          <w:szCs w:val="24"/>
          <w:lang w:val="de-AT"/>
        </w:rPr>
      </w:pPr>
      <w:r w:rsidRPr="00ED3B97">
        <w:rPr>
          <w:rFonts w:cs="Times New Roman"/>
          <w:szCs w:val="24"/>
          <w:lang w:val="de-AT"/>
        </w:rPr>
        <w:t>POB 1627, Kuopio FI-70211, Finland</w:t>
      </w:r>
    </w:p>
    <w:p w14:paraId="200F5CB4" w14:textId="6359D55E" w:rsidR="002737F8" w:rsidRPr="00ED3B97" w:rsidRDefault="002737F8" w:rsidP="002737F8">
      <w:pPr>
        <w:spacing w:after="0"/>
        <w:jc w:val="both"/>
        <w:rPr>
          <w:rFonts w:cs="Times New Roman"/>
          <w:szCs w:val="24"/>
          <w:lang w:val="de-AT"/>
        </w:rPr>
      </w:pPr>
      <w:r w:rsidRPr="00ED3B97">
        <w:rPr>
          <w:rFonts w:cs="Times New Roman"/>
          <w:szCs w:val="24"/>
          <w:lang w:val="de-AT"/>
        </w:rPr>
        <w:t xml:space="preserve">Tel: +358 </w:t>
      </w:r>
      <w:r w:rsidR="00EC65A8" w:rsidRPr="00ED3B97">
        <w:rPr>
          <w:rFonts w:cs="Times New Roman"/>
          <w:szCs w:val="24"/>
          <w:lang w:val="de-AT"/>
        </w:rPr>
        <w:t>50 3043474</w:t>
      </w:r>
    </w:p>
    <w:p w14:paraId="443E3531" w14:textId="6C07E5C9" w:rsidR="006B73DE" w:rsidRPr="00273A4B" w:rsidRDefault="004C7544" w:rsidP="00C87CBD">
      <w:pPr>
        <w:spacing w:after="0"/>
        <w:jc w:val="both"/>
        <w:rPr>
          <w:rFonts w:cs="Times New Roman"/>
          <w:b/>
          <w:sz w:val="28"/>
          <w:szCs w:val="24"/>
          <w:lang w:val="en-US"/>
        </w:rPr>
      </w:pPr>
      <w:hyperlink r:id="rId11" w:history="1">
        <w:r w:rsidR="00EC65A8" w:rsidRPr="00273A4B">
          <w:rPr>
            <w:rStyle w:val="Hyperlink"/>
            <w:rFonts w:cs="Times New Roman"/>
            <w:szCs w:val="24"/>
            <w:lang w:val="en-US"/>
          </w:rPr>
          <w:t>joon</w:t>
        </w:r>
        <w:r w:rsidR="006043A9" w:rsidRPr="00273A4B">
          <w:rPr>
            <w:rStyle w:val="Hyperlink"/>
            <w:rFonts w:cs="Times New Roman"/>
            <w:szCs w:val="24"/>
            <w:lang w:val="en-US"/>
          </w:rPr>
          <w:t>as.</w:t>
        </w:r>
        <w:r w:rsidR="00EC65A8" w:rsidRPr="00273A4B">
          <w:rPr>
            <w:rStyle w:val="Hyperlink"/>
            <w:rFonts w:cs="Times New Roman"/>
            <w:szCs w:val="24"/>
            <w:lang w:val="en-US"/>
          </w:rPr>
          <w:t>kos</w:t>
        </w:r>
        <w:r w:rsidR="006043A9" w:rsidRPr="00273A4B">
          <w:rPr>
            <w:rStyle w:val="Hyperlink"/>
            <w:rFonts w:cs="Times New Roman"/>
            <w:szCs w:val="24"/>
            <w:lang w:val="en-US"/>
          </w:rPr>
          <w:t>onen</w:t>
        </w:r>
        <w:r w:rsidR="002737F8" w:rsidRPr="00273A4B">
          <w:rPr>
            <w:rStyle w:val="Hyperlink"/>
            <w:rFonts w:cs="Times New Roman"/>
            <w:szCs w:val="24"/>
            <w:lang w:val="en-US"/>
          </w:rPr>
          <w:t>@uef.fi</w:t>
        </w:r>
      </w:hyperlink>
      <w:r w:rsidR="002737F8" w:rsidRPr="00273A4B">
        <w:rPr>
          <w:rFonts w:cs="Times New Roman"/>
          <w:b/>
          <w:szCs w:val="24"/>
          <w:lang w:val="en-US"/>
        </w:rPr>
        <w:br w:type="page"/>
      </w:r>
    </w:p>
    <w:p w14:paraId="1ED1A3EE" w14:textId="59E960C0" w:rsidR="0008708F" w:rsidRPr="00273A4B" w:rsidRDefault="0008708F" w:rsidP="0008708F">
      <w:pPr>
        <w:spacing w:after="0" w:line="480" w:lineRule="auto"/>
        <w:jc w:val="both"/>
        <w:rPr>
          <w:rFonts w:cs="Times New Roman"/>
          <w:b/>
          <w:sz w:val="22"/>
          <w:lang w:val="en-US"/>
        </w:rPr>
      </w:pPr>
      <w:r w:rsidRPr="00273A4B">
        <w:rPr>
          <w:rFonts w:cs="Times New Roman"/>
          <w:b/>
          <w:sz w:val="22"/>
          <w:lang w:val="en-US"/>
        </w:rPr>
        <w:lastRenderedPageBreak/>
        <w:t>S</w:t>
      </w:r>
      <w:r w:rsidR="0000682D" w:rsidRPr="00273A4B">
        <w:rPr>
          <w:rFonts w:cs="Times New Roman"/>
          <w:b/>
          <w:sz w:val="22"/>
          <w:lang w:val="en-US"/>
        </w:rPr>
        <w:t>1</w:t>
      </w:r>
      <w:r w:rsidRPr="00273A4B">
        <w:rPr>
          <w:rFonts w:cs="Times New Roman"/>
          <w:b/>
          <w:sz w:val="22"/>
          <w:lang w:val="en-US"/>
        </w:rPr>
        <w:t xml:space="preserve"> </w:t>
      </w:r>
      <w:r w:rsidR="002926F1">
        <w:rPr>
          <w:rFonts w:cs="Times New Roman"/>
          <w:b/>
          <w:sz w:val="22"/>
          <w:lang w:val="en-US"/>
        </w:rPr>
        <w:t xml:space="preserve">Text. </w:t>
      </w:r>
      <w:bookmarkStart w:id="0" w:name="_GoBack"/>
      <w:bookmarkEnd w:id="0"/>
      <w:r w:rsidRPr="00273A4B">
        <w:rPr>
          <w:rFonts w:cs="Times New Roman"/>
          <w:b/>
          <w:sz w:val="22"/>
          <w:lang w:val="en-US"/>
        </w:rPr>
        <w:t>Biomechanical material model</w:t>
      </w:r>
    </w:p>
    <w:p w14:paraId="6B8A9F33" w14:textId="6185A39F" w:rsidR="0008708F" w:rsidRPr="00273A4B" w:rsidRDefault="0008708F" w:rsidP="0008708F">
      <w:pPr>
        <w:spacing w:after="0" w:line="480" w:lineRule="auto"/>
        <w:jc w:val="both"/>
        <w:rPr>
          <w:rFonts w:cs="Times New Roman"/>
          <w:bCs/>
          <w:sz w:val="22"/>
          <w:lang w:val="en-US"/>
        </w:rPr>
      </w:pPr>
      <w:r w:rsidRPr="00273A4B">
        <w:rPr>
          <w:rFonts w:cs="Times New Roman"/>
          <w:bCs/>
          <w:sz w:val="22"/>
          <w:lang w:val="en-US"/>
        </w:rPr>
        <w:t xml:space="preserve">Cartilage was modeled as </w:t>
      </w:r>
      <w:r w:rsidR="00E330AE" w:rsidRPr="00273A4B">
        <w:rPr>
          <w:rFonts w:cs="Times New Roman"/>
          <w:bCs/>
          <w:sz w:val="22"/>
          <w:lang w:val="en-US"/>
        </w:rPr>
        <w:t xml:space="preserve">a </w:t>
      </w:r>
      <w:r w:rsidRPr="00273A4B">
        <w:rPr>
          <w:rFonts w:cs="Times New Roman"/>
          <w:bCs/>
          <w:sz w:val="22"/>
          <w:lang w:val="en-US"/>
        </w:rPr>
        <w:t>fibril-reinforced porohyperelastic material model with Donnan osmotic swelling and chemical expansion</w:t>
      </w:r>
      <w:r w:rsidR="00C679EC" w:rsidRPr="00273A4B">
        <w:rPr>
          <w:rFonts w:cs="Times New Roman"/>
          <w:bCs/>
          <w:sz w:val="22"/>
          <w:lang w:val="en-US"/>
        </w:rPr>
        <w:t xml:space="preserve"> (FRPHES)</w:t>
      </w:r>
      <w:r w:rsidRPr="00273A4B">
        <w:rPr>
          <w:rFonts w:cs="Times New Roman"/>
          <w:bCs/>
          <w:sz w:val="22"/>
          <w:lang w:val="en-US"/>
        </w:rPr>
        <w:t xml:space="preserve">. Previously, the FRPHES material model has been successfully used to simulate the experimentally observed </w:t>
      </w:r>
      <w:r w:rsidR="00A33E67" w:rsidRPr="00273A4B">
        <w:rPr>
          <w:rFonts w:cs="Times New Roman"/>
          <w:bCs/>
          <w:sz w:val="22"/>
          <w:lang w:val="en-US"/>
        </w:rPr>
        <w:t>cartilage behavior after biomechanical compression</w:t>
      </w:r>
      <w:r w:rsidRPr="00273A4B">
        <w:rPr>
          <w:rFonts w:cs="Times New Roman"/>
          <w:bCs/>
          <w:sz w:val="22"/>
          <w:lang w:val="en-US"/>
        </w:rPr>
        <w:t xml:space="preserve"> </w:t>
      </w:r>
      <w:r w:rsidRPr="00273A4B">
        <w:rPr>
          <w:rFonts w:cs="Times New Roman"/>
          <w:bCs/>
          <w:sz w:val="22"/>
          <w:lang w:val="en-US"/>
        </w:rPr>
        <w:fldChar w:fldCharType="begin" w:fldLock="1"/>
      </w:r>
      <w:r w:rsidR="00B16A05" w:rsidRPr="00273A4B">
        <w:rPr>
          <w:rFonts w:cs="Times New Roman"/>
          <w:bCs/>
          <w:sz w:val="22"/>
          <w:lang w:val="en-US"/>
        </w:rPr>
        <w:instrText>ADDIN CSL_CITATION {"citationItems":[{"id":"ITEM-1","itemData":{"DOI":"10.1038/s41598-018-33759-3","ISSN":"20452322","PMID":"30348953","abstract":"Cartilage provides low-friction properties and plays an essential role in diarthrodial joints. A hydrated ground substance composed mainly of proteoglycans (PGs) and a fibrillar collagen network are the main constituents of cartilage. Unfortunately, traumatic joint loading can destroy this complex structure and produce lesions in tissue, leading later to changes in tissue composition and, ultimately, to post-traumatic osteoarthritis (PTOA). Consequently, the fixed charge density (FCD) of PGs may decrease near the lesion. However, the underlying mechanisms leading to these tissue changes are unknown. Here, knee cartilage disks from bovine calves were injuriously compressed, followed by a physiologically relevant dynamic compression for twelve days. FCD content at different follow-up time points was assessed using digital densitometry. A novel cartilage degeneration model was developed by implementing deviatoric and maximum shear strain, as well as fluid velocity controlled algorithms to simulate the FCD loss as a function of time. Predicted loss of FCD was quite uniform around the cartilage lesions when the degeneration algorithm was driven by the fluid velocity, while the deviatoric and shear strain driven mechanisms exhibited slightly discontinuous FCD loss around cracks. Our degeneration algorithm predictions fitted well with the FCD content measured from the experiments. The developed model could subsequently be applied for prediction of FCD depletion around different cartilage lesions and for suggesting optimal rehabilitation protocols.","author":[{"dropping-particle":"","family":"Orozco","given":"Gustavo A.","non-dropping-particle":"","parse-names":false,"suffix":""},{"dropping-particle":"","family":"Tanska","given":"Petri","non-dropping-particle":"","parse-names":false,"suffix":""},{"dropping-particle":"","family":"Florea","given":"Cristina","non-dropping-particle":"","parse-names":false,"suffix":""},{"dropping-particle":"","family":"Grodzinsky","given":"Alan J.","non-dropping-particle":"","parse-names":false,"suffix":""},{"dropping-particle":"","family":"Korhonen","given":"Rami K.","non-dropping-particle":"","parse-names":false,"suffix":""}],"container-title":"Scientific Reports","id":"ITEM-1","issue":"1","issued":{"date-parts":[["2018"]]},"page":"1-16","publisher":"Springer US","title":"A novel mechanobiological model can predict how physiologically relevant dynamic loading causes proteoglycan loss in mechanically injured articular cartilage","type":"article-journal","volume":"8"},"uris":["http://www.mendeley.com/documents/?uuid=96d703f1-cdae-466b-994f-bfbb148c6b8b"]},{"id":"ITEM-2","itemData":{"DOI":"10.1007/s10237-018-01113-1","ISBN":"0123456789","ISSN":"16177940","PMID":"30631999","abstract":"Post-traumatic osteoarthritis (PTOA) is a common disease, where the mechanical integrity of articular cartilage is compromised. PTOA can be a result of chondral defects formed due to injurious loading. One of the first changes around defects is proteoglycan depletion. Since there are no methods to restore injured cartilage fully back to its healthy state, preventing the onset and progression of the disease is advisable. However, this is problematic if the disease progression cannot be predicted. Thus, we developed an algorithm to predict proteoglycan loss of injured cartilage by decreasing the fixed charge density (FCD) concentration. We tested several mechanisms based on the local strains or stresses in the tissue for the FCD loss. By choosing the degeneration threshold suggested for inducing chondrocyte apoptosis and cartilage matrix damage, the algorithm driven by the maximum shear strain showed the most substantial FCD losses around the lesion. This is consistent with experimental findings in the literature. We also observed that by using coordinate system-independent strain measures and selecting the degeneration threshold in an ad hoc manner, all the resulting FCD distributions would appear qualitatively similar, i.e., the greatest FCD losses are found at the tissue adjacent to the lesion. The proposed strain-based FCD degeneration algorithm shows a great potential for predicting the progression of PTOA via biomechanical stimuli. This could allow identification of high-risk defects with an increased risk of PTOA progression.","author":[{"dropping-particle":"","family":"Eskelinen","given":"Atte S.A.","non-dropping-particle":"","parse-names":false,"suffix":""},{"dropping-particle":"","family":"Mononen","given":"Mika E.","non-dropping-particle":"","parse-names":false,"suffix":""},{"dropping-particle":"","family":"Venäläinen","given":"Mikko S.","non-dropping-particle":"","parse-names":false,"suffix":""},{"dropping-particle":"","family":"Korhonen","given":"Rami K.","non-dropping-particle":"","parse-names":false,"suffix":""},{"dropping-particle":"","family":"Tanska","given":"Petri","non-dropping-particle":"","parse-names":false,"suffix":""}],"container-title":"Biomechanics and Modeling in Mechanobiology","id":"ITEM-2","issue":"3","issued":{"date-parts":[["2019"]]},"page":"753-778","publisher":"Springer Berlin Heidelberg","title":"Maximum shear strain-based algorithm can predict proteoglycan loss in damaged articular cartilage","type":"article-journal","volume":"18"},"uris":["http://www.mendeley.com/documents/?uuid=470d732c-3af3-4c1d-b2a4-28b4be6b1e97"]},{"id":"ITEM-3","itemData":{"DOI":"10.1016/j.jbiomech.2004.07.003","ISSN":"00219290","PMID":"15863103","abstract":"From a mechanical point of view, the most relevant components of articular cartilage are the tight and highly organized collagen network together with the charged proteoglycans. Due to the fixed charges of the proteoglycans, the cation concentration inside the tissue is higher than in the surrounding synovial fluid. This excess of ion particles leads to an osmotic pressure difference, which causes swelling of the tissue. The fibrillar collagen network resists straining and swelling pressures. This combination makes cartilage a unique, highly hydrated and pressurized tissue, enforced with a strained collagen network. Many theories to explain articular cartilage behavior under loading, expressed in computational models that either include the swelling behavior or the properties of the anisotropic collagen structure, can be found in the literature. The most common tests used to determine the mechanical quality of articular cartilage are those of confined compression, unconfined compression, indentation and swelling. All theories currently available in the literature can explain the cartilage response occurring in some of the above tests, but none of them can explain these for all of the tests. We hypothesized that a model including simultaneous mathematical descriptions of (1) the swelling properties due to the fixed-change densities of the proteoglycans and (2) the anisotropic viscoelastic collagen structure, can explain all these test simultaneously. To study this hypothesis we extended our fibril-reinforced poroviscoelastic finite element model with our biphasic swelling model. We have shown that the newly developed fibril-reinforced poroviscoelastic swelling (FPVES) model for articular cartilage can simultaneously account for the reaction force during swelling, confined compression, indentation and unconfined compression as well as the lateral deformation during unconfined compression. Using this theory it is possible to analyze the link between the collagen network and the swelling properties of articular cartilage. © 2004 Elsevier Ltd. All rights reserved.","author":[{"dropping-particle":"","family":"Wilson","given":"W.","non-dropping-particle":"","parse-names":false,"suffix":""},{"dropping-particle":"","family":"Donkelaar","given":"C. C.","non-dropping-particle":"Van","parse-names":false,"suffix":""},{"dropping-particle":"","family":"Rietbergen","given":"B.","non-dropping-particle":"Van","parse-names":false,"suffix":""},{"dropping-particle":"","family":"Huiskes","given":"R.","non-dropping-particle":"","parse-names":false,"suffix":""}],"container-title":"Journal of Biomechanics","id":"ITEM-3","issue":"6","issued":{"date-parts":[["2005"]]},"page":"1195-1204","title":"A fibril-reinforced poroviscoelastic swelling model for articular cartilage","type":"article-journal","volume":"38"},"uris":["http://www.mendeley.com/documents/?uuid=eec41db5-654e-4f77-9cf4-8b52b76ad18d"]},{"id":"ITEM-4","itemData":{"DOI":"10.1016/S0021-9290(03)00267-7","ISSN":"00219290","PMID":"14757455","abstract":"Osteoarthritis (OA) is a multifactorial disease, resulting in diarthrodial joint wear and eventually destruction. Swelling of cartilage, which is proportional to the amount of collagen damage, is an initial event of cartilage degeneration, so damage to the collagen fibril network is likely to be one of the earliest signs of OA cartilage degeneration. We propose that the local stresses and strains in the collagen fibrils, which cause the damage, cannot be determined dependably without taking the local arcade-like collagen-fibril structure into account. We investigate this using a poroviscoelastic fibril-reinforced FEA model. The constitutive fibril properties were determined by fitting numerical data to experimental results of unconfined compression and indentation tests on samples of bovine patellar articular cartilage. It was demonstrated that with this model the stresses and strains in the collagen fibrils can be calculated. It was also exhibited that fibrils with different orientations at the same location can be loaded differently, depending on the local architecture of the collagen network. To the best of our knowledge, the present model is the first that can account for these features. We conclude that the local stresses and strains in the articular cartilage are highly influenced by the local morphology of the collagen-fibril network. © 2003 Elsevier Ltd. All rights reserved.","author":[{"dropping-particle":"","family":"Wilson","given":"W.","non-dropping-particle":"","parse-names":false,"suffix":""},{"dropping-particle":"","family":"Donkelaar","given":"C. C.","non-dropping-particle":"Van","parse-names":false,"suffix":""},{"dropping-particle":"","family":"Rietbergen","given":"B.","non-dropping-particle":"Van","parse-names":false,"suffix":""},{"dropping-particle":"","family":"Ito","given":"K.","non-dropping-particle":"","parse-names":false,"suffix":""},{"dropping-particle":"","family":"Huiskes","given":"R.","non-dropping-particle":"","parse-names":false,"suffix":""}],"container-title":"Journal of Biomechanics","id":"ITEM-4","issue":"3","issued":{"date-parts":[["2004"]]},"page":"357-366","title":"Stresses in the local collagen network of articular cartilage: A poroviscoelastic fibril-reinforced finite element study","type":"article-journal","volume":"37"},"uris":["http://www.mendeley.com/documents/?uuid=b6e85f7a-0ad2-469f-b80c-fa4dc934e17c"]}],"mendeley":{"formattedCitation":"[1–4]","plainTextFormattedCitation":"[1–4]","previouslyFormattedCitation":"[1–4]"},"properties":{"noteIndex":0},"schema":"https://github.com/citation-style-language/schema/raw/master/csl-citation.json"}</w:instrText>
      </w:r>
      <w:r w:rsidRPr="00273A4B">
        <w:rPr>
          <w:rFonts w:cs="Times New Roman"/>
          <w:bCs/>
          <w:sz w:val="22"/>
          <w:lang w:val="en-US"/>
        </w:rPr>
        <w:fldChar w:fldCharType="separate"/>
      </w:r>
      <w:r w:rsidR="0053115F" w:rsidRPr="00273A4B">
        <w:rPr>
          <w:rFonts w:cs="Times New Roman"/>
          <w:bCs/>
          <w:noProof/>
          <w:sz w:val="22"/>
          <w:lang w:val="en-US"/>
        </w:rPr>
        <w:t>[1–4]</w:t>
      </w:r>
      <w:r w:rsidRPr="00273A4B">
        <w:rPr>
          <w:rFonts w:cs="Times New Roman"/>
          <w:bCs/>
          <w:sz w:val="22"/>
          <w:lang w:val="en-US"/>
        </w:rPr>
        <w:fldChar w:fldCharType="end"/>
      </w:r>
      <w:r w:rsidRPr="00273A4B">
        <w:rPr>
          <w:rFonts w:cs="Times New Roman"/>
          <w:bCs/>
          <w:sz w:val="22"/>
          <w:lang w:val="en-US"/>
        </w:rPr>
        <w:t>. In this material model</w:t>
      </w:r>
      <w:r w:rsidR="0011589C" w:rsidRPr="00273A4B">
        <w:rPr>
          <w:rFonts w:cs="Times New Roman"/>
          <w:bCs/>
          <w:sz w:val="22"/>
          <w:lang w:val="en-US"/>
        </w:rPr>
        <w:t>,</w:t>
      </w:r>
      <w:r w:rsidRPr="00273A4B">
        <w:rPr>
          <w:rFonts w:cs="Times New Roman"/>
          <w:bCs/>
          <w:sz w:val="22"/>
          <w:lang w:val="en-US"/>
        </w:rPr>
        <w:t xml:space="preserve"> the cartilage is considered as an anisotropic biphasic material including a solid phase with fibrillar (collagen) and non-fibrillar (proteoglycans</w:t>
      </w:r>
      <w:r w:rsidR="00271DE6" w:rsidRPr="00273A4B">
        <w:rPr>
          <w:rFonts w:cs="Times New Roman"/>
          <w:bCs/>
          <w:sz w:val="22"/>
          <w:lang w:val="en-US"/>
        </w:rPr>
        <w:t>, PG</w:t>
      </w:r>
      <w:r w:rsidRPr="00273A4B">
        <w:rPr>
          <w:rFonts w:cs="Times New Roman"/>
          <w:bCs/>
          <w:sz w:val="22"/>
          <w:lang w:val="en-US"/>
        </w:rPr>
        <w:t xml:space="preserve">) components and a </w:t>
      </w:r>
      <w:r w:rsidR="00FC78EA" w:rsidRPr="00273A4B">
        <w:rPr>
          <w:rFonts w:cs="Times New Roman"/>
          <w:bCs/>
          <w:sz w:val="22"/>
          <w:lang w:val="en-US"/>
        </w:rPr>
        <w:t>fluid</w:t>
      </w:r>
      <w:r w:rsidRPr="00273A4B">
        <w:rPr>
          <w:rFonts w:cs="Times New Roman"/>
          <w:bCs/>
          <w:sz w:val="22"/>
          <w:lang w:val="en-US"/>
        </w:rPr>
        <w:t xml:space="preserve"> phase. Furthermore, the material model considers depth-</w:t>
      </w:r>
      <w:r w:rsidR="00A33E67" w:rsidRPr="00273A4B">
        <w:rPr>
          <w:rFonts w:cs="Times New Roman"/>
          <w:bCs/>
          <w:sz w:val="22"/>
          <w:lang w:val="en-US"/>
        </w:rPr>
        <w:t>dependent</w:t>
      </w:r>
      <w:r w:rsidRPr="00273A4B">
        <w:rPr>
          <w:rFonts w:cs="Times New Roman"/>
          <w:bCs/>
          <w:sz w:val="22"/>
          <w:lang w:val="en-US"/>
        </w:rPr>
        <w:t xml:space="preserve"> </w:t>
      </w:r>
      <w:r w:rsidR="00E55372" w:rsidRPr="00273A4B">
        <w:rPr>
          <w:rFonts w:cs="Times New Roman"/>
          <w:bCs/>
          <w:sz w:val="22"/>
          <w:lang w:val="en-US"/>
        </w:rPr>
        <w:t>PG</w:t>
      </w:r>
      <w:r w:rsidRPr="00273A4B">
        <w:rPr>
          <w:rFonts w:cs="Times New Roman"/>
          <w:bCs/>
          <w:sz w:val="22"/>
          <w:lang w:val="en-US"/>
        </w:rPr>
        <w:t xml:space="preserve"> (fixed charge density, FCD) and water content as well as depth-wise collagen distribution and orientation</w:t>
      </w:r>
      <w:r w:rsidR="00F85EC3" w:rsidRPr="00273A4B">
        <w:rPr>
          <w:rFonts w:cs="Times New Roman"/>
          <w:bCs/>
          <w:sz w:val="22"/>
          <w:lang w:val="en-US"/>
        </w:rPr>
        <w:t xml:space="preserve"> (</w:t>
      </w:r>
      <w:r w:rsidR="00ED3B97">
        <w:rPr>
          <w:rFonts w:cs="Times New Roman"/>
          <w:bCs/>
          <w:sz w:val="22"/>
          <w:lang w:val="en-US"/>
        </w:rPr>
        <w:t>see S1</w:t>
      </w:r>
      <w:r w:rsidR="005211E9">
        <w:rPr>
          <w:rFonts w:cs="Times New Roman"/>
          <w:bCs/>
          <w:sz w:val="22"/>
          <w:lang w:val="en-US"/>
        </w:rPr>
        <w:t xml:space="preserve"> </w:t>
      </w:r>
      <w:r w:rsidR="00F85EC3" w:rsidRPr="00273A4B">
        <w:rPr>
          <w:rFonts w:cs="Times New Roman"/>
          <w:bCs/>
          <w:sz w:val="22"/>
          <w:lang w:val="en-US"/>
        </w:rPr>
        <w:t>Table)</w:t>
      </w:r>
      <w:r w:rsidRPr="00273A4B">
        <w:rPr>
          <w:rFonts w:cs="Times New Roman"/>
          <w:bCs/>
          <w:sz w:val="22"/>
          <w:lang w:val="en-US"/>
        </w:rPr>
        <w:t xml:space="preserve"> </w:t>
      </w:r>
      <w:r w:rsidRPr="00273A4B">
        <w:rPr>
          <w:rFonts w:cs="Times New Roman"/>
          <w:bCs/>
          <w:sz w:val="22"/>
          <w:lang w:val="en-US"/>
        </w:rPr>
        <w:fldChar w:fldCharType="begin" w:fldLock="1"/>
      </w:r>
      <w:r w:rsidR="007337BA" w:rsidRPr="00273A4B">
        <w:rPr>
          <w:rFonts w:cs="Times New Roman"/>
          <w:bCs/>
          <w:sz w:val="22"/>
          <w:lang w:val="en-US"/>
        </w:rPr>
        <w:instrText>ADDIN CSL_CITATION {"citationItems":[{"id":"ITEM-1","itemData":{"DOI":"10.1038/s41598-018-33759-3","ISSN":"20452322","PMID":"30348953","abstract":"Cartilage provides low-friction properties and plays an essential role in diarthrodial joints. A hydrated ground substance composed mainly of proteoglycans (PGs) and a fibrillar collagen network are the main constituents of cartilage. Unfortunately, traumatic joint loading can destroy this complex structure and produce lesions in tissue, leading later to changes in tissue composition and, ultimately, to post-traumatic osteoarthritis (PTOA). Consequently, the fixed charge density (FCD) of PGs may decrease near the lesion. However, the underlying mechanisms leading to these tissue changes are unknown. Here, knee cartilage disks from bovine calves were injuriously compressed, followed by a physiologically relevant dynamic compression for twelve days. FCD content at different follow-up time points was assessed using digital densitometry. A novel cartilage degeneration model was developed by implementing deviatoric and maximum shear strain, as well as fluid velocity controlled algorithms to simulate the FCD loss as a function of time. Predicted loss of FCD was quite uniform around the cartilage lesions when the degeneration algorithm was driven by the fluid velocity, while the deviatoric and shear strain driven mechanisms exhibited slightly discontinuous FCD loss around cracks. Our degeneration algorithm predictions fitted well with the FCD content measured from the experiments. The developed model could subsequently be applied for prediction of FCD depletion around different cartilage lesions and for suggesting optimal rehabilitation protocols.","author":[{"dropping-particle":"","family":"Orozco","given":"Gustavo A.","non-dropping-particle":"","parse-names":false,"suffix":""},{"dropping-particle":"","family":"Tanska","given":"Petri","non-dropping-particle":"","parse-names":false,"suffix":""},{"dropping-particle":"","family":"Florea","given":"Cristina","non-dropping-particle":"","parse-names":false,"suffix":""},{"dropping-particle":"","family":"Grodzinsky","given":"Alan J.","non-dropping-particle":"","parse-names":false,"suffix":""},{"dropping-particle":"","family":"Korhonen","given":"Rami K.","non-dropping-particle":"","parse-names":false,"suffix":""}],"container-title":"Scientific Reports","id":"ITEM-1","issue":"1","issued":{"date-parts":[["2018"]]},"page":"1-16","publisher":"Springer US","title":"A novel mechanobiological model can predict how physiologically relevant dynamic loading causes proteoglycan loss in mechanically injured articular cartilage","type":"article-journal","volume":"8"},"uris":["http://www.mendeley.com/documents/?uuid=96d703f1-cdae-466b-994f-bfbb148c6b8b"]},{"id":"ITEM-2","itemData":{"DOI":"10.1016/j.jbiomech.2004.07.003","ISSN":"00219290","PMID":"15863103","abstract":"From a mechanical point of view, the most relevant components of articular cartilage are the tight and highly organized collagen network together with the charged proteoglycans. Due to the fixed charges of the proteoglycans, the cation concentration inside the tissue is higher than in the surrounding synovial fluid. This excess of ion particles leads to an osmotic pressure difference, which causes swelling of the tissue. The fibrillar collagen network resists straining and swelling pressures. This combination makes cartilage a unique, highly hydrated and pressurized tissue, enforced with a strained collagen network. Many theories to explain articular cartilage behavior under loading, expressed in computational models that either include the swelling behavior or the properties of the anisotropic collagen structure, can be found in the literature. The most common tests used to determine the mechanical quality of articular cartilage are those of confined compression, unconfined compression, indentation and swelling. All theories currently available in the literature can explain the cartilage response occurring in some of the above tests, but none of them can explain these for all of the tests. We hypothesized that a model including simultaneous mathematical descriptions of (1) the swelling properties due to the fixed-change densities of the proteoglycans and (2) the anisotropic viscoelastic collagen structure, can explain all these test simultaneously. To study this hypothesis we extended our fibril-reinforced poroviscoelastic finite element model with our biphasic swelling model. We have shown that the newly developed fibril-reinforced poroviscoelastic swelling (FPVES) model for articular cartilage can simultaneously account for the reaction force during swelling, confined compression, indentation and unconfined compression as well as the lateral deformation during unconfined compression. Using this theory it is possible to analyze the link between the collagen network and the swelling properties of articular cartilage. © 2004 Elsevier Ltd. All rights reserved.","author":[{"dropping-particle":"","family":"Wilson","given":"W.","non-dropping-particle":"","parse-names":false,"suffix":""},{"dropping-particle":"","family":"Donkelaar","given":"C. C.","non-dropping-particle":"Van","parse-names":false,"suffix":""},{"dropping-particle":"","family":"Rietbergen","given":"B.","non-dropping-particle":"Van","parse-names":false,"suffix":""},{"dropping-particle":"","family":"Huiskes","given":"R.","non-dropping-particle":"","parse-names":false,"suffix":""}],"container-title":"Journal of Biomechanics","id":"ITEM-2","issue":"6","issued":{"date-parts":[["2005"]]},"page":"1195-1204","title":"A fibril-reinforced poroviscoelastic swelling model for articular cartilage","type":"article-journal","volume":"38"},"uris":["http://www.mendeley.com/documents/?uuid=eec41db5-654e-4f77-9cf4-8b52b76ad18d"]}],"mendeley":{"formattedCitation":"[1,3]","plainTextFormattedCitation":"[1,3]","previouslyFormattedCitation":"[1,3]"},"properties":{"noteIndex":0},"schema":"https://github.com/citation-style-language/schema/raw/master/csl-citation.json"}</w:instrText>
      </w:r>
      <w:r w:rsidRPr="00273A4B">
        <w:rPr>
          <w:rFonts w:cs="Times New Roman"/>
          <w:bCs/>
          <w:sz w:val="22"/>
          <w:lang w:val="en-US"/>
        </w:rPr>
        <w:fldChar w:fldCharType="separate"/>
      </w:r>
      <w:r w:rsidR="00F919C5" w:rsidRPr="00273A4B">
        <w:rPr>
          <w:rFonts w:cs="Times New Roman"/>
          <w:bCs/>
          <w:noProof/>
          <w:sz w:val="22"/>
          <w:lang w:val="en-US"/>
        </w:rPr>
        <w:t>[1,3]</w:t>
      </w:r>
      <w:r w:rsidRPr="00273A4B">
        <w:rPr>
          <w:rFonts w:cs="Times New Roman"/>
          <w:bCs/>
          <w:sz w:val="22"/>
          <w:lang w:val="en-US"/>
        </w:rPr>
        <w:fldChar w:fldCharType="end"/>
      </w:r>
      <w:r w:rsidRPr="00273A4B">
        <w:rPr>
          <w:rFonts w:cs="Times New Roman"/>
          <w:bCs/>
          <w:sz w:val="22"/>
          <w:lang w:val="en-US"/>
        </w:rPr>
        <w:t xml:space="preserve">. </w:t>
      </w:r>
    </w:p>
    <w:p w14:paraId="400A5B24" w14:textId="60DD78E2" w:rsidR="0008708F" w:rsidRPr="00273A4B" w:rsidRDefault="0008708F" w:rsidP="009C2C67">
      <w:pPr>
        <w:spacing w:after="0" w:line="480" w:lineRule="auto"/>
        <w:ind w:firstLine="720"/>
        <w:jc w:val="both"/>
        <w:rPr>
          <w:rFonts w:cs="Times New Roman"/>
          <w:bCs/>
          <w:sz w:val="22"/>
          <w:lang w:val="en-US"/>
        </w:rPr>
      </w:pPr>
      <w:r w:rsidRPr="00273A4B">
        <w:rPr>
          <w:rFonts w:cs="Times New Roman"/>
          <w:bCs/>
          <w:sz w:val="22"/>
          <w:lang w:val="en-US"/>
        </w:rPr>
        <w:t xml:space="preserve">Cauchy stress tensor of </w:t>
      </w:r>
      <w:r w:rsidR="0011589C" w:rsidRPr="00273A4B">
        <w:rPr>
          <w:rFonts w:cs="Times New Roman"/>
          <w:bCs/>
          <w:sz w:val="22"/>
          <w:lang w:val="en-US"/>
        </w:rPr>
        <w:t xml:space="preserve">a </w:t>
      </w:r>
      <w:r w:rsidRPr="00273A4B">
        <w:rPr>
          <w:rFonts w:cs="Times New Roman"/>
          <w:bCs/>
          <w:sz w:val="22"/>
          <w:lang w:val="en-US"/>
        </w:rPr>
        <w:t xml:space="preserve">Neo-Hookean solid material was used to describe stresses in the non-fibrillar solid matrix </w:t>
      </w:r>
      <m:oMath>
        <m:sSub>
          <m:sSubPr>
            <m:ctrlPr>
              <w:rPr>
                <w:rFonts w:ascii="Cambria Math" w:hAnsi="Cambria Math"/>
                <w:b/>
                <w:i/>
                <w:sz w:val="22"/>
                <w:lang w:val="en-US"/>
              </w:rPr>
            </m:ctrlPr>
          </m:sSubPr>
          <m:e>
            <m:r>
              <m:rPr>
                <m:sty m:val="b"/>
              </m:rPr>
              <w:rPr>
                <w:rFonts w:ascii="Cambria Math" w:hAnsi="Cambria Math"/>
                <w:sz w:val="22"/>
                <w:lang w:val="en-US"/>
              </w:rPr>
              <m:t>σ</m:t>
            </m:r>
          </m:e>
          <m:sub>
            <m:r>
              <m:rPr>
                <m:sty m:val="p"/>
              </m:rPr>
              <w:rPr>
                <w:rFonts w:ascii="Cambria Math" w:hAnsi="Cambria Math"/>
                <w:sz w:val="22"/>
                <w:lang w:val="en-US"/>
              </w:rPr>
              <m:t>nfb</m:t>
            </m:r>
          </m:sub>
        </m:sSub>
      </m:oMath>
      <w:r w:rsidRPr="00273A4B">
        <w:rPr>
          <w:rFonts w:eastAsiaTheme="minorEastAsia" w:cs="Times New Roman"/>
          <w:b/>
          <w:sz w:val="22"/>
          <w:lang w:val="en-US"/>
        </w:rPr>
        <w:t xml:space="preserve"> </w:t>
      </w:r>
      <w:r w:rsidRPr="00273A4B">
        <w:rPr>
          <w:rFonts w:eastAsiaTheme="minorEastAsia" w:cs="Times New Roman"/>
          <w:b/>
          <w:sz w:val="22"/>
          <w:lang w:val="en-US"/>
        </w:rPr>
        <w:fldChar w:fldCharType="begin" w:fldLock="1"/>
      </w:r>
      <w:r w:rsidR="00B16A05" w:rsidRPr="00273A4B">
        <w:rPr>
          <w:rFonts w:eastAsiaTheme="minorEastAsia" w:cs="Times New Roman"/>
          <w:b/>
          <w:sz w:val="22"/>
          <w:lang w:val="en-US"/>
        </w:rPr>
        <w:instrText>ADDIN CSL_CITATION {"citationItems":[{"id":"ITEM-1","itemData":{"DOI":"10.1016/j.jbiomech.2004.07.003","ISSN":"00219290","PMID":"15863103","abstract":"From a mechanical point of view, the most relevant components of articular cartilage are the tight and highly organized collagen network together with the charged proteoglycans. Due to the fixed charges of the proteoglycans, the cation concentration inside the tissue is higher than in the surrounding synovial fluid. This excess of ion particles leads to an osmotic pressure difference, which causes swelling of the tissue. The fibrillar collagen network resists straining and swelling pressures. This combination makes cartilage a unique, highly hydrated and pressurized tissue, enforced with a strained collagen network. Many theories to explain articular cartilage behavior under loading, expressed in computational models that either include the swelling behavior or the properties of the anisotropic collagen structure, can be found in the literature. The most common tests used to determine the mechanical quality of articular cartilage are those of confined compression, unconfined compression, indentation and swelling. All theories currently available in the literature can explain the cartilage response occurring in some of the above tests, but none of them can explain these for all of the tests. We hypothesized that a model including simultaneous mathematical descriptions of (1) the swelling properties due to the fixed-change densities of the proteoglycans and (2) the anisotropic viscoelastic collagen structure, can explain all these test simultaneously. To study this hypothesis we extended our fibril-reinforced poroviscoelastic finite element model with our biphasic swelling model. We have shown that the newly developed fibril-reinforced poroviscoelastic swelling (FPVES) model for articular cartilage can simultaneously account for the reaction force during swelling, confined compression, indentation and unconfined compression as well as the lateral deformation during unconfined compression. Using this theory it is possible to analyze the link between the collagen network and the swelling properties of articular cartilage. © 2004 Elsevier Ltd. All rights reserved.","author":[{"dropping-particle":"","family":"Wilson","given":"W.","non-dropping-particle":"","parse-names":false,"suffix":""},{"dropping-particle":"","family":"Donkelaar","given":"C. C.","non-dropping-particle":"Van","parse-names":false,"suffix":""},{"dropping-particle":"","family":"Rietbergen","given":"B.","non-dropping-particle":"Van","parse-names":false,"suffix":""},{"dropping-particle":"","family":"Huiskes","given":"R.","non-dropping-particle":"","parse-names":false,"suffix":""}],"container-title":"Journal of Biomechanics","id":"ITEM-1","issue":"6","issued":{"date-parts":[["2005"]]},"page":"1195-1204","title":"A fibril-reinforced poroviscoelastic swelling model for articular cartilage","type":"article-journal","volume":"38"},"uris":["http://www.mendeley.com/documents/?uuid=eec41db5-654e-4f77-9cf4-8b52b76ad18d"]},{"id":"ITEM-2","itemData":{"DOI":"10.1115/1.1835361","ISSN":"01480731","PMID":"15868798","abstract":"Biological tissues like intervertebral discs and articular cartilage primarily consist of interstitial fluid, collagen fibrils and negatively charged proteoglycans. Due to the fixed charges of the proteoglycans, the total ion concentration inside the tissue is higher than in the surrounding synovial fluid (cation concentration is higher and the anion concentration is lower). This excess of ion particles leads to an osmotic pressure difference, which causes swelling of the tissue. In the last decade several mechano-electrochemical models, which include this mechanism, have been developed. As these models are complex and computationally expensive, it is only possible to analyze geometrically relatively small problems. Furthermore, there is still no commercial finite element tool that includes such a mechano-electrochemical theory. Lanir (Biorheology, 24, pp. 173-187, 1987) hypothesized that electrolyte flux in articular cartilage can be neglected in mechanical studies. Lanir's hypothesis implies that the swelling behavior of cartilage is only determined by deformation of the solid and by fluid flow. Hence, the response could be described by adding a deformation-dependent pressure term to the standard biphasic equations. Based on this theory we developed a biphasic swelling model. The goal of the study was to test Lanir's hypothesis for a range of material properties. We compared the deformation behavior predicted by the biphasic swelling model and a full mechano-electrochemical model for confined compression and 1D swelling. It was shown that, depending on the material properties, the biphasic swelling model behaves largely the same as the mechano-electrochemical model, with regard to stresses and strains in the tissue following either mechanical or chemical perturbations. Hence, the biphasic swelling model could be an alternative for the more complex mechano-electrochemical model, in those cases where the ion flux itself is not the subject of the study. We propose thumbrules to estimate the correlation between the two models for specific problems. Copyright © 2005 by ASME.","author":[{"dropping-particle":"","family":"Wilson","given":"W.","non-dropping-particle":"","parse-names":false,"suffix":""},{"dropping-particle":"","family":"Donkelaar","given":"C. C.","non-dropping-particle":"Van","parse-names":false,"suffix":""},{"dropping-particle":"","family":"Huyghe","given":"J. M.","non-dropping-particle":"","parse-names":false,"suffix":""}],"container-title":"Journal of Biomechanical Engineering","id":"ITEM-2","issue":"1","issued":{"date-parts":[["2005"]]},"page":"158-165","title":"A comparison between mechano-electrochemical and biphasic swelling theories for soft hydrated tissues","type":"article-journal","volume":"127"},"uris":["http://www.mendeley.com/documents/?uuid=73169fb7-85a6-41ac-a525-664e9d42f8a2"]}],"mendeley":{"formattedCitation":"[3,5]","plainTextFormattedCitation":"[3,5]","previouslyFormattedCitation":"[3,5]"},"properties":{"noteIndex":0},"schema":"https://github.com/citation-style-language/schema/raw/master/csl-citation.json"}</w:instrText>
      </w:r>
      <w:r w:rsidRPr="00273A4B">
        <w:rPr>
          <w:rFonts w:eastAsiaTheme="minorEastAsia" w:cs="Times New Roman"/>
          <w:b/>
          <w:sz w:val="22"/>
          <w:lang w:val="en-US"/>
        </w:rPr>
        <w:fldChar w:fldCharType="separate"/>
      </w:r>
      <w:r w:rsidR="0053115F" w:rsidRPr="00273A4B">
        <w:rPr>
          <w:rFonts w:eastAsiaTheme="minorEastAsia" w:cs="Times New Roman"/>
          <w:noProof/>
          <w:sz w:val="22"/>
          <w:lang w:val="en-US"/>
        </w:rPr>
        <w:t>[3,5]</w:t>
      </w:r>
      <w:r w:rsidRPr="00273A4B">
        <w:rPr>
          <w:rFonts w:eastAsiaTheme="minorEastAsia" w:cs="Times New Roman"/>
          <w:b/>
          <w:sz w:val="22"/>
          <w:lang w:val="en-US"/>
        </w:rPr>
        <w:fldChar w:fldCharType="end"/>
      </w:r>
      <w:r w:rsidRPr="00273A4B">
        <w:rPr>
          <w:rFonts w:cs="Times New Roman"/>
          <w:bCs/>
          <w:sz w:val="22"/>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
        <w:gridCol w:w="8482"/>
        <w:gridCol w:w="595"/>
      </w:tblGrid>
      <w:tr w:rsidR="0008708F" w:rsidRPr="00BC36A1" w14:paraId="1F2E35A8" w14:textId="77777777" w:rsidTr="005D682B">
        <w:tc>
          <w:tcPr>
            <w:tcW w:w="562" w:type="dxa"/>
          </w:tcPr>
          <w:p w14:paraId="68575868" w14:textId="77777777" w:rsidR="0008708F" w:rsidRPr="00273A4B" w:rsidRDefault="0008708F" w:rsidP="004E06E1">
            <w:pPr>
              <w:spacing w:line="480" w:lineRule="auto"/>
              <w:jc w:val="both"/>
              <w:rPr>
                <w:rFonts w:cs="Times New Roman"/>
                <w:bCs/>
                <w:sz w:val="22"/>
                <w:lang w:val="en-US"/>
              </w:rPr>
            </w:pPr>
          </w:p>
        </w:tc>
        <w:tc>
          <w:tcPr>
            <w:tcW w:w="8505" w:type="dxa"/>
          </w:tcPr>
          <w:p w14:paraId="79E76FEF" w14:textId="1F00CD9A" w:rsidR="0008708F" w:rsidRPr="00273A4B" w:rsidRDefault="004C7544" w:rsidP="004E06E1">
            <w:pPr>
              <w:spacing w:line="480" w:lineRule="auto"/>
              <w:jc w:val="both"/>
              <w:rPr>
                <w:rFonts w:cs="Times New Roman"/>
                <w:bCs/>
                <w:sz w:val="22"/>
                <w:lang w:val="en-US"/>
              </w:rPr>
            </w:pPr>
            <m:oMathPara>
              <m:oMath>
                <m:sSub>
                  <m:sSubPr>
                    <m:ctrlPr>
                      <w:rPr>
                        <w:rFonts w:ascii="Cambria Math" w:hAnsi="Cambria Math"/>
                        <w:b/>
                        <w:i/>
                        <w:sz w:val="22"/>
                        <w:lang w:val="en-US"/>
                      </w:rPr>
                    </m:ctrlPr>
                  </m:sSubPr>
                  <m:e>
                    <m:r>
                      <m:rPr>
                        <m:sty m:val="b"/>
                      </m:rPr>
                      <w:rPr>
                        <w:rFonts w:ascii="Cambria Math" w:hAnsi="Cambria Math"/>
                        <w:sz w:val="22"/>
                        <w:lang w:val="en-US"/>
                      </w:rPr>
                      <m:t>σ</m:t>
                    </m:r>
                  </m:e>
                  <m:sub>
                    <m:r>
                      <m:rPr>
                        <m:sty m:val="p"/>
                      </m:rPr>
                      <w:rPr>
                        <w:rFonts w:ascii="Cambria Math" w:hAnsi="Cambria Math"/>
                        <w:sz w:val="22"/>
                        <w:lang w:val="en-US"/>
                      </w:rPr>
                      <m:t>nfb</m:t>
                    </m:r>
                  </m:sub>
                </m:sSub>
                <m:r>
                  <w:rPr>
                    <w:rFonts w:ascii="Cambria Math" w:hAnsi="Cambria Math"/>
                    <w:sz w:val="22"/>
                    <w:lang w:val="en-US"/>
                  </w:rPr>
                  <m:t>=</m:t>
                </m:r>
                <m:sSub>
                  <m:sSubPr>
                    <m:ctrlPr>
                      <w:rPr>
                        <w:rFonts w:ascii="Cambria Math" w:hAnsi="Cambria Math"/>
                        <w:i/>
                        <w:sz w:val="22"/>
                        <w:lang w:val="en-US"/>
                      </w:rPr>
                    </m:ctrlPr>
                  </m:sSubPr>
                  <m:e>
                    <m:r>
                      <w:rPr>
                        <w:rFonts w:ascii="Cambria Math" w:hAnsi="Cambria Math"/>
                        <w:sz w:val="22"/>
                        <w:lang w:val="en-US"/>
                      </w:rPr>
                      <m:t>K</m:t>
                    </m:r>
                  </m:e>
                  <m:sub>
                    <m:r>
                      <m:rPr>
                        <m:sty m:val="p"/>
                      </m:rPr>
                      <w:rPr>
                        <w:rFonts w:ascii="Cambria Math" w:hAnsi="Cambria Math"/>
                        <w:sz w:val="22"/>
                        <w:lang w:val="en-US"/>
                      </w:rPr>
                      <m:t>nfb</m:t>
                    </m:r>
                  </m:sub>
                </m:sSub>
                <m:f>
                  <m:fPr>
                    <m:ctrlPr>
                      <w:rPr>
                        <w:rFonts w:ascii="Cambria Math" w:hAnsi="Cambria Math"/>
                        <w:i/>
                        <w:sz w:val="22"/>
                        <w:lang w:val="en-US"/>
                      </w:rPr>
                    </m:ctrlPr>
                  </m:fPr>
                  <m:num>
                    <m:func>
                      <m:funcPr>
                        <m:ctrlPr>
                          <w:rPr>
                            <w:rFonts w:ascii="Cambria Math" w:hAnsi="Cambria Math"/>
                            <w:sz w:val="22"/>
                            <w:lang w:val="en-US"/>
                          </w:rPr>
                        </m:ctrlPr>
                      </m:funcPr>
                      <m:fName>
                        <m:r>
                          <m:rPr>
                            <m:sty m:val="p"/>
                          </m:rPr>
                          <w:rPr>
                            <w:rFonts w:ascii="Cambria Math" w:hAnsi="Cambria Math"/>
                            <w:sz w:val="22"/>
                            <w:lang w:val="en-US"/>
                          </w:rPr>
                          <m:t>ln</m:t>
                        </m:r>
                      </m:fName>
                      <m:e>
                        <m:d>
                          <m:dPr>
                            <m:ctrlPr>
                              <w:rPr>
                                <w:rFonts w:ascii="Cambria Math" w:hAnsi="Cambria Math"/>
                                <w:sz w:val="22"/>
                                <w:lang w:val="en-US"/>
                              </w:rPr>
                            </m:ctrlPr>
                          </m:dPr>
                          <m:e>
                            <m:r>
                              <w:rPr>
                                <w:rFonts w:ascii="Cambria Math" w:hAnsi="Cambria Math"/>
                                <w:sz w:val="22"/>
                                <w:lang w:val="en-US"/>
                              </w:rPr>
                              <m:t>J</m:t>
                            </m:r>
                          </m:e>
                        </m:d>
                      </m:e>
                    </m:func>
                  </m:num>
                  <m:den>
                    <m:r>
                      <w:rPr>
                        <w:rFonts w:ascii="Cambria Math" w:hAnsi="Cambria Math"/>
                        <w:sz w:val="22"/>
                        <w:lang w:val="en-US"/>
                      </w:rPr>
                      <m:t>J</m:t>
                    </m:r>
                  </m:den>
                </m:f>
                <m:r>
                  <m:rPr>
                    <m:sty m:val="b"/>
                  </m:rPr>
                  <w:rPr>
                    <w:rFonts w:ascii="Cambria Math" w:hAnsi="Cambria Math"/>
                    <w:sz w:val="22"/>
                    <w:lang w:val="en-US"/>
                  </w:rPr>
                  <m:t>I</m:t>
                </m:r>
                <m:r>
                  <m:rPr>
                    <m:sty m:val="p"/>
                  </m:rPr>
                  <w:rPr>
                    <w:rFonts w:ascii="Cambria Math" w:hAnsi="Cambria Math"/>
                    <w:sz w:val="22"/>
                    <w:lang w:val="en-US"/>
                  </w:rPr>
                  <m:t>+</m:t>
                </m:r>
                <m:f>
                  <m:fPr>
                    <m:ctrlPr>
                      <w:rPr>
                        <w:rFonts w:ascii="Cambria Math" w:hAnsi="Cambria Math"/>
                        <w:i/>
                        <w:sz w:val="22"/>
                        <w:lang w:val="en-US"/>
                      </w:rPr>
                    </m:ctrlPr>
                  </m:fPr>
                  <m:num>
                    <m:sSub>
                      <m:sSubPr>
                        <m:ctrlPr>
                          <w:rPr>
                            <w:rFonts w:ascii="Cambria Math" w:hAnsi="Cambria Math"/>
                            <w:i/>
                            <w:sz w:val="22"/>
                            <w:lang w:val="en-US"/>
                          </w:rPr>
                        </m:ctrlPr>
                      </m:sSubPr>
                      <m:e>
                        <m:r>
                          <w:rPr>
                            <w:rFonts w:ascii="Cambria Math" w:hAnsi="Cambria Math"/>
                            <w:sz w:val="22"/>
                            <w:lang w:val="en-US"/>
                          </w:rPr>
                          <m:t>G</m:t>
                        </m:r>
                      </m:e>
                      <m:sub>
                        <m:r>
                          <m:rPr>
                            <m:sty m:val="p"/>
                          </m:rPr>
                          <w:rPr>
                            <w:rFonts w:ascii="Cambria Math" w:hAnsi="Cambria Math"/>
                            <w:sz w:val="22"/>
                            <w:lang w:val="en-US"/>
                          </w:rPr>
                          <m:t>nfb</m:t>
                        </m:r>
                      </m:sub>
                    </m:sSub>
                  </m:num>
                  <m:den>
                    <m:r>
                      <w:rPr>
                        <w:rFonts w:ascii="Cambria Math" w:hAnsi="Cambria Math"/>
                        <w:sz w:val="22"/>
                        <w:lang w:val="en-US"/>
                      </w:rPr>
                      <m:t>J</m:t>
                    </m:r>
                  </m:den>
                </m:f>
                <m:d>
                  <m:dPr>
                    <m:ctrlPr>
                      <w:rPr>
                        <w:rFonts w:ascii="Cambria Math" w:hAnsi="Cambria Math"/>
                        <w:sz w:val="22"/>
                        <w:lang w:val="en-US"/>
                      </w:rPr>
                    </m:ctrlPr>
                  </m:dPr>
                  <m:e>
                    <m:r>
                      <m:rPr>
                        <m:sty m:val="b"/>
                      </m:rPr>
                      <w:rPr>
                        <w:rFonts w:ascii="Cambria Math" w:hAnsi="Cambria Math"/>
                        <w:sz w:val="22"/>
                        <w:lang w:val="en-US"/>
                      </w:rPr>
                      <m:t>F</m:t>
                    </m:r>
                    <m:sSup>
                      <m:sSupPr>
                        <m:ctrlPr>
                          <w:rPr>
                            <w:rFonts w:ascii="Cambria Math" w:hAnsi="Cambria Math"/>
                            <w:sz w:val="22"/>
                            <w:lang w:val="en-US"/>
                          </w:rPr>
                        </m:ctrlPr>
                      </m:sSupPr>
                      <m:e>
                        <m:r>
                          <m:rPr>
                            <m:sty m:val="b"/>
                          </m:rPr>
                          <w:rPr>
                            <w:rFonts w:ascii="Cambria Math" w:hAnsi="Cambria Math"/>
                            <w:sz w:val="22"/>
                            <w:lang w:val="en-US"/>
                          </w:rPr>
                          <m:t>F</m:t>
                        </m:r>
                      </m:e>
                      <m:sup>
                        <m:r>
                          <m:rPr>
                            <m:sty m:val="p"/>
                          </m:rPr>
                          <w:rPr>
                            <w:rFonts w:ascii="Cambria Math" w:hAnsi="Cambria Math"/>
                            <w:sz w:val="22"/>
                            <w:lang w:val="en-US"/>
                          </w:rPr>
                          <m:t>T</m:t>
                        </m:r>
                      </m:sup>
                    </m:sSup>
                    <m:r>
                      <w:rPr>
                        <w:rFonts w:ascii="Cambria Math" w:hAnsi="Cambria Math"/>
                        <w:sz w:val="22"/>
                        <w:lang w:val="en-US"/>
                      </w:rPr>
                      <m:t>-</m:t>
                    </m:r>
                    <m:sSup>
                      <m:sSupPr>
                        <m:ctrlPr>
                          <w:rPr>
                            <w:rFonts w:ascii="Cambria Math" w:hAnsi="Cambria Math"/>
                            <w:i/>
                            <w:sz w:val="22"/>
                            <w:lang w:val="en-US"/>
                          </w:rPr>
                        </m:ctrlPr>
                      </m:sSupPr>
                      <m:e>
                        <m:r>
                          <w:rPr>
                            <w:rFonts w:ascii="Cambria Math" w:hAnsi="Cambria Math"/>
                            <w:sz w:val="22"/>
                            <w:lang w:val="en-US"/>
                          </w:rPr>
                          <m:t>J</m:t>
                        </m:r>
                      </m:e>
                      <m:sup>
                        <m:f>
                          <m:fPr>
                            <m:ctrlPr>
                              <w:rPr>
                                <w:rFonts w:ascii="Cambria Math" w:hAnsi="Cambria Math"/>
                                <w:i/>
                                <w:sz w:val="22"/>
                                <w:lang w:val="en-US"/>
                              </w:rPr>
                            </m:ctrlPr>
                          </m:fPr>
                          <m:num>
                            <m:r>
                              <w:rPr>
                                <w:rFonts w:ascii="Cambria Math" w:hAnsi="Cambria Math"/>
                                <w:sz w:val="22"/>
                                <w:lang w:val="en-US"/>
                              </w:rPr>
                              <m:t>2</m:t>
                            </m:r>
                          </m:num>
                          <m:den>
                            <m:r>
                              <w:rPr>
                                <w:rFonts w:ascii="Cambria Math" w:hAnsi="Cambria Math"/>
                                <w:sz w:val="22"/>
                                <w:lang w:val="en-US"/>
                              </w:rPr>
                              <m:t>3</m:t>
                            </m:r>
                          </m:den>
                        </m:f>
                      </m:sup>
                    </m:sSup>
                    <m:r>
                      <m:rPr>
                        <m:sty m:val="p"/>
                      </m:rPr>
                      <w:rPr>
                        <w:rFonts w:ascii="Cambria Math" w:hAnsi="Cambria Math"/>
                        <w:sz w:val="22"/>
                        <w:lang w:val="en-US"/>
                      </w:rPr>
                      <m:t xml:space="preserve"> </m:t>
                    </m:r>
                    <m:r>
                      <m:rPr>
                        <m:sty m:val="b"/>
                      </m:rPr>
                      <w:rPr>
                        <w:rFonts w:ascii="Cambria Math" w:hAnsi="Cambria Math"/>
                        <w:sz w:val="22"/>
                        <w:lang w:val="en-US"/>
                      </w:rPr>
                      <m:t>I</m:t>
                    </m:r>
                  </m:e>
                </m:d>
                <m:r>
                  <w:rPr>
                    <w:rFonts w:ascii="Cambria Math" w:hAnsi="Cambria Math"/>
                    <w:sz w:val="22"/>
                    <w:lang w:val="en-US"/>
                  </w:rPr>
                  <m:t>,</m:t>
                </m:r>
              </m:oMath>
            </m:oMathPara>
          </w:p>
        </w:tc>
        <w:tc>
          <w:tcPr>
            <w:tcW w:w="561" w:type="dxa"/>
          </w:tcPr>
          <w:p w14:paraId="3EBE2214" w14:textId="6471450E" w:rsidR="0008708F" w:rsidRPr="00273A4B" w:rsidRDefault="0008708F" w:rsidP="004E06E1">
            <w:pPr>
              <w:spacing w:line="480" w:lineRule="auto"/>
              <w:jc w:val="both"/>
              <w:rPr>
                <w:rFonts w:cs="Times New Roman"/>
                <w:bCs/>
                <w:sz w:val="22"/>
                <w:lang w:val="en-US"/>
              </w:rPr>
            </w:pPr>
            <w:r w:rsidRPr="00273A4B">
              <w:rPr>
                <w:rFonts w:cs="Times New Roman"/>
                <w:bCs/>
                <w:sz w:val="22"/>
                <w:lang w:val="en-US"/>
              </w:rPr>
              <w:t>(S</w:t>
            </w:r>
            <w:r w:rsidR="005D682B" w:rsidRPr="00273A4B">
              <w:rPr>
                <w:rFonts w:cs="Times New Roman"/>
                <w:bCs/>
                <w:sz w:val="22"/>
                <w:lang w:val="en-US"/>
              </w:rPr>
              <w:t>1</w:t>
            </w:r>
            <w:r w:rsidRPr="00273A4B">
              <w:rPr>
                <w:rFonts w:cs="Times New Roman"/>
                <w:bCs/>
                <w:sz w:val="22"/>
                <w:lang w:val="en-US"/>
              </w:rPr>
              <w:t>)</w:t>
            </w:r>
          </w:p>
        </w:tc>
      </w:tr>
    </w:tbl>
    <w:p w14:paraId="4ACD2015" w14:textId="77777777" w:rsidR="0008708F" w:rsidRPr="00273A4B" w:rsidRDefault="0008708F" w:rsidP="0008708F">
      <w:pPr>
        <w:spacing w:after="0" w:line="480" w:lineRule="auto"/>
        <w:jc w:val="both"/>
        <w:rPr>
          <w:rFonts w:eastAsiaTheme="minorEastAsia" w:cs="Times New Roman"/>
          <w:sz w:val="22"/>
          <w:lang w:val="en-US"/>
        </w:rPr>
      </w:pPr>
    </w:p>
    <w:p w14:paraId="3A54AC5B" w14:textId="4C2FF84B" w:rsidR="0008708F" w:rsidRPr="00273A4B" w:rsidRDefault="0008708F" w:rsidP="0008708F">
      <w:pPr>
        <w:spacing w:after="0" w:line="480" w:lineRule="auto"/>
        <w:jc w:val="both"/>
        <w:rPr>
          <w:rFonts w:eastAsiaTheme="minorEastAsia" w:cs="Times New Roman"/>
          <w:bCs/>
          <w:sz w:val="22"/>
          <w:lang w:val="en-US"/>
        </w:rPr>
      </w:pPr>
      <w:r w:rsidRPr="00273A4B">
        <w:rPr>
          <w:rFonts w:eastAsiaTheme="minorEastAsia" w:cs="Times New Roman"/>
          <w:sz w:val="22"/>
          <w:lang w:val="en-US"/>
        </w:rPr>
        <w:t xml:space="preserve">where </w:t>
      </w:r>
      <m:oMath>
        <m:r>
          <m:rPr>
            <m:sty m:val="b"/>
          </m:rPr>
          <w:rPr>
            <w:rFonts w:ascii="Cambria Math" w:hAnsi="Cambria Math"/>
            <w:sz w:val="22"/>
            <w:lang w:val="en-US"/>
          </w:rPr>
          <m:t>F</m:t>
        </m:r>
      </m:oMath>
      <w:r w:rsidRPr="00273A4B">
        <w:rPr>
          <w:rFonts w:eastAsiaTheme="minorEastAsia" w:cs="Times New Roman"/>
          <w:bCs/>
          <w:sz w:val="22"/>
          <w:lang w:val="en-US"/>
        </w:rPr>
        <w:t xml:space="preserve"> is the deformation gradient tensor, </w:t>
      </w:r>
      <m:oMath>
        <m:r>
          <m:rPr>
            <m:sty m:val="b"/>
          </m:rPr>
          <w:rPr>
            <w:rFonts w:ascii="Cambria Math" w:eastAsiaTheme="minorEastAsia" w:hAnsi="Cambria Math" w:cs="Times New Roman"/>
            <w:sz w:val="22"/>
            <w:lang w:val="en-US"/>
          </w:rPr>
          <m:t>I</m:t>
        </m:r>
      </m:oMath>
      <w:r w:rsidRPr="00273A4B">
        <w:rPr>
          <w:rFonts w:eastAsiaTheme="minorEastAsia" w:cs="Times New Roman"/>
          <w:bCs/>
          <w:sz w:val="22"/>
          <w:lang w:val="en-US"/>
        </w:rPr>
        <w:t xml:space="preserve"> is the unit tensor and </w:t>
      </w:r>
      <m:oMath>
        <m:r>
          <w:rPr>
            <w:rFonts w:ascii="Cambria Math" w:eastAsiaTheme="minorEastAsia" w:hAnsi="Cambria Math" w:cs="Times New Roman"/>
            <w:sz w:val="22"/>
            <w:lang w:val="en-US"/>
          </w:rPr>
          <m:t>J=</m:t>
        </m:r>
        <m:func>
          <m:funcPr>
            <m:ctrlPr>
              <w:rPr>
                <w:rFonts w:ascii="Cambria Math" w:eastAsiaTheme="minorEastAsia" w:hAnsi="Cambria Math" w:cs="Times New Roman"/>
                <w:bCs/>
                <w:i/>
                <w:sz w:val="22"/>
                <w:lang w:val="en-US"/>
              </w:rPr>
            </m:ctrlPr>
          </m:funcPr>
          <m:fName>
            <m:r>
              <m:rPr>
                <m:sty m:val="p"/>
              </m:rPr>
              <w:rPr>
                <w:rFonts w:ascii="Cambria Math" w:eastAsiaTheme="minorEastAsia" w:hAnsi="Cambria Math" w:cs="Times New Roman"/>
                <w:sz w:val="22"/>
                <w:lang w:val="en-US"/>
              </w:rPr>
              <m:t>det</m:t>
            </m:r>
          </m:fName>
          <m:e>
            <m:d>
              <m:dPr>
                <m:ctrlPr>
                  <w:rPr>
                    <w:rFonts w:ascii="Cambria Math" w:eastAsiaTheme="minorEastAsia" w:hAnsi="Cambria Math" w:cs="Times New Roman"/>
                    <w:bCs/>
                    <w:i/>
                    <w:sz w:val="22"/>
                    <w:lang w:val="en-US"/>
                  </w:rPr>
                </m:ctrlPr>
              </m:dPr>
              <m:e>
                <m:r>
                  <m:rPr>
                    <m:sty m:val="b"/>
                  </m:rPr>
                  <w:rPr>
                    <w:rFonts w:ascii="Cambria Math" w:hAnsi="Cambria Math"/>
                    <w:sz w:val="22"/>
                    <w:lang w:val="en-US"/>
                  </w:rPr>
                  <m:t>F</m:t>
                </m:r>
              </m:e>
            </m:d>
          </m:e>
        </m:func>
      </m:oMath>
      <w:r w:rsidRPr="00273A4B">
        <w:rPr>
          <w:rFonts w:eastAsiaTheme="minorEastAsia" w:cs="Times New Roman"/>
          <w:bCs/>
          <w:sz w:val="22"/>
          <w:lang w:val="en-US"/>
        </w:rPr>
        <w:t xml:space="preserve"> is the volumetric deformation</w:t>
      </w:r>
      <w:r w:rsidR="00FA3195" w:rsidRPr="00273A4B">
        <w:rPr>
          <w:rFonts w:eastAsiaTheme="minorEastAsia" w:cs="Times New Roman"/>
          <w:bCs/>
          <w:sz w:val="22"/>
          <w:lang w:val="en-US"/>
        </w:rPr>
        <w:t>,</w:t>
      </w:r>
      <w:r w:rsidRPr="00273A4B">
        <w:rPr>
          <w:rFonts w:eastAsiaTheme="minorEastAsia" w:cs="Times New Roman"/>
          <w:bCs/>
          <w:sz w:val="22"/>
          <w:lang w:val="en-US"/>
        </w:rPr>
        <w:t xml:space="preserve"> i.e., determinant of the deformation </w:t>
      </w:r>
      <w:r w:rsidR="00FA3195" w:rsidRPr="00273A4B">
        <w:rPr>
          <w:rFonts w:eastAsiaTheme="minorEastAsia" w:cs="Times New Roman"/>
          <w:bCs/>
          <w:sz w:val="22"/>
          <w:lang w:val="en-US"/>
        </w:rPr>
        <w:t xml:space="preserve">gradient </w:t>
      </w:r>
      <w:r w:rsidRPr="00273A4B">
        <w:rPr>
          <w:rFonts w:eastAsiaTheme="minorEastAsia" w:cs="Times New Roman"/>
          <w:bCs/>
          <w:sz w:val="22"/>
          <w:lang w:val="en-US"/>
        </w:rPr>
        <w:t xml:space="preserve">tensor. The bulk </w:t>
      </w:r>
      <m:oMath>
        <m:sSub>
          <m:sSubPr>
            <m:ctrlPr>
              <w:rPr>
                <w:rFonts w:ascii="Cambria Math" w:eastAsiaTheme="minorEastAsia" w:hAnsi="Cambria Math" w:cs="Times New Roman"/>
                <w:bCs/>
                <w:i/>
                <w:sz w:val="22"/>
                <w:lang w:val="en-US"/>
              </w:rPr>
            </m:ctrlPr>
          </m:sSubPr>
          <m:e>
            <m:r>
              <w:rPr>
                <w:rFonts w:ascii="Cambria Math" w:eastAsiaTheme="minorEastAsia" w:hAnsi="Cambria Math" w:cs="Times New Roman"/>
                <w:sz w:val="22"/>
                <w:lang w:val="en-US"/>
              </w:rPr>
              <m:t>K</m:t>
            </m:r>
          </m:e>
          <m:sub>
            <m:r>
              <m:rPr>
                <m:sty m:val="p"/>
              </m:rPr>
              <w:rPr>
                <w:rFonts w:ascii="Cambria Math" w:eastAsiaTheme="minorEastAsia" w:hAnsi="Cambria Math" w:cs="Times New Roman"/>
                <w:sz w:val="22"/>
                <w:lang w:val="en-US"/>
              </w:rPr>
              <m:t>nfb</m:t>
            </m:r>
          </m:sub>
        </m:sSub>
      </m:oMath>
      <w:r w:rsidRPr="00273A4B">
        <w:rPr>
          <w:rFonts w:eastAsiaTheme="minorEastAsia" w:cs="Times New Roman"/>
          <w:bCs/>
          <w:sz w:val="22"/>
          <w:lang w:val="en-US"/>
        </w:rPr>
        <w:t xml:space="preserve"> and shear moduli </w:t>
      </w:r>
      <m:oMath>
        <m:sSub>
          <m:sSubPr>
            <m:ctrlPr>
              <w:rPr>
                <w:rFonts w:ascii="Cambria Math" w:eastAsiaTheme="minorEastAsia" w:hAnsi="Cambria Math" w:cs="Times New Roman"/>
                <w:bCs/>
                <w:i/>
                <w:sz w:val="22"/>
                <w:lang w:val="en-US"/>
              </w:rPr>
            </m:ctrlPr>
          </m:sSubPr>
          <m:e>
            <m:r>
              <w:rPr>
                <w:rFonts w:ascii="Cambria Math" w:eastAsiaTheme="minorEastAsia" w:hAnsi="Cambria Math" w:cs="Times New Roman"/>
                <w:sz w:val="22"/>
                <w:lang w:val="en-US"/>
              </w:rPr>
              <m:t>G</m:t>
            </m:r>
          </m:e>
          <m:sub>
            <m:r>
              <m:rPr>
                <m:sty m:val="p"/>
              </m:rPr>
              <w:rPr>
                <w:rFonts w:ascii="Cambria Math" w:eastAsiaTheme="minorEastAsia" w:hAnsi="Cambria Math" w:cs="Times New Roman"/>
                <w:sz w:val="22"/>
                <w:lang w:val="en-US"/>
              </w:rPr>
              <m:t>nfb</m:t>
            </m:r>
          </m:sub>
        </m:sSub>
      </m:oMath>
      <w:r w:rsidRPr="00273A4B">
        <w:rPr>
          <w:rFonts w:eastAsiaTheme="minorEastAsia" w:cs="Times New Roman"/>
          <w:bCs/>
          <w:sz w:val="22"/>
          <w:lang w:val="en-US"/>
        </w:rPr>
        <w:t xml:space="preserve"> of the non-fibrillar matrix were determ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
        <w:gridCol w:w="8482"/>
        <w:gridCol w:w="595"/>
      </w:tblGrid>
      <w:tr w:rsidR="0008708F" w:rsidRPr="00BC36A1" w14:paraId="2AA47B23" w14:textId="77777777" w:rsidTr="005D682B">
        <w:tc>
          <w:tcPr>
            <w:tcW w:w="562" w:type="dxa"/>
          </w:tcPr>
          <w:p w14:paraId="5D64FA05" w14:textId="77777777" w:rsidR="0008708F" w:rsidRPr="00273A4B" w:rsidRDefault="0008708F" w:rsidP="004E06E1">
            <w:pPr>
              <w:spacing w:line="480" w:lineRule="auto"/>
              <w:jc w:val="both"/>
              <w:rPr>
                <w:rFonts w:eastAsiaTheme="minorEastAsia" w:cs="Times New Roman"/>
                <w:bCs/>
                <w:sz w:val="22"/>
                <w:lang w:val="en-US"/>
              </w:rPr>
            </w:pPr>
          </w:p>
        </w:tc>
        <w:tc>
          <w:tcPr>
            <w:tcW w:w="8505" w:type="dxa"/>
          </w:tcPr>
          <w:p w14:paraId="05D87F4A" w14:textId="77777777" w:rsidR="0008708F" w:rsidRPr="00273A4B" w:rsidRDefault="004C7544" w:rsidP="004E06E1">
            <w:pPr>
              <w:spacing w:line="480" w:lineRule="auto"/>
              <w:jc w:val="both"/>
              <w:rPr>
                <w:rFonts w:eastAsiaTheme="minorEastAsia"/>
                <w:sz w:val="22"/>
                <w:lang w:val="en-US" w:eastAsia="es-CO"/>
              </w:rPr>
            </w:pPr>
            <m:oMathPara>
              <m:oMath>
                <m:sSub>
                  <m:sSubPr>
                    <m:ctrlPr>
                      <w:rPr>
                        <w:rFonts w:ascii="Cambria Math" w:hAnsi="Cambria Math" w:cs="Times New Roman"/>
                        <w:i/>
                        <w:sz w:val="22"/>
                        <w:lang w:val="en-US" w:eastAsia="es-CO"/>
                      </w:rPr>
                    </m:ctrlPr>
                  </m:sSubPr>
                  <m:e>
                    <m:r>
                      <w:rPr>
                        <w:rFonts w:ascii="Cambria Math" w:hAnsi="Cambria Math" w:cs="Times New Roman"/>
                        <w:sz w:val="22"/>
                        <w:lang w:val="en-US" w:eastAsia="es-CO"/>
                      </w:rPr>
                      <m:t xml:space="preserve">   K</m:t>
                    </m:r>
                  </m:e>
                  <m:sub>
                    <m:r>
                      <m:rPr>
                        <m:sty m:val="p"/>
                      </m:rPr>
                      <w:rPr>
                        <w:rFonts w:ascii="Cambria Math" w:hAnsi="Cambria Math" w:cs="Times New Roman"/>
                        <w:sz w:val="22"/>
                        <w:lang w:val="en-US" w:eastAsia="es-CO"/>
                      </w:rPr>
                      <m:t>nfb</m:t>
                    </m:r>
                  </m:sub>
                </m:sSub>
                <m:r>
                  <w:rPr>
                    <w:rFonts w:ascii="Cambria Math" w:hAnsi="Cambria Math" w:cs="Times New Roman"/>
                    <w:sz w:val="22"/>
                    <w:lang w:val="en-US" w:eastAsia="es-CO"/>
                  </w:rPr>
                  <m:t>=</m:t>
                </m:r>
                <m:f>
                  <m:fPr>
                    <m:ctrlPr>
                      <w:rPr>
                        <w:rFonts w:ascii="Cambria Math" w:hAnsi="Cambria Math" w:cs="Times New Roman"/>
                        <w:i/>
                        <w:sz w:val="22"/>
                        <w:lang w:val="en-US" w:eastAsia="es-CO"/>
                      </w:rPr>
                    </m:ctrlPr>
                  </m:fPr>
                  <m:num>
                    <m:sSub>
                      <m:sSubPr>
                        <m:ctrlPr>
                          <w:rPr>
                            <w:rFonts w:ascii="Cambria Math" w:hAnsi="Cambria Math" w:cs="Times New Roman"/>
                            <w:i/>
                            <w:sz w:val="22"/>
                            <w:lang w:val="en-US" w:eastAsia="es-CO"/>
                          </w:rPr>
                        </m:ctrlPr>
                      </m:sSubPr>
                      <m:e>
                        <m:r>
                          <w:rPr>
                            <w:rFonts w:ascii="Cambria Math" w:hAnsi="Cambria Math" w:cs="Times New Roman"/>
                            <w:sz w:val="22"/>
                            <w:lang w:val="en-US" w:eastAsia="es-CO"/>
                          </w:rPr>
                          <m:t>E</m:t>
                        </m:r>
                      </m:e>
                      <m:sub>
                        <m:r>
                          <m:rPr>
                            <m:sty m:val="p"/>
                          </m:rPr>
                          <w:rPr>
                            <w:rFonts w:ascii="Cambria Math" w:hAnsi="Cambria Math" w:cs="Times New Roman"/>
                            <w:sz w:val="22"/>
                            <w:lang w:val="en-US" w:eastAsia="es-CO"/>
                          </w:rPr>
                          <m:t>nfb</m:t>
                        </m:r>
                      </m:sub>
                    </m:sSub>
                  </m:num>
                  <m:den>
                    <m:r>
                      <w:rPr>
                        <w:rFonts w:ascii="Cambria Math" w:hAnsi="Cambria Math" w:cs="Times New Roman"/>
                        <w:sz w:val="22"/>
                        <w:lang w:val="en-US" w:eastAsia="es-CO"/>
                      </w:rPr>
                      <m:t>3</m:t>
                    </m:r>
                    <m:d>
                      <m:dPr>
                        <m:ctrlPr>
                          <w:rPr>
                            <w:rFonts w:ascii="Cambria Math" w:hAnsi="Cambria Math" w:cs="Times New Roman"/>
                            <w:i/>
                            <w:sz w:val="22"/>
                            <w:lang w:val="en-US" w:eastAsia="es-CO"/>
                          </w:rPr>
                        </m:ctrlPr>
                      </m:dPr>
                      <m:e>
                        <m:r>
                          <w:rPr>
                            <w:rFonts w:ascii="Cambria Math" w:hAnsi="Cambria Math" w:cs="Times New Roman"/>
                            <w:sz w:val="22"/>
                            <w:lang w:val="en-US" w:eastAsia="es-CO"/>
                          </w:rPr>
                          <m:t>1-2</m:t>
                        </m:r>
                        <m:sSub>
                          <m:sSubPr>
                            <m:ctrlPr>
                              <w:rPr>
                                <w:rFonts w:ascii="Cambria Math" w:hAnsi="Cambria Math" w:cs="Times New Roman"/>
                                <w:i/>
                                <w:sz w:val="22"/>
                                <w:lang w:val="en-US" w:eastAsia="es-CO"/>
                              </w:rPr>
                            </m:ctrlPr>
                          </m:sSubPr>
                          <m:e>
                            <m:r>
                              <w:rPr>
                                <w:rFonts w:ascii="Cambria Math" w:hAnsi="Cambria Math" w:cs="Times New Roman"/>
                                <w:sz w:val="22"/>
                                <w:lang w:val="en-US" w:eastAsia="es-CO"/>
                              </w:rPr>
                              <m:t>ν</m:t>
                            </m:r>
                          </m:e>
                          <m:sub>
                            <m:r>
                              <m:rPr>
                                <m:sty m:val="p"/>
                              </m:rPr>
                              <w:rPr>
                                <w:rFonts w:ascii="Cambria Math" w:hAnsi="Cambria Math" w:cs="Times New Roman"/>
                                <w:sz w:val="22"/>
                                <w:lang w:val="en-US" w:eastAsia="es-CO"/>
                              </w:rPr>
                              <m:t>nfb</m:t>
                            </m:r>
                          </m:sub>
                        </m:sSub>
                      </m:e>
                    </m:d>
                  </m:den>
                </m:f>
                <m:r>
                  <w:rPr>
                    <w:rFonts w:ascii="Cambria Math" w:hAnsi="Cambria Math" w:cs="Times New Roman"/>
                    <w:sz w:val="22"/>
                    <w:lang w:val="en-US" w:eastAsia="es-CO"/>
                  </w:rPr>
                  <m:t xml:space="preserve"> ,</m:t>
                </m:r>
              </m:oMath>
            </m:oMathPara>
          </w:p>
        </w:tc>
        <w:tc>
          <w:tcPr>
            <w:tcW w:w="561" w:type="dxa"/>
          </w:tcPr>
          <w:p w14:paraId="5D97FBD1" w14:textId="0E66648B" w:rsidR="0008708F" w:rsidRPr="00273A4B" w:rsidRDefault="0008708F" w:rsidP="004E06E1">
            <w:pPr>
              <w:spacing w:line="480" w:lineRule="auto"/>
              <w:jc w:val="both"/>
              <w:rPr>
                <w:rFonts w:eastAsiaTheme="minorEastAsia" w:cs="Times New Roman"/>
                <w:bCs/>
                <w:sz w:val="22"/>
                <w:lang w:val="en-US"/>
              </w:rPr>
            </w:pPr>
            <w:r w:rsidRPr="00273A4B">
              <w:rPr>
                <w:rFonts w:eastAsiaTheme="minorEastAsia" w:cs="Times New Roman"/>
                <w:bCs/>
                <w:sz w:val="22"/>
                <w:lang w:val="en-US"/>
              </w:rPr>
              <w:t>(S</w:t>
            </w:r>
            <w:r w:rsidR="005D682B" w:rsidRPr="00273A4B">
              <w:rPr>
                <w:rFonts w:eastAsiaTheme="minorEastAsia" w:cs="Times New Roman"/>
                <w:bCs/>
                <w:sz w:val="22"/>
                <w:lang w:val="en-US"/>
              </w:rPr>
              <w:t>2</w:t>
            </w:r>
            <w:r w:rsidRPr="00273A4B">
              <w:rPr>
                <w:rFonts w:eastAsiaTheme="minorEastAsia" w:cs="Times New Roman"/>
                <w:bCs/>
                <w:sz w:val="22"/>
                <w:lang w:val="en-US"/>
              </w:rPr>
              <w:t>)</w:t>
            </w:r>
          </w:p>
        </w:tc>
      </w:tr>
      <w:tr w:rsidR="0008708F" w:rsidRPr="00BC36A1" w14:paraId="5AF2CB1F" w14:textId="77777777" w:rsidTr="005D682B">
        <w:tc>
          <w:tcPr>
            <w:tcW w:w="562" w:type="dxa"/>
          </w:tcPr>
          <w:p w14:paraId="0314AB03" w14:textId="77777777" w:rsidR="0008708F" w:rsidRPr="00273A4B" w:rsidRDefault="0008708F" w:rsidP="004E06E1">
            <w:pPr>
              <w:spacing w:line="480" w:lineRule="auto"/>
              <w:jc w:val="both"/>
              <w:rPr>
                <w:rFonts w:eastAsiaTheme="minorEastAsia" w:cs="Times New Roman"/>
                <w:bCs/>
                <w:sz w:val="22"/>
                <w:lang w:val="en-US"/>
              </w:rPr>
            </w:pPr>
          </w:p>
        </w:tc>
        <w:tc>
          <w:tcPr>
            <w:tcW w:w="8505" w:type="dxa"/>
          </w:tcPr>
          <w:p w14:paraId="4AF13588" w14:textId="77777777" w:rsidR="0008708F" w:rsidRPr="00273A4B" w:rsidRDefault="004C7544" w:rsidP="004E06E1">
            <w:pPr>
              <w:spacing w:line="480" w:lineRule="auto"/>
              <w:jc w:val="both"/>
              <w:rPr>
                <w:rFonts w:eastAsia="Times New Roman" w:cs="Times New Roman"/>
                <w:sz w:val="22"/>
                <w:lang w:val="en-US" w:eastAsia="es-CO"/>
              </w:rPr>
            </w:pPr>
            <m:oMathPara>
              <m:oMath>
                <m:sSub>
                  <m:sSubPr>
                    <m:ctrlPr>
                      <w:rPr>
                        <w:rFonts w:ascii="Cambria Math" w:hAnsi="Cambria Math"/>
                        <w:i/>
                        <w:sz w:val="22"/>
                        <w:lang w:val="en-US" w:eastAsia="es-CO"/>
                      </w:rPr>
                    </m:ctrlPr>
                  </m:sSubPr>
                  <m:e>
                    <m:r>
                      <w:rPr>
                        <w:rFonts w:ascii="Cambria Math" w:hAnsi="Cambria Math"/>
                        <w:sz w:val="22"/>
                        <w:lang w:val="en-US" w:eastAsia="es-CO"/>
                      </w:rPr>
                      <m:t>G</m:t>
                    </m:r>
                  </m:e>
                  <m:sub>
                    <m:r>
                      <m:rPr>
                        <m:sty m:val="p"/>
                      </m:rPr>
                      <w:rPr>
                        <w:rFonts w:ascii="Cambria Math" w:hAnsi="Cambria Math"/>
                        <w:sz w:val="22"/>
                        <w:lang w:val="en-US" w:eastAsia="es-CO"/>
                      </w:rPr>
                      <m:t>nfb</m:t>
                    </m:r>
                  </m:sub>
                </m:sSub>
                <m:r>
                  <w:rPr>
                    <w:rFonts w:ascii="Cambria Math" w:hAnsi="Cambria Math"/>
                    <w:sz w:val="22"/>
                    <w:lang w:val="en-US" w:eastAsia="es-CO"/>
                  </w:rPr>
                  <m:t>=</m:t>
                </m:r>
                <m:f>
                  <m:fPr>
                    <m:ctrlPr>
                      <w:rPr>
                        <w:rFonts w:ascii="Cambria Math" w:hAnsi="Cambria Math"/>
                        <w:i/>
                        <w:sz w:val="22"/>
                        <w:lang w:val="en-US" w:eastAsia="es-CO"/>
                      </w:rPr>
                    </m:ctrlPr>
                  </m:fPr>
                  <m:num>
                    <m:sSub>
                      <m:sSubPr>
                        <m:ctrlPr>
                          <w:rPr>
                            <w:rFonts w:ascii="Cambria Math" w:hAnsi="Cambria Math"/>
                            <w:i/>
                            <w:sz w:val="22"/>
                            <w:lang w:val="en-US" w:eastAsia="es-CO"/>
                          </w:rPr>
                        </m:ctrlPr>
                      </m:sSubPr>
                      <m:e>
                        <m:r>
                          <w:rPr>
                            <w:rFonts w:ascii="Cambria Math" w:hAnsi="Cambria Math"/>
                            <w:sz w:val="22"/>
                            <w:lang w:val="en-US" w:eastAsia="es-CO"/>
                          </w:rPr>
                          <m:t>E</m:t>
                        </m:r>
                      </m:e>
                      <m:sub>
                        <m:r>
                          <m:rPr>
                            <m:sty m:val="p"/>
                          </m:rPr>
                          <w:rPr>
                            <w:rFonts w:ascii="Cambria Math" w:hAnsi="Cambria Math"/>
                            <w:sz w:val="22"/>
                            <w:lang w:val="en-US" w:eastAsia="es-CO"/>
                          </w:rPr>
                          <m:t>nfb</m:t>
                        </m:r>
                      </m:sub>
                    </m:sSub>
                  </m:num>
                  <m:den>
                    <m:r>
                      <w:rPr>
                        <w:rFonts w:ascii="Cambria Math" w:hAnsi="Cambria Math"/>
                        <w:sz w:val="22"/>
                        <w:lang w:val="en-US" w:eastAsia="es-CO"/>
                      </w:rPr>
                      <m:t>2</m:t>
                    </m:r>
                    <m:d>
                      <m:dPr>
                        <m:ctrlPr>
                          <w:rPr>
                            <w:rFonts w:ascii="Cambria Math" w:hAnsi="Cambria Math"/>
                            <w:i/>
                            <w:sz w:val="22"/>
                            <w:lang w:val="en-US" w:eastAsia="es-CO"/>
                          </w:rPr>
                        </m:ctrlPr>
                      </m:dPr>
                      <m:e>
                        <m:r>
                          <w:rPr>
                            <w:rFonts w:ascii="Cambria Math" w:hAnsi="Cambria Math"/>
                            <w:sz w:val="22"/>
                            <w:lang w:val="en-US" w:eastAsia="es-CO"/>
                          </w:rPr>
                          <m:t>1+</m:t>
                        </m:r>
                        <m:sSub>
                          <m:sSubPr>
                            <m:ctrlPr>
                              <w:rPr>
                                <w:rFonts w:ascii="Cambria Math" w:hAnsi="Cambria Math"/>
                                <w:i/>
                                <w:sz w:val="22"/>
                                <w:lang w:val="en-US" w:eastAsia="es-CO"/>
                              </w:rPr>
                            </m:ctrlPr>
                          </m:sSubPr>
                          <m:e>
                            <m:r>
                              <w:rPr>
                                <w:rFonts w:ascii="Cambria Math" w:hAnsi="Cambria Math"/>
                                <w:sz w:val="22"/>
                                <w:lang w:val="en-US" w:eastAsia="es-CO"/>
                              </w:rPr>
                              <m:t>ν</m:t>
                            </m:r>
                          </m:e>
                          <m:sub>
                            <m:r>
                              <m:rPr>
                                <m:sty m:val="p"/>
                              </m:rPr>
                              <w:rPr>
                                <w:rFonts w:ascii="Cambria Math" w:hAnsi="Cambria Math"/>
                                <w:sz w:val="22"/>
                                <w:lang w:val="en-US" w:eastAsia="es-CO"/>
                              </w:rPr>
                              <m:t>nfb</m:t>
                            </m:r>
                          </m:sub>
                        </m:sSub>
                      </m:e>
                    </m:d>
                  </m:den>
                </m:f>
                <m:r>
                  <w:rPr>
                    <w:rFonts w:ascii="Cambria Math" w:hAnsi="Cambria Math"/>
                    <w:sz w:val="22"/>
                    <w:lang w:val="en-US" w:eastAsia="es-CO"/>
                  </w:rPr>
                  <m:t>,</m:t>
                </m:r>
              </m:oMath>
            </m:oMathPara>
          </w:p>
        </w:tc>
        <w:tc>
          <w:tcPr>
            <w:tcW w:w="561" w:type="dxa"/>
          </w:tcPr>
          <w:p w14:paraId="229F7907" w14:textId="1D66A1AA" w:rsidR="0008708F" w:rsidRPr="00273A4B" w:rsidRDefault="0008708F" w:rsidP="004E06E1">
            <w:pPr>
              <w:spacing w:line="480" w:lineRule="auto"/>
              <w:jc w:val="both"/>
              <w:rPr>
                <w:rFonts w:eastAsiaTheme="minorEastAsia" w:cs="Times New Roman"/>
                <w:bCs/>
                <w:sz w:val="22"/>
                <w:lang w:val="en-US"/>
              </w:rPr>
            </w:pPr>
            <w:r w:rsidRPr="00273A4B">
              <w:rPr>
                <w:rFonts w:eastAsiaTheme="minorEastAsia" w:cs="Times New Roman"/>
                <w:bCs/>
                <w:sz w:val="22"/>
                <w:lang w:val="en-US"/>
              </w:rPr>
              <w:t>(S</w:t>
            </w:r>
            <w:r w:rsidR="005D682B" w:rsidRPr="00273A4B">
              <w:rPr>
                <w:rFonts w:eastAsiaTheme="minorEastAsia" w:cs="Times New Roman"/>
                <w:bCs/>
                <w:sz w:val="22"/>
                <w:lang w:val="en-US"/>
              </w:rPr>
              <w:t>3</w:t>
            </w:r>
            <w:r w:rsidRPr="00273A4B">
              <w:rPr>
                <w:rFonts w:eastAsiaTheme="minorEastAsia" w:cs="Times New Roman"/>
                <w:bCs/>
                <w:sz w:val="22"/>
                <w:lang w:val="en-US"/>
              </w:rPr>
              <w:t>)</w:t>
            </w:r>
          </w:p>
        </w:tc>
      </w:tr>
    </w:tbl>
    <w:p w14:paraId="2F674C57" w14:textId="77777777" w:rsidR="0008708F" w:rsidRPr="00273A4B" w:rsidRDefault="0008708F" w:rsidP="0008708F">
      <w:pPr>
        <w:spacing w:after="0" w:line="480" w:lineRule="auto"/>
        <w:jc w:val="both"/>
        <w:rPr>
          <w:rFonts w:eastAsiaTheme="minorEastAsia" w:cs="Times New Roman"/>
          <w:bCs/>
          <w:sz w:val="22"/>
          <w:lang w:val="en-US"/>
        </w:rPr>
      </w:pPr>
    </w:p>
    <w:p w14:paraId="28E8648C" w14:textId="1028FF3B" w:rsidR="0008708F" w:rsidRPr="00273A4B" w:rsidRDefault="0008708F" w:rsidP="0008708F">
      <w:pPr>
        <w:spacing w:after="0" w:line="480" w:lineRule="auto"/>
        <w:jc w:val="both"/>
        <w:rPr>
          <w:rFonts w:eastAsiaTheme="minorEastAsia" w:cs="Times New Roman"/>
          <w:bCs/>
          <w:sz w:val="22"/>
          <w:lang w:val="en-US"/>
        </w:rPr>
      </w:pPr>
      <w:r w:rsidRPr="00273A4B">
        <w:rPr>
          <w:rFonts w:eastAsiaTheme="minorEastAsia" w:cs="Times New Roman"/>
          <w:bCs/>
          <w:sz w:val="22"/>
          <w:lang w:val="en-US"/>
        </w:rPr>
        <w:t xml:space="preserve">where </w:t>
      </w:r>
      <m:oMath>
        <m:sSub>
          <m:sSubPr>
            <m:ctrlPr>
              <w:rPr>
                <w:rFonts w:ascii="Cambria Math" w:eastAsiaTheme="minorEastAsia" w:hAnsi="Cambria Math" w:cs="Times New Roman"/>
                <w:bCs/>
                <w:i/>
                <w:sz w:val="22"/>
                <w:lang w:val="en-US"/>
              </w:rPr>
            </m:ctrlPr>
          </m:sSubPr>
          <m:e>
            <m:r>
              <w:rPr>
                <w:rFonts w:ascii="Cambria Math" w:eastAsiaTheme="minorEastAsia" w:hAnsi="Cambria Math" w:cs="Times New Roman"/>
                <w:sz w:val="22"/>
                <w:lang w:val="en-US"/>
              </w:rPr>
              <m:t>E</m:t>
            </m:r>
          </m:e>
          <m:sub>
            <m:r>
              <m:rPr>
                <m:sty m:val="p"/>
              </m:rPr>
              <w:rPr>
                <w:rFonts w:ascii="Cambria Math" w:eastAsiaTheme="minorEastAsia" w:hAnsi="Cambria Math" w:cs="Times New Roman"/>
                <w:sz w:val="22"/>
                <w:lang w:val="en-US"/>
              </w:rPr>
              <m:t>nfb</m:t>
            </m:r>
          </m:sub>
        </m:sSub>
      </m:oMath>
      <w:r w:rsidRPr="00273A4B">
        <w:rPr>
          <w:rFonts w:eastAsiaTheme="minorEastAsia" w:cs="Times New Roman"/>
          <w:bCs/>
          <w:sz w:val="22"/>
          <w:lang w:val="en-US"/>
        </w:rPr>
        <w:t xml:space="preserve"> (0.16 MPa </w:t>
      </w:r>
      <w:r w:rsidRPr="00273A4B">
        <w:rPr>
          <w:rFonts w:eastAsiaTheme="minorEastAsia" w:cs="Times New Roman"/>
          <w:bCs/>
          <w:sz w:val="22"/>
          <w:lang w:val="en-US"/>
        </w:rPr>
        <w:fldChar w:fldCharType="begin" w:fldLock="1"/>
      </w:r>
      <w:r w:rsidR="006A0473" w:rsidRPr="00273A4B">
        <w:rPr>
          <w:rFonts w:eastAsiaTheme="minorEastAsia" w:cs="Times New Roman"/>
          <w:bCs/>
          <w:sz w:val="22"/>
          <w:lang w:val="en-US"/>
        </w:rPr>
        <w:instrText>ADDIN CSL_CITATION {"citationItems":[{"id":"ITEM-1","itemData":{"DOI":"10.1038/s41598-018-33759-3","ISSN":"20452322","PMID":"30348953","abstract":"Cartilage provides low-friction properties and plays an essential role in diarthrodial joints. A hydrated ground substance composed mainly of proteoglycans (PGs) and a fibrillar collagen network are the main constituents of cartilage. Unfortunately, traumatic joint loading can destroy this complex structure and produce lesions in tissue, leading later to changes in tissue composition and, ultimately, to post-traumatic osteoarthritis (PTOA). Consequently, the fixed charge density (FCD) of PGs may decrease near the lesion. However, the underlying mechanisms leading to these tissue changes are unknown. Here, knee cartilage disks from bovine calves were injuriously compressed, followed by a physiologically relevant dynamic compression for twelve days. FCD content at different follow-up time points was assessed using digital densitometry. A novel cartilage degeneration model was developed by implementing deviatoric and maximum shear strain, as well as fluid velocity controlled algorithms to simulate the FCD loss as a function of time. Predicted loss of FCD was quite uniform around the cartilage lesions when the degeneration algorithm was driven by the fluid velocity, while the deviatoric and shear strain driven mechanisms exhibited slightly discontinuous FCD loss around cracks. Our degeneration algorithm predictions fitted well with the FCD content measured from the experiments. The developed model could subsequently be applied for prediction of FCD depletion around different cartilage lesions and for suggesting optimal rehabilitation protocols.","author":[{"dropping-particle":"","family":"Orozco","given":"Gustavo A.","non-dropping-particle":"","parse-names":false,"suffix":""},{"dropping-particle":"","family":"Tanska","given":"Petri","non-dropping-particle":"","parse-names":false,"suffix":""},{"dropping-particle":"","family":"Florea","given":"Cristina","non-dropping-particle":"","parse-names":false,"suffix":""},{"dropping-particle":"","family":"Grodzinsky","given":"Alan J.","non-dropping-particle":"","parse-names":false,"suffix":""},{"dropping-particle":"","family":"Korhonen","given":"Rami K.","non-dropping-particle":"","parse-names":false,"suffix":""}],"container-title":"Scientific Reports","id":"ITEM-1","issue":"1","issued":{"date-parts":[["2018"]]},"page":"1-16","publisher":"Springer US","title":"A novel mechanobiological model can predict how physiologically relevant dynamic loading causes proteoglycan loss in mechanically injured articular cartilage","type":"article-journal","volume":"8"},"uris":["http://www.mendeley.com/documents/?uuid=96d703f1-cdae-466b-994f-bfbb148c6b8b"]}],"mendeley":{"formattedCitation":"[1]","plainTextFormattedCitation":"[1]","previouslyFormattedCitation":"[1]"},"properties":{"noteIndex":0},"schema":"https://github.com/citation-style-language/schema/raw/master/csl-citation.json"}</w:instrText>
      </w:r>
      <w:r w:rsidRPr="00273A4B">
        <w:rPr>
          <w:rFonts w:eastAsiaTheme="minorEastAsia" w:cs="Times New Roman"/>
          <w:bCs/>
          <w:sz w:val="22"/>
          <w:lang w:val="en-US"/>
        </w:rPr>
        <w:fldChar w:fldCharType="separate"/>
      </w:r>
      <w:r w:rsidR="009140CE" w:rsidRPr="00273A4B">
        <w:rPr>
          <w:rFonts w:eastAsiaTheme="minorEastAsia" w:cs="Times New Roman"/>
          <w:bCs/>
          <w:noProof/>
          <w:sz w:val="22"/>
          <w:lang w:val="en-US"/>
        </w:rPr>
        <w:t>[1]</w:t>
      </w:r>
      <w:r w:rsidRPr="00273A4B">
        <w:rPr>
          <w:rFonts w:eastAsiaTheme="minorEastAsia" w:cs="Times New Roman"/>
          <w:bCs/>
          <w:sz w:val="22"/>
          <w:lang w:val="en-US"/>
        </w:rPr>
        <w:fldChar w:fldCharType="end"/>
      </w:r>
      <w:r w:rsidRPr="00273A4B">
        <w:rPr>
          <w:rFonts w:eastAsiaTheme="minorEastAsia" w:cs="Times New Roman"/>
          <w:bCs/>
          <w:sz w:val="22"/>
          <w:lang w:val="en-US"/>
        </w:rPr>
        <w:t>) is the elastic modulus</w:t>
      </w:r>
      <w:r w:rsidR="00142401" w:rsidRPr="00273A4B">
        <w:rPr>
          <w:rFonts w:eastAsiaTheme="minorEastAsia" w:cs="Times New Roman"/>
          <w:bCs/>
          <w:sz w:val="22"/>
          <w:lang w:val="en-US"/>
        </w:rPr>
        <w:t xml:space="preserve"> and </w:t>
      </w:r>
      <m:oMath>
        <m:sSub>
          <m:sSubPr>
            <m:ctrlPr>
              <w:rPr>
                <w:rFonts w:ascii="Cambria Math" w:eastAsiaTheme="minorEastAsia" w:hAnsi="Cambria Math" w:cs="Times New Roman"/>
                <w:bCs/>
                <w:i/>
                <w:sz w:val="22"/>
                <w:lang w:val="en-US"/>
              </w:rPr>
            </m:ctrlPr>
          </m:sSubPr>
          <m:e>
            <m:r>
              <w:rPr>
                <w:rFonts w:ascii="Cambria Math" w:hAnsi="Cambria Math"/>
                <w:sz w:val="22"/>
                <w:lang w:val="en-US" w:eastAsia="es-CO"/>
              </w:rPr>
              <m:t>ν</m:t>
            </m:r>
          </m:e>
          <m:sub>
            <m:r>
              <m:rPr>
                <m:sty m:val="p"/>
              </m:rPr>
              <w:rPr>
                <w:rFonts w:ascii="Cambria Math" w:eastAsiaTheme="minorEastAsia" w:hAnsi="Cambria Math" w:cs="Times New Roman"/>
                <w:sz w:val="22"/>
                <w:lang w:val="en-US"/>
              </w:rPr>
              <m:t>nfb</m:t>
            </m:r>
          </m:sub>
        </m:sSub>
      </m:oMath>
      <w:r w:rsidRPr="00273A4B">
        <w:rPr>
          <w:rFonts w:eastAsiaTheme="minorEastAsia" w:cs="Times New Roman"/>
          <w:bCs/>
          <w:sz w:val="22"/>
          <w:lang w:val="en-US"/>
        </w:rPr>
        <w:t xml:space="preserve"> the Poisson’s ratio of the solid non-fibrillar matrix (0.42 </w:t>
      </w:r>
      <w:r w:rsidRPr="00273A4B">
        <w:rPr>
          <w:rFonts w:eastAsiaTheme="minorEastAsia" w:cs="Times New Roman"/>
          <w:bCs/>
          <w:sz w:val="22"/>
          <w:lang w:val="en-US"/>
        </w:rPr>
        <w:fldChar w:fldCharType="begin" w:fldLock="1"/>
      </w:r>
      <w:r w:rsidR="00B16A05" w:rsidRPr="00273A4B">
        <w:rPr>
          <w:rFonts w:eastAsiaTheme="minorEastAsia" w:cs="Times New Roman"/>
          <w:bCs/>
          <w:sz w:val="22"/>
          <w:lang w:val="en-US"/>
        </w:rPr>
        <w:instrText>ADDIN CSL_CITATION {"citationItems":[{"id":"ITEM-1","itemData":{"DOI":"10.1016/S0021-9290(00)00153-6","ISSN":"00219290","PMID":"11006376","abstract":"The depth dependence of material properties of articular cartilage, known as the zonal differences, is incorporated into a nonlinear fibril-reinforced poroelastic model developed previously in order to explore the significance of material heterogeneity in the mechanical behavior of cartilage. The material variations proposed are based on extensive observations. The collagen fibrils are modeled as a distinct constituent which reinforces the other two constituents representing proteoglycans and water. The Young's modulus and Poisson's ratio of the drained nonfibrillar matrix are so determined that the aggregate compressive modulus for confined geometry fits the experimental data. Three nonlinear factors are considered, i.e. the effect of finite deformation, the dependence of permeability on dilatation and the fibril stiffening with its tensile strain. Solutions are extracted using a finite element procedure to simulate unconfined compression tests. The features of the model are then demonstrated with an emphasis on the results obtainable only with a nonhomogeneous model, showing reasonable agreement with experiments. The model suggests mechanical behaviors significantly different from those revealed by homogeneous models: not only the depth variations of the strains which are expected by qualitative analyses, but also, for instance, the relaxation-time dependence of the axial strain which is normally not expected in a relaxation test. Therefore, such a nonhomogeneous model is necessary for better understanding of the mechanical behavior of cartilage. (C) 2000 Elsevier Science Ltd.","author":[{"dropping-particle":"","family":"Li","given":"L. P.","non-dropping-particle":"","parse-names":false,"suffix":""},{"dropping-particle":"","family":"Buschmann","given":"M. D.","non-dropping-particle":"","parse-names":false,"suffix":""},{"dropping-particle":"","family":"Shirazi-Adl","given":"A.","non-dropping-particle":"","parse-names":false,"suffix":""}],"container-title":"Journal of Biomechanics","id":"ITEM-1","issue":"12","issued":{"date-parts":[["2000"]]},"page":"1533-1541","title":"A fibril reinforced nonhomogeneous poroelastic model for articular cartilage: Inhomogeneous response in unconfined compression","type":"article-journal","volume":"33"},"uris":["http://www.mendeley.com/documents/?uuid=f2bd81c3-73d4-4779-b26b-87ed5311b237"]}],"mendeley":{"formattedCitation":"[6]","plainTextFormattedCitation":"[6]","previouslyFormattedCitation":"[6]"},"properties":{"noteIndex":0},"schema":"https://github.com/citation-style-language/schema/raw/master/csl-citation.json"}</w:instrText>
      </w:r>
      <w:r w:rsidRPr="00273A4B">
        <w:rPr>
          <w:rFonts w:eastAsiaTheme="minorEastAsia" w:cs="Times New Roman"/>
          <w:bCs/>
          <w:sz w:val="22"/>
          <w:lang w:val="en-US"/>
        </w:rPr>
        <w:fldChar w:fldCharType="separate"/>
      </w:r>
      <w:r w:rsidR="0053115F" w:rsidRPr="00273A4B">
        <w:rPr>
          <w:rFonts w:eastAsiaTheme="minorEastAsia" w:cs="Times New Roman"/>
          <w:bCs/>
          <w:noProof/>
          <w:sz w:val="22"/>
          <w:lang w:val="en-US"/>
        </w:rPr>
        <w:t>[6]</w:t>
      </w:r>
      <w:r w:rsidRPr="00273A4B">
        <w:rPr>
          <w:rFonts w:eastAsiaTheme="minorEastAsia" w:cs="Times New Roman"/>
          <w:bCs/>
          <w:sz w:val="22"/>
          <w:lang w:val="en-US"/>
        </w:rPr>
        <w:fldChar w:fldCharType="end"/>
      </w:r>
      <w:r w:rsidRPr="00273A4B">
        <w:rPr>
          <w:rFonts w:eastAsiaTheme="minorEastAsia" w:cs="Times New Roman"/>
          <w:bCs/>
          <w:sz w:val="22"/>
          <w:lang w:val="en-US"/>
        </w:rPr>
        <w:t xml:space="preserve">). </w:t>
      </w:r>
    </w:p>
    <w:p w14:paraId="76661883" w14:textId="1283E8DD" w:rsidR="0008708F" w:rsidRPr="00273A4B" w:rsidRDefault="0008708F" w:rsidP="009C2C67">
      <w:pPr>
        <w:spacing w:after="0" w:line="480" w:lineRule="auto"/>
        <w:ind w:firstLine="720"/>
        <w:jc w:val="both"/>
        <w:rPr>
          <w:rFonts w:eastAsiaTheme="minorEastAsia" w:cs="Times New Roman"/>
          <w:sz w:val="22"/>
          <w:lang w:val="en-US"/>
        </w:rPr>
      </w:pPr>
      <w:r w:rsidRPr="00273A4B">
        <w:rPr>
          <w:rFonts w:eastAsiaTheme="minorEastAsia" w:cs="Times New Roman"/>
          <w:sz w:val="22"/>
          <w:lang w:val="en-US"/>
        </w:rPr>
        <w:t xml:space="preserve">In the current material model, stress tensor of the fibrillar collagen network arises from the sum of the collagen fiber stresses in each point, including stresses in primary and secondary fibrils </w:t>
      </w:r>
      <w:r w:rsidRPr="00273A4B">
        <w:rPr>
          <w:rFonts w:eastAsiaTheme="minorEastAsia" w:cs="Times New Roman"/>
          <w:sz w:val="22"/>
          <w:lang w:val="en-US"/>
        </w:rPr>
        <w:fldChar w:fldCharType="begin" w:fldLock="1"/>
      </w:r>
      <w:r w:rsidR="007337BA" w:rsidRPr="00273A4B">
        <w:rPr>
          <w:rFonts w:eastAsiaTheme="minorEastAsia" w:cs="Times New Roman"/>
          <w:sz w:val="22"/>
          <w:lang w:val="en-US"/>
        </w:rPr>
        <w:instrText>ADDIN CSL_CITATION {"citationItems":[{"id":"ITEM-1","itemData":{"DOI":"10.1016/j.jbiomech.2004.07.003","ISSN":"00219290","PMID":"15863103","abstract":"From a mechanical point of view, the most relevant components of articular cartilage are the tight and highly organized collagen network together with the charged proteoglycans. Due to the fixed charges of the proteoglycans, the cation concentration inside the tissue is higher than in the surrounding synovial fluid. This excess of ion particles leads to an osmotic pressure difference, which causes swelling of the tissue. The fibrillar collagen network resists straining and swelling pressures. This combination makes cartilage a unique, highly hydrated and pressurized tissue, enforced with a strained collagen network. Many theories to explain articular cartilage behavior under loading, expressed in computational models that either include the swelling behavior or the properties of the anisotropic collagen structure, can be found in the literature. The most common tests used to determine the mechanical quality of articular cartilage are those of confined compression, unconfined compression, indentation and swelling. All theories currently available in the literature can explain the cartilage response occurring in some of the above tests, but none of them can explain these for all of the tests. We hypothesized that a model including simultaneous mathematical descriptions of (1) the swelling properties due to the fixed-change densities of the proteoglycans and (2) the anisotropic viscoelastic collagen structure, can explain all these test simultaneously. To study this hypothesis we extended our fibril-reinforced poroviscoelastic finite element model with our biphasic swelling model. We have shown that the newly developed fibril-reinforced poroviscoelastic swelling (FPVES) model for articular cartilage can simultaneously account for the reaction force during swelling, confined compression, indentation and unconfined compression as well as the lateral deformation during unconfined compression. Using this theory it is possible to analyze the link between the collagen network and the swelling properties of articular cartilage. © 2004 Elsevier Ltd. All rights reserved.","author":[{"dropping-particle":"","family":"Wilson","given":"W.","non-dropping-particle":"","parse-names":false,"suffix":""},{"dropping-particle":"","family":"Donkelaar","given":"C. C.","non-dropping-particle":"Van","parse-names":false,"suffix":""},{"dropping-particle":"","family":"Rietbergen","given":"B.","non-dropping-particle":"Van","parse-names":false,"suffix":""},{"dropping-particle":"","family":"Huiskes","given":"R.","non-dropping-particle":"","parse-names":false,"suffix":""}],"container-title":"Journal of Biomechanics","id":"ITEM-1","issue":"6","issued":{"date-parts":[["2005"]]},"page":"1195-1204","title":"A fibril-reinforced poroviscoelastic swelling model for articular cartilage","type":"article-journal","volume":"38"},"uris":["http://www.mendeley.com/documents/?uuid=eec41db5-654e-4f77-9cf4-8b52b76ad18d"]}],"mendeley":{"formattedCitation":"[3]","plainTextFormattedCitation":"[3]","previouslyFormattedCitation":"[3]"},"properties":{"noteIndex":0},"schema":"https://github.com/citation-style-language/schema/raw/master/csl-citation.json"}</w:instrText>
      </w:r>
      <w:r w:rsidRPr="00273A4B">
        <w:rPr>
          <w:rFonts w:eastAsiaTheme="minorEastAsia" w:cs="Times New Roman"/>
          <w:sz w:val="22"/>
          <w:lang w:val="en-US"/>
        </w:rPr>
        <w:fldChar w:fldCharType="separate"/>
      </w:r>
      <w:r w:rsidR="00F919C5" w:rsidRPr="00273A4B">
        <w:rPr>
          <w:rFonts w:eastAsiaTheme="minorEastAsia" w:cs="Times New Roman"/>
          <w:noProof/>
          <w:sz w:val="22"/>
          <w:lang w:val="en-US"/>
        </w:rPr>
        <w:t>[3]</w:t>
      </w:r>
      <w:r w:rsidRPr="00273A4B">
        <w:rPr>
          <w:rFonts w:eastAsiaTheme="minorEastAsia" w:cs="Times New Roman"/>
          <w:sz w:val="22"/>
          <w:lang w:val="en-US"/>
        </w:rPr>
        <w:fldChar w:fldCharType="end"/>
      </w:r>
      <w:r w:rsidRPr="00273A4B">
        <w:rPr>
          <w:rFonts w:eastAsiaTheme="minorEastAsia" w:cs="Times New Roman"/>
          <w:sz w:val="22"/>
          <w:lang w:val="en-US"/>
        </w:rPr>
        <w:t xml:space="preserve">. Hence, collagen network stress tensor </w:t>
      </w:r>
      <m:oMath>
        <m:sSub>
          <m:sSubPr>
            <m:ctrlPr>
              <w:rPr>
                <w:rFonts w:ascii="Cambria Math" w:hAnsi="Cambria Math"/>
                <w:i/>
                <w:sz w:val="22"/>
                <w:lang w:val="en-US"/>
              </w:rPr>
            </m:ctrlPr>
          </m:sSubPr>
          <m:e>
            <m:r>
              <m:rPr>
                <m:sty m:val="bi"/>
              </m:rPr>
              <w:rPr>
                <w:rFonts w:ascii="Cambria Math" w:hAnsi="Cambria Math"/>
                <w:sz w:val="22"/>
                <w:lang w:val="en-US"/>
              </w:rPr>
              <m:t>σ</m:t>
            </m:r>
          </m:e>
          <m:sub>
            <m:r>
              <m:rPr>
                <m:sty m:val="p"/>
              </m:rPr>
              <w:rPr>
                <w:rFonts w:ascii="Cambria Math" w:hAnsi="Cambria Math"/>
                <w:sz w:val="22"/>
                <w:lang w:val="en-US"/>
              </w:rPr>
              <m:t>fbrl</m:t>
            </m:r>
          </m:sub>
        </m:sSub>
      </m:oMath>
      <w:r w:rsidRPr="00273A4B">
        <w:rPr>
          <w:rFonts w:eastAsiaTheme="minorEastAsia" w:cs="Times New Roman"/>
          <w:sz w:val="22"/>
          <w:lang w:val="en-US"/>
        </w:rPr>
        <w:t xml:space="preserve"> wa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
        <w:gridCol w:w="8482"/>
        <w:gridCol w:w="595"/>
      </w:tblGrid>
      <w:tr w:rsidR="0008708F" w:rsidRPr="00273A4B" w14:paraId="60D2A9E9" w14:textId="77777777" w:rsidTr="005D682B">
        <w:tc>
          <w:tcPr>
            <w:tcW w:w="562" w:type="dxa"/>
          </w:tcPr>
          <w:p w14:paraId="45C748A2" w14:textId="77777777" w:rsidR="0008708F" w:rsidRPr="00273A4B" w:rsidRDefault="0008708F" w:rsidP="004E06E1">
            <w:pPr>
              <w:spacing w:line="480" w:lineRule="auto"/>
              <w:jc w:val="both"/>
              <w:rPr>
                <w:rFonts w:eastAsiaTheme="minorEastAsia" w:cs="Times New Roman"/>
                <w:sz w:val="22"/>
                <w:lang w:val="en-US"/>
              </w:rPr>
            </w:pPr>
          </w:p>
        </w:tc>
        <w:tc>
          <w:tcPr>
            <w:tcW w:w="8505" w:type="dxa"/>
          </w:tcPr>
          <w:p w14:paraId="093A5030" w14:textId="77777777" w:rsidR="0008708F" w:rsidRPr="00273A4B" w:rsidRDefault="004C7544" w:rsidP="004E06E1">
            <w:pPr>
              <w:spacing w:line="480" w:lineRule="auto"/>
              <w:jc w:val="both"/>
              <w:rPr>
                <w:rFonts w:eastAsiaTheme="minorEastAsia" w:cs="Times New Roman"/>
                <w:sz w:val="22"/>
                <w:lang w:val="en-US"/>
              </w:rPr>
            </w:pPr>
            <m:oMathPara>
              <m:oMath>
                <m:sSub>
                  <m:sSubPr>
                    <m:ctrlPr>
                      <w:rPr>
                        <w:rFonts w:ascii="Cambria Math" w:hAnsi="Cambria Math"/>
                        <w:i/>
                        <w:sz w:val="22"/>
                        <w:lang w:val="en-US"/>
                      </w:rPr>
                    </m:ctrlPr>
                  </m:sSubPr>
                  <m:e>
                    <m:r>
                      <m:rPr>
                        <m:sty m:val="bi"/>
                      </m:rPr>
                      <w:rPr>
                        <w:rFonts w:ascii="Cambria Math" w:hAnsi="Cambria Math"/>
                        <w:sz w:val="22"/>
                        <w:lang w:val="en-US"/>
                      </w:rPr>
                      <m:t>σ</m:t>
                    </m:r>
                  </m:e>
                  <m:sub>
                    <m:r>
                      <m:rPr>
                        <m:sty m:val="p"/>
                      </m:rPr>
                      <w:rPr>
                        <w:rFonts w:ascii="Cambria Math" w:hAnsi="Cambria Math"/>
                        <w:sz w:val="22"/>
                        <w:lang w:val="en-US"/>
                      </w:rPr>
                      <m:t>fb</m:t>
                    </m:r>
                  </m:sub>
                </m:sSub>
                <m:r>
                  <w:rPr>
                    <w:rFonts w:ascii="Cambria Math" w:hAnsi="Cambria Math"/>
                    <w:sz w:val="22"/>
                    <w:lang w:val="en-US"/>
                  </w:rPr>
                  <m:t xml:space="preserve">= </m:t>
                </m:r>
                <m:nary>
                  <m:naryPr>
                    <m:chr m:val="∑"/>
                    <m:ctrlPr>
                      <w:rPr>
                        <w:rFonts w:ascii="Cambria Math" w:hAnsi="Cambria Math"/>
                        <w:b/>
                        <w:sz w:val="22"/>
                        <w:lang w:val="en-US"/>
                      </w:rPr>
                    </m:ctrlPr>
                  </m:naryPr>
                  <m:sub>
                    <m:r>
                      <w:rPr>
                        <w:rFonts w:ascii="Cambria Math" w:hAnsi="Cambria Math"/>
                        <w:sz w:val="22"/>
                        <w:lang w:val="en-US"/>
                      </w:rPr>
                      <m:t>k=1</m:t>
                    </m:r>
                    <m:ctrlPr>
                      <w:rPr>
                        <w:rFonts w:ascii="Cambria Math" w:hAnsi="Cambria Math"/>
                        <w:b/>
                        <w:i/>
                        <w:sz w:val="22"/>
                        <w:lang w:val="en-US"/>
                      </w:rPr>
                    </m:ctrlPr>
                  </m:sub>
                  <m:sup>
                    <m:r>
                      <w:rPr>
                        <w:rFonts w:ascii="Cambria Math" w:hAnsi="Cambria Math"/>
                        <w:sz w:val="22"/>
                        <w:lang w:val="en-US"/>
                      </w:rPr>
                      <m:t>totf</m:t>
                    </m:r>
                    <m:ctrlPr>
                      <w:rPr>
                        <w:rFonts w:ascii="Cambria Math" w:hAnsi="Cambria Math"/>
                        <w:b/>
                        <w:i/>
                        <w:sz w:val="22"/>
                        <w:lang w:val="en-US"/>
                      </w:rPr>
                    </m:ctrlPr>
                  </m:sup>
                  <m:e>
                    <m:sSup>
                      <m:sSupPr>
                        <m:ctrlPr>
                          <w:rPr>
                            <w:rFonts w:ascii="Cambria Math" w:hAnsi="Cambria Math"/>
                            <w:i/>
                            <w:sz w:val="22"/>
                            <w:lang w:val="en-US"/>
                          </w:rPr>
                        </m:ctrlPr>
                      </m:sSupPr>
                      <m:e>
                        <m:sSub>
                          <m:sSubPr>
                            <m:ctrlPr>
                              <w:rPr>
                                <w:rFonts w:ascii="Cambria Math" w:hAnsi="Cambria Math"/>
                                <w:i/>
                                <w:sz w:val="22"/>
                                <w:lang w:val="en-US"/>
                              </w:rPr>
                            </m:ctrlPr>
                          </m:sSubPr>
                          <m:e>
                            <m:r>
                              <m:rPr>
                                <m:sty m:val="bi"/>
                              </m:rPr>
                              <w:rPr>
                                <w:rFonts w:ascii="Cambria Math" w:hAnsi="Cambria Math"/>
                                <w:sz w:val="22"/>
                                <w:lang w:val="en-US"/>
                              </w:rPr>
                              <m:t>σ</m:t>
                            </m:r>
                          </m:e>
                          <m:sub>
                            <m:r>
                              <m:rPr>
                                <m:sty m:val="p"/>
                              </m:rPr>
                              <w:rPr>
                                <w:rFonts w:ascii="Cambria Math" w:hAnsi="Cambria Math"/>
                                <w:sz w:val="22"/>
                                <w:lang w:val="en-US"/>
                              </w:rPr>
                              <m:t>fb</m:t>
                            </m:r>
                          </m:sub>
                        </m:sSub>
                      </m:e>
                      <m:sup>
                        <m:r>
                          <w:rPr>
                            <w:rFonts w:ascii="Cambria Math" w:hAnsi="Cambria Math"/>
                            <w:sz w:val="22"/>
                            <w:lang w:val="en-US"/>
                          </w:rPr>
                          <m:t>k</m:t>
                        </m:r>
                      </m:sup>
                    </m:sSup>
                    <m:ctrlPr>
                      <w:rPr>
                        <w:rFonts w:ascii="Cambria Math" w:hAnsi="Cambria Math"/>
                        <w:i/>
                        <w:sz w:val="22"/>
                        <w:lang w:val="en-US"/>
                      </w:rPr>
                    </m:ctrlPr>
                  </m:e>
                </m:nary>
                <m:r>
                  <w:rPr>
                    <w:rFonts w:ascii="Cambria Math" w:hAnsi="Cambria Math"/>
                    <w:sz w:val="22"/>
                    <w:lang w:val="en-US"/>
                  </w:rPr>
                  <m:t>,</m:t>
                </m:r>
              </m:oMath>
            </m:oMathPara>
          </w:p>
        </w:tc>
        <w:tc>
          <w:tcPr>
            <w:tcW w:w="561" w:type="dxa"/>
          </w:tcPr>
          <w:p w14:paraId="1D22F30B" w14:textId="370C8DAD" w:rsidR="0008708F" w:rsidRPr="00273A4B" w:rsidRDefault="0008708F" w:rsidP="004E06E1">
            <w:pPr>
              <w:spacing w:line="480" w:lineRule="auto"/>
              <w:jc w:val="right"/>
              <w:rPr>
                <w:rFonts w:eastAsiaTheme="minorEastAsia" w:cs="Times New Roman"/>
                <w:sz w:val="22"/>
                <w:lang w:val="en-US"/>
              </w:rPr>
            </w:pPr>
            <w:r w:rsidRPr="00273A4B">
              <w:rPr>
                <w:rFonts w:eastAsiaTheme="minorEastAsia" w:cs="Times New Roman"/>
                <w:sz w:val="22"/>
                <w:lang w:val="en-US"/>
              </w:rPr>
              <w:t>(S</w:t>
            </w:r>
            <w:r w:rsidR="005D682B" w:rsidRPr="00273A4B">
              <w:rPr>
                <w:rFonts w:eastAsiaTheme="minorEastAsia" w:cs="Times New Roman"/>
                <w:sz w:val="22"/>
                <w:lang w:val="en-US"/>
              </w:rPr>
              <w:t>4</w:t>
            </w:r>
            <w:r w:rsidRPr="00273A4B">
              <w:rPr>
                <w:rFonts w:eastAsiaTheme="minorEastAsia" w:cs="Times New Roman"/>
                <w:sz w:val="22"/>
                <w:lang w:val="en-US"/>
              </w:rPr>
              <w:t>)</w:t>
            </w:r>
          </w:p>
        </w:tc>
      </w:tr>
    </w:tbl>
    <w:p w14:paraId="0CCD4356" w14:textId="0FD438C7" w:rsidR="0008708F" w:rsidRPr="00273A4B" w:rsidRDefault="0008708F" w:rsidP="0008708F">
      <w:pPr>
        <w:spacing w:after="0" w:line="480" w:lineRule="auto"/>
        <w:jc w:val="both"/>
        <w:rPr>
          <w:rFonts w:eastAsiaTheme="minorEastAsia"/>
          <w:sz w:val="22"/>
          <w:lang w:val="en-US" w:eastAsia="es-CO"/>
        </w:rPr>
      </w:pPr>
      <w:r w:rsidRPr="00273A4B">
        <w:rPr>
          <w:rFonts w:eastAsiaTheme="minorEastAsia" w:cs="Times New Roman"/>
          <w:sz w:val="22"/>
          <w:lang w:val="en-US"/>
        </w:rPr>
        <w:lastRenderedPageBreak/>
        <w:t xml:space="preserve">where the </w:t>
      </w:r>
      <m:oMath>
        <m:sSup>
          <m:sSupPr>
            <m:ctrlPr>
              <w:rPr>
                <w:rFonts w:ascii="Cambria Math" w:hAnsi="Cambria Math"/>
                <w:i/>
                <w:sz w:val="22"/>
                <w:lang w:val="en-US"/>
              </w:rPr>
            </m:ctrlPr>
          </m:sSupPr>
          <m:e>
            <m:sSub>
              <m:sSubPr>
                <m:ctrlPr>
                  <w:rPr>
                    <w:rFonts w:ascii="Cambria Math" w:hAnsi="Cambria Math"/>
                    <w:i/>
                    <w:sz w:val="22"/>
                    <w:lang w:val="en-US"/>
                  </w:rPr>
                </m:ctrlPr>
              </m:sSubPr>
              <m:e>
                <m:r>
                  <m:rPr>
                    <m:sty m:val="bi"/>
                  </m:rPr>
                  <w:rPr>
                    <w:rFonts w:ascii="Cambria Math" w:hAnsi="Cambria Math"/>
                    <w:sz w:val="22"/>
                    <w:lang w:val="en-US"/>
                  </w:rPr>
                  <m:t>σ</m:t>
                </m:r>
              </m:e>
              <m:sub>
                <m:r>
                  <m:rPr>
                    <m:sty m:val="p"/>
                  </m:rPr>
                  <w:rPr>
                    <w:rFonts w:ascii="Cambria Math" w:hAnsi="Cambria Math"/>
                    <w:sz w:val="22"/>
                    <w:lang w:val="en-US"/>
                  </w:rPr>
                  <m:t>fbrl</m:t>
                </m:r>
              </m:sub>
            </m:sSub>
          </m:e>
          <m:sup>
            <m:r>
              <w:rPr>
                <w:rFonts w:ascii="Cambria Math" w:hAnsi="Cambria Math"/>
                <w:sz w:val="22"/>
                <w:lang w:val="en-US"/>
              </w:rPr>
              <m:t>k</m:t>
            </m:r>
          </m:sup>
        </m:sSup>
      </m:oMath>
      <w:r w:rsidRPr="00273A4B">
        <w:rPr>
          <w:rFonts w:eastAsiaTheme="minorEastAsia" w:cs="Times New Roman"/>
          <w:sz w:val="22"/>
          <w:lang w:val="en-US"/>
        </w:rPr>
        <w:t xml:space="preserve"> is the Cauchy stress tensor of the collagen fiber </w:t>
      </w:r>
      <w:r w:rsidRPr="00273A4B">
        <w:rPr>
          <w:rFonts w:eastAsiaTheme="minorEastAsia" w:cs="Times New Roman"/>
          <w:i/>
          <w:iCs/>
          <w:sz w:val="22"/>
          <w:lang w:val="en-US"/>
        </w:rPr>
        <w:t>k</w:t>
      </w:r>
      <w:r w:rsidRPr="00273A4B">
        <w:rPr>
          <w:rFonts w:eastAsiaTheme="minorEastAsia" w:cs="Times New Roman"/>
          <w:sz w:val="22"/>
          <w:lang w:val="en-US"/>
        </w:rPr>
        <w:t xml:space="preserve"> and </w:t>
      </w:r>
      <w:r w:rsidRPr="00273A4B">
        <w:rPr>
          <w:rFonts w:eastAsiaTheme="minorEastAsia" w:cs="Times New Roman"/>
          <w:i/>
          <w:iCs/>
          <w:sz w:val="22"/>
          <w:lang w:val="en-US"/>
        </w:rPr>
        <w:t xml:space="preserve">totf = </w:t>
      </w:r>
      <w:r w:rsidRPr="00273A4B">
        <w:rPr>
          <w:rFonts w:eastAsiaTheme="minorEastAsia" w:cs="Times New Roman"/>
          <w:sz w:val="22"/>
          <w:lang w:val="en-US"/>
        </w:rPr>
        <w:t xml:space="preserve">9 </w:t>
      </w:r>
      <w:r w:rsidRPr="00273A4B">
        <w:rPr>
          <w:rFonts w:eastAsiaTheme="minorEastAsia" w:cs="Times New Roman"/>
          <w:sz w:val="22"/>
          <w:lang w:val="en-US"/>
        </w:rPr>
        <w:fldChar w:fldCharType="begin" w:fldLock="1"/>
      </w:r>
      <w:r w:rsidR="007337BA" w:rsidRPr="00273A4B">
        <w:rPr>
          <w:rFonts w:eastAsiaTheme="minorEastAsia" w:cs="Times New Roman"/>
          <w:sz w:val="22"/>
          <w:lang w:val="en-US"/>
        </w:rPr>
        <w:instrText>ADDIN CSL_CITATION {"citationItems":[{"id":"ITEM-1","itemData":{"DOI":"10.1016/j.jbiomech.2004.07.003","ISSN":"00219290","PMID":"15863103","abstract":"From a mechanical point of view, the most relevant components of articular cartilage are the tight and highly organized collagen network together with the charged proteoglycans. Due to the fixed charges of the proteoglycans, the cation concentration inside the tissue is higher than in the surrounding synovial fluid. This excess of ion particles leads to an osmotic pressure difference, which causes swelling of the tissue. The fibrillar collagen network resists straining and swelling pressures. This combination makes cartilage a unique, highly hydrated and pressurized tissue, enforced with a strained collagen network. Many theories to explain articular cartilage behavior under loading, expressed in computational models that either include the swelling behavior or the properties of the anisotropic collagen structure, can be found in the literature. The most common tests used to determine the mechanical quality of articular cartilage are those of confined compression, unconfined compression, indentation and swelling. All theories currently available in the literature can explain the cartilage response occurring in some of the above tests, but none of them can explain these for all of the tests. We hypothesized that a model including simultaneous mathematical descriptions of (1) the swelling properties due to the fixed-change densities of the proteoglycans and (2) the anisotropic viscoelastic collagen structure, can explain all these test simultaneously. To study this hypothesis we extended our fibril-reinforced poroviscoelastic finite element model with our biphasic swelling model. We have shown that the newly developed fibril-reinforced poroviscoelastic swelling (FPVES) model for articular cartilage can simultaneously account for the reaction force during swelling, confined compression, indentation and unconfined compression as well as the lateral deformation during unconfined compression. Using this theory it is possible to analyze the link between the collagen network and the swelling properties of articular cartilage. © 2004 Elsevier Ltd. All rights reserved.","author":[{"dropping-particle":"","family":"Wilson","given":"W.","non-dropping-particle":"","parse-names":false,"suffix":""},{"dropping-particle":"","family":"Donkelaar","given":"C. C.","non-dropping-particle":"Van","parse-names":false,"suffix":""},{"dropping-particle":"","family":"Rietbergen","given":"B.","non-dropping-particle":"Van","parse-names":false,"suffix":""},{"dropping-particle":"","family":"Huiskes","given":"R.","non-dropping-particle":"","parse-names":false,"suffix":""}],"container-title":"Journal of Biomechanics","id":"ITEM-1","issue":"6","issued":{"date-parts":[["2005"]]},"page":"1195-1204","title":"A fibril-reinforced poroviscoelastic swelling model for articular cartilage","type":"article-journal","volume":"38"},"uris":["http://www.mendeley.com/documents/?uuid=eec41db5-654e-4f77-9cf4-8b52b76ad18d"]}],"mendeley":{"formattedCitation":"[3]","plainTextFormattedCitation":"[3]","previouslyFormattedCitation":"[3]"},"properties":{"noteIndex":0},"schema":"https://github.com/citation-style-language/schema/raw/master/csl-citation.json"}</w:instrText>
      </w:r>
      <w:r w:rsidRPr="00273A4B">
        <w:rPr>
          <w:rFonts w:eastAsiaTheme="minorEastAsia" w:cs="Times New Roman"/>
          <w:sz w:val="22"/>
          <w:lang w:val="en-US"/>
        </w:rPr>
        <w:fldChar w:fldCharType="separate"/>
      </w:r>
      <w:r w:rsidR="00F919C5" w:rsidRPr="00273A4B">
        <w:rPr>
          <w:rFonts w:eastAsiaTheme="minorEastAsia" w:cs="Times New Roman"/>
          <w:noProof/>
          <w:sz w:val="22"/>
          <w:lang w:val="en-US"/>
        </w:rPr>
        <w:t>[3]</w:t>
      </w:r>
      <w:r w:rsidRPr="00273A4B">
        <w:rPr>
          <w:rFonts w:eastAsiaTheme="minorEastAsia" w:cs="Times New Roman"/>
          <w:sz w:val="22"/>
          <w:lang w:val="en-US"/>
        </w:rPr>
        <w:fldChar w:fldCharType="end"/>
      </w:r>
      <w:r w:rsidRPr="00273A4B">
        <w:rPr>
          <w:rFonts w:eastAsiaTheme="minorEastAsia" w:cs="Times New Roman"/>
          <w:sz w:val="22"/>
          <w:lang w:val="en-US"/>
        </w:rPr>
        <w:t xml:space="preserve"> refers to the total </w:t>
      </w:r>
      <w:r w:rsidR="00142401" w:rsidRPr="00273A4B">
        <w:rPr>
          <w:rFonts w:eastAsiaTheme="minorEastAsia" w:cs="Times New Roman"/>
          <w:sz w:val="22"/>
          <w:lang w:val="en-US"/>
        </w:rPr>
        <w:t xml:space="preserve">number </w:t>
      </w:r>
      <w:r w:rsidRPr="00273A4B">
        <w:rPr>
          <w:rFonts w:eastAsiaTheme="minorEastAsia" w:cs="Times New Roman"/>
          <w:sz w:val="22"/>
          <w:lang w:val="en-US"/>
        </w:rPr>
        <w:t>of fibers. Collagen fiber</w:t>
      </w:r>
      <w:r w:rsidR="00F855FC" w:rsidRPr="00273A4B">
        <w:rPr>
          <w:rFonts w:eastAsiaTheme="minorEastAsia" w:cs="Times New Roman"/>
          <w:sz w:val="22"/>
          <w:lang w:val="en-US"/>
        </w:rPr>
        <w:t xml:space="preserve"> architecture</w:t>
      </w:r>
      <w:r w:rsidRPr="00273A4B">
        <w:rPr>
          <w:rFonts w:eastAsiaTheme="minorEastAsia" w:cs="Times New Roman"/>
          <w:sz w:val="22"/>
          <w:lang w:val="en-US"/>
        </w:rPr>
        <w:t xml:space="preserve"> w</w:t>
      </w:r>
      <w:r w:rsidR="00F855FC" w:rsidRPr="00273A4B">
        <w:rPr>
          <w:rFonts w:eastAsiaTheme="minorEastAsia" w:cs="Times New Roman"/>
          <w:sz w:val="22"/>
          <w:lang w:val="en-US"/>
        </w:rPr>
        <w:t>as</w:t>
      </w:r>
      <w:r w:rsidRPr="00273A4B">
        <w:rPr>
          <w:rFonts w:eastAsiaTheme="minorEastAsia" w:cs="Times New Roman"/>
          <w:sz w:val="22"/>
          <w:lang w:val="en-US"/>
        </w:rPr>
        <w:t xml:space="preserve"> modeled </w:t>
      </w:r>
      <w:r w:rsidR="00095793" w:rsidRPr="00273A4B">
        <w:rPr>
          <w:rFonts w:eastAsiaTheme="minorEastAsia" w:cs="Times New Roman"/>
          <w:sz w:val="22"/>
          <w:lang w:val="en-US"/>
        </w:rPr>
        <w:t xml:space="preserve">as </w:t>
      </w:r>
      <w:r w:rsidR="002C5871" w:rsidRPr="00273A4B">
        <w:rPr>
          <w:rFonts w:eastAsiaTheme="minorEastAsia" w:cs="Times New Roman"/>
          <w:sz w:val="22"/>
          <w:lang w:val="en-US"/>
        </w:rPr>
        <w:t>observed</w:t>
      </w:r>
      <w:r w:rsidR="00F855FC" w:rsidRPr="00273A4B">
        <w:rPr>
          <w:rFonts w:eastAsiaTheme="minorEastAsia" w:cs="Times New Roman"/>
          <w:sz w:val="22"/>
          <w:lang w:val="en-US"/>
        </w:rPr>
        <w:t xml:space="preserve"> in young bovine cartilage (50</w:t>
      </w:r>
      <w:r w:rsidR="00F855FC" w:rsidRPr="00273A4B">
        <w:rPr>
          <w:rStyle w:val="hgkelc"/>
          <w:sz w:val="22"/>
          <w:lang w:val="en-US"/>
        </w:rPr>
        <w:t>° in the deep zone, 10° in the superficial zone [90° = perpendicular to the surface]</w:t>
      </w:r>
      <w:r w:rsidR="00F855FC" w:rsidRPr="00273A4B">
        <w:rPr>
          <w:rFonts w:eastAsiaTheme="minorEastAsia" w:cs="Times New Roman"/>
          <w:sz w:val="22"/>
          <w:lang w:val="en-US"/>
        </w:rPr>
        <w:t>)</w:t>
      </w:r>
      <w:r w:rsidRPr="00273A4B">
        <w:rPr>
          <w:rFonts w:eastAsiaTheme="minorEastAsia" w:cs="Times New Roman"/>
          <w:sz w:val="22"/>
          <w:lang w:val="en-US"/>
        </w:rPr>
        <w:t xml:space="preserve"> </w:t>
      </w:r>
      <w:r w:rsidRPr="00273A4B">
        <w:rPr>
          <w:rFonts w:eastAsiaTheme="minorEastAsia" w:cs="Times New Roman"/>
          <w:sz w:val="22"/>
          <w:lang w:val="en-US"/>
        </w:rPr>
        <w:fldChar w:fldCharType="begin" w:fldLock="1"/>
      </w:r>
      <w:r w:rsidR="007337BA" w:rsidRPr="00273A4B">
        <w:rPr>
          <w:rFonts w:eastAsiaTheme="minorEastAsia" w:cs="Times New Roman"/>
          <w:sz w:val="22"/>
          <w:lang w:val="en-US"/>
        </w:rPr>
        <w:instrText>ADDIN CSL_CITATION {"citationItems":[{"id":"ITEM-1","itemData":{"DOI":"10.1038/s41598-018-33759-3","ISSN":"20452322","PMID":"30348953","abstract":"Cartilage provides low-friction properties and plays an essential role in diarthrodial joints. A hydrated ground substance composed mainly of proteoglycans (PGs) and a fibrillar collagen network are the main constituents of cartilage. Unfortunately, traumatic joint loading can destroy this complex structure and produce lesions in tissue, leading later to changes in tissue composition and, ultimately, to post-traumatic osteoarthritis (PTOA). Consequently, the fixed charge density (FCD) of PGs may decrease near the lesion. However, the underlying mechanisms leading to these tissue changes are unknown. Here, knee cartilage disks from bovine calves were injuriously compressed, followed by a physiologically relevant dynamic compression for twelve days. FCD content at different follow-up time points was assessed using digital densitometry. A novel cartilage degeneration model was developed by implementing deviatoric and maximum shear strain, as well as fluid velocity controlled algorithms to simulate the FCD loss as a function of time. Predicted loss of FCD was quite uniform around the cartilage lesions when the degeneration algorithm was driven by the fluid velocity, while the deviatoric and shear strain driven mechanisms exhibited slightly discontinuous FCD loss around cracks. Our degeneration algorithm predictions fitted well with the FCD content measured from the experiments. The developed model could subsequently be applied for prediction of FCD depletion around different cartilage lesions and for suggesting optimal rehabilitation protocols.","author":[{"dropping-particle":"","family":"Orozco","given":"Gustavo A.","non-dropping-particle":"","parse-names":false,"suffix":""},{"dropping-particle":"","family":"Tanska","given":"Petri","non-dropping-particle":"","parse-names":false,"suffix":""},{"dropping-particle":"","family":"Florea","given":"Cristina","non-dropping-particle":"","parse-names":false,"suffix":""},{"dropping-particle":"","family":"Grodzinsky","given":"Alan J.","non-dropping-particle":"","parse-names":false,"suffix":""},{"dropping-particle":"","family":"Korhonen","given":"Rami K.","non-dropping-particle":"","parse-names":false,"suffix":""}],"container-title":"Scientific Reports","id":"ITEM-1","issue":"1","issued":{"date-parts":[["2018"]]},"page":"1-16","publisher":"Springer US","title":"A novel mechanobiological model can predict how physiologically relevant dynamic loading causes proteoglycan loss in mechanically injured articular cartilage","type":"article-journal","volume":"8"},"uris":["http://www.mendeley.com/documents/?uuid=faee1102-91c4-4846-880c-ed25918867f5"]}],"mendeley":{"formattedCitation":"[1]","plainTextFormattedCitation":"[1]","previouslyFormattedCitation":"[1]"},"properties":{"noteIndex":0},"schema":"https://github.com/citation-style-language/schema/raw/master/csl-citation.json"}</w:instrText>
      </w:r>
      <w:r w:rsidRPr="00273A4B">
        <w:rPr>
          <w:rFonts w:eastAsiaTheme="minorEastAsia" w:cs="Times New Roman"/>
          <w:sz w:val="22"/>
          <w:lang w:val="en-US"/>
        </w:rPr>
        <w:fldChar w:fldCharType="separate"/>
      </w:r>
      <w:r w:rsidR="00F919C5" w:rsidRPr="00273A4B">
        <w:rPr>
          <w:rFonts w:eastAsiaTheme="minorEastAsia" w:cs="Times New Roman"/>
          <w:noProof/>
          <w:sz w:val="22"/>
          <w:lang w:val="en-US"/>
        </w:rPr>
        <w:t>[1]</w:t>
      </w:r>
      <w:r w:rsidRPr="00273A4B">
        <w:rPr>
          <w:rFonts w:eastAsiaTheme="minorEastAsia" w:cs="Times New Roman"/>
          <w:sz w:val="22"/>
          <w:lang w:val="en-US"/>
        </w:rPr>
        <w:fldChar w:fldCharType="end"/>
      </w:r>
      <w:r w:rsidRPr="00273A4B">
        <w:rPr>
          <w:rFonts w:eastAsiaTheme="minorEastAsia" w:cs="Times New Roman"/>
          <w:sz w:val="22"/>
          <w:lang w:val="en-US"/>
        </w:rPr>
        <w:t xml:space="preserve">. </w:t>
      </w:r>
      <w:r w:rsidRPr="00273A4B">
        <w:rPr>
          <w:rFonts w:eastAsiaTheme="minorEastAsia"/>
          <w:sz w:val="22"/>
          <w:lang w:val="en-US" w:eastAsia="es-CO"/>
        </w:rPr>
        <w:t xml:space="preserve">For each fibril </w:t>
      </w:r>
      <m:oMath>
        <m:r>
          <w:rPr>
            <w:rFonts w:ascii="Cambria Math" w:eastAsiaTheme="minorEastAsia" w:hAnsi="Cambria Math"/>
            <w:sz w:val="22"/>
            <w:lang w:val="en-US" w:eastAsia="es-CO"/>
          </w:rPr>
          <m:t>k</m:t>
        </m:r>
      </m:oMath>
      <w:r w:rsidRPr="00273A4B">
        <w:rPr>
          <w:rFonts w:eastAsiaTheme="minorEastAsia"/>
          <w:sz w:val="22"/>
          <w:lang w:val="en-US" w:eastAsia="es-CO"/>
        </w:rPr>
        <w:t xml:space="preserve"> (primary</w:t>
      </w:r>
      <w:r w:rsidR="008C68FD" w:rsidRPr="00273A4B">
        <w:rPr>
          <w:rFonts w:eastAsiaTheme="minorEastAsia"/>
          <w:sz w:val="22"/>
          <w:lang w:val="en-US" w:eastAsia="es-CO"/>
        </w:rPr>
        <w:t xml:space="preserve"> fibril</w:t>
      </w:r>
      <w:r w:rsidRPr="00273A4B">
        <w:rPr>
          <w:rFonts w:eastAsiaTheme="minorEastAsia"/>
          <w:sz w:val="22"/>
          <w:lang w:val="en-US" w:eastAsia="es-CO"/>
        </w:rPr>
        <w:t xml:space="preserve"> </w:t>
      </w:r>
      <m:oMath>
        <m:r>
          <w:rPr>
            <w:rFonts w:ascii="Cambria Math" w:eastAsiaTheme="minorEastAsia" w:hAnsi="Cambria Math"/>
            <w:sz w:val="22"/>
            <w:lang w:val="en-US" w:eastAsia="es-CO"/>
          </w:rPr>
          <m:t>k</m:t>
        </m:r>
      </m:oMath>
      <w:r w:rsidRPr="00273A4B">
        <w:rPr>
          <w:rFonts w:eastAsiaTheme="minorEastAsia"/>
          <w:sz w:val="22"/>
          <w:lang w:val="en-US" w:eastAsia="es-CO"/>
        </w:rPr>
        <w:t xml:space="preserve"> = p, secondary fibril </w:t>
      </w:r>
      <m:oMath>
        <m:r>
          <w:rPr>
            <w:rFonts w:ascii="Cambria Math" w:eastAsiaTheme="minorEastAsia" w:hAnsi="Cambria Math"/>
            <w:sz w:val="22"/>
            <w:lang w:val="en-US" w:eastAsia="es-CO"/>
          </w:rPr>
          <m:t>k</m:t>
        </m:r>
      </m:oMath>
      <w:r w:rsidRPr="00273A4B">
        <w:rPr>
          <w:rFonts w:eastAsiaTheme="minorEastAsia"/>
          <w:sz w:val="22"/>
          <w:lang w:val="en-US" w:eastAsia="es-CO"/>
        </w:rPr>
        <w:t xml:space="preserve"> = s</w:t>
      </w:r>
      <w:r w:rsidRPr="00273A4B">
        <w:rPr>
          <w:rFonts w:eastAsiaTheme="minorEastAsia"/>
          <w:sz w:val="22"/>
          <w:lang w:val="en-US"/>
        </w:rPr>
        <w:t>),</w:t>
      </w:r>
      <w:r w:rsidRPr="00273A4B">
        <w:rPr>
          <w:rFonts w:eastAsiaTheme="minorEastAsia"/>
          <w:sz w:val="22"/>
          <w:lang w:val="en-US" w:eastAsia="es-CO"/>
        </w:rPr>
        <w:t xml:space="preserve"> the Cauchy stress tensor </w:t>
      </w:r>
      <m:oMath>
        <m:sSup>
          <m:sSupPr>
            <m:ctrlPr>
              <w:rPr>
                <w:rFonts w:ascii="Cambria Math" w:hAnsi="Cambria Math"/>
                <w:i/>
                <w:sz w:val="22"/>
                <w:lang w:val="en-US"/>
              </w:rPr>
            </m:ctrlPr>
          </m:sSupPr>
          <m:e>
            <m:sSub>
              <m:sSubPr>
                <m:ctrlPr>
                  <w:rPr>
                    <w:rFonts w:ascii="Cambria Math" w:hAnsi="Cambria Math"/>
                    <w:i/>
                    <w:sz w:val="22"/>
                    <w:lang w:val="en-US"/>
                  </w:rPr>
                </m:ctrlPr>
              </m:sSubPr>
              <m:e>
                <m:r>
                  <m:rPr>
                    <m:sty m:val="b"/>
                  </m:rPr>
                  <w:rPr>
                    <w:rFonts w:ascii="Cambria Math" w:hAnsi="Cambria Math"/>
                    <w:sz w:val="22"/>
                    <w:lang w:val="en-US"/>
                  </w:rPr>
                  <m:t>σ</m:t>
                </m:r>
              </m:e>
              <m:sub>
                <m:r>
                  <m:rPr>
                    <m:sty m:val="p"/>
                  </m:rPr>
                  <w:rPr>
                    <w:rFonts w:ascii="Cambria Math" w:hAnsi="Cambria Math"/>
                    <w:sz w:val="22"/>
                    <w:lang w:val="en-US"/>
                  </w:rPr>
                  <m:t>fb</m:t>
                </m:r>
              </m:sub>
            </m:sSub>
          </m:e>
          <m:sup>
            <m:r>
              <w:rPr>
                <w:rFonts w:ascii="Cambria Math" w:hAnsi="Cambria Math"/>
                <w:sz w:val="22"/>
                <w:lang w:val="en-US"/>
              </w:rPr>
              <m:t>k</m:t>
            </m:r>
          </m:sup>
        </m:sSup>
      </m:oMath>
      <w:r w:rsidRPr="00273A4B">
        <w:rPr>
          <w:rFonts w:eastAsiaTheme="minorEastAsia"/>
          <w:sz w:val="22"/>
          <w:lang w:val="en-US" w:eastAsia="es-CO"/>
        </w:rPr>
        <w:t xml:space="preserve"> was defined as </w:t>
      </w:r>
      <w:r w:rsidRPr="00273A4B">
        <w:rPr>
          <w:rFonts w:eastAsiaTheme="minorEastAsia"/>
          <w:sz w:val="22"/>
          <w:lang w:val="en-US" w:eastAsia="es-CO"/>
        </w:rPr>
        <w:fldChar w:fldCharType="begin" w:fldLock="1"/>
      </w:r>
      <w:r w:rsidR="00B16A05" w:rsidRPr="00273A4B">
        <w:rPr>
          <w:rFonts w:eastAsiaTheme="minorEastAsia"/>
          <w:sz w:val="22"/>
          <w:lang w:val="en-US" w:eastAsia="es-CO"/>
        </w:rPr>
        <w:instrText>ADDIN CSL_CITATION {"citationItems":[{"id":"ITEM-1","itemData":{"DOI":"10.1016/j.jbiomech.2004.07.003","ISSN":"00219290","PMID":"15863103","abstract":"From a mechanical point of view, the most relevant components of articular cartilage are the tight and highly organized collagen network together with the charged proteoglycans. Due to the fixed charges of the proteoglycans, the cation concentration inside the tissue is higher than in the surrounding synovial fluid. This excess of ion particles leads to an osmotic pressure difference, which causes swelling of the tissue. The fibrillar collagen network resists straining and swelling pressures. This combination makes cartilage a unique, highly hydrated and pressurized tissue, enforced with a strained collagen network. Many theories to explain articular cartilage behavior under loading, expressed in computational models that either include the swelling behavior or the properties of the anisotropic collagen structure, can be found in the literature. The most common tests used to determine the mechanical quality of articular cartilage are those of confined compression, unconfined compression, indentation and swelling. All theories currently available in the literature can explain the cartilage response occurring in some of the above tests, but none of them can explain these for all of the tests. We hypothesized that a model including simultaneous mathematical descriptions of (1) the swelling properties due to the fixed-change densities of the proteoglycans and (2) the anisotropic viscoelastic collagen structure, can explain all these test simultaneously. To study this hypothesis we extended our fibril-reinforced poroviscoelastic finite element model with our biphasic swelling model. We have shown that the newly developed fibril-reinforced poroviscoelastic swelling (FPVES) model for articular cartilage can simultaneously account for the reaction force during swelling, confined compression, indentation and unconfined compression as well as the lateral deformation during unconfined compression. Using this theory it is possible to analyze the link between the collagen network and the swelling properties of articular cartilage. © 2004 Elsevier Ltd. All rights reserved.","author":[{"dropping-particle":"","family":"Wilson","given":"W.","non-dropping-particle":"","parse-names":false,"suffix":""},{"dropping-particle":"","family":"Donkelaar","given":"C. C.","non-dropping-particle":"Van","parse-names":false,"suffix":""},{"dropping-particle":"","family":"Rietbergen","given":"B.","non-dropping-particle":"Van","parse-names":false,"suffix":""},{"dropping-particle":"","family":"Huiskes","given":"R.","non-dropping-particle":"","parse-names":false,"suffix":""}],"container-title":"Journal of Biomechanics","id":"ITEM-1","issue":"6","issued":{"date-parts":[["2005"]]},"page":"1195-1204","title":"A fibril-reinforced poroviscoelastic swelling model for articular cartilage","type":"article-journal","volume":"38"},"uris":["http://www.mendeley.com/documents/?uuid=a1319b25-24ae-4d54-81f1-aec5413ecb19"]},{"id":"ITEM-2","itemData":{"DOI":"10.1016/S0021-9290(03)00267-7","ISSN":"00219290","PMID":"14757455","abstract":"Osteoarthritis (OA) is a multifactorial disease, resulting in diarthrodial joint wear and eventually destruction. Swelling of cartilage, which is proportional to the amount of collagen damage, is an initial event of cartilage degeneration, so damage to the collagen fibril network is likely to be one of the earliest signs of OA cartilage degeneration. We propose that the local stresses and strains in the collagen fibrils, which cause the damage, cannot be determined dependably without taking the local arcade-like collagen-fibril structure into account. We investigate this using a poroviscoelastic fibril-reinforced FEA model. The constitutive fibril properties were determined by fitting numerical data to experimental results of unconfined compression and indentation tests on samples of bovine patellar articular cartilage. It was demonstrated that with this model the stresses and strains in the collagen fibrils can be calculated. It was also exhibited that fibrils with different orientations at the same location can be loaded differently, depending on the local architecture of the collagen network. To the best of our knowledge, the present model is the first that can account for these features. We conclude that the local stresses and strains in the articular cartilage are highly influenced by the local morphology of the collagen-fibril network. © 2003 Elsevier Ltd. All rights reserved.","author":[{"dropping-particle":"","family":"Wilson","given":"W.","non-dropping-particle":"","parse-names":false,"suffix":""},{"dropping-particle":"","family":"Donkelaar","given":"C. C.","non-dropping-particle":"Van","parse-names":false,"suffix":""},{"dropping-particle":"","family":"Rietbergen","given":"B.","non-dropping-particle":"Van","parse-names":false,"suffix":""},{"dropping-particle":"","family":"Ito","given":"K.","non-dropping-particle":"","parse-names":false,"suffix":""},{"dropping-particle":"","family":"Huiskes","given":"R.","non-dropping-particle":"","parse-names":false,"suffix":""}],"container-title":"Journal of Biomechanics","id":"ITEM-2","issue":"3","issued":{"date-parts":[["2004"]]},"page":"357-366","title":"Stresses in the local collagen network of articular cartilage: A poroviscoelastic fibril-reinforced finite element study","type":"article-journal","volume":"37"},"uris":["http://www.mendeley.com/documents/?uuid=b6e85f7a-0ad2-469f-b80c-fa4dc934e17c"]}],"mendeley":{"formattedCitation":"[3,4]","plainTextFormattedCitation":"[3,4]","previouslyFormattedCitation":"[3,4]"},"properties":{"noteIndex":0},"schema":"https://github.com/citation-style-language/schema/raw/master/csl-citation.json"}</w:instrText>
      </w:r>
      <w:r w:rsidRPr="00273A4B">
        <w:rPr>
          <w:rFonts w:eastAsiaTheme="minorEastAsia"/>
          <w:sz w:val="22"/>
          <w:lang w:val="en-US" w:eastAsia="es-CO"/>
        </w:rPr>
        <w:fldChar w:fldCharType="separate"/>
      </w:r>
      <w:r w:rsidR="0053115F" w:rsidRPr="00273A4B">
        <w:rPr>
          <w:rFonts w:eastAsiaTheme="minorEastAsia"/>
          <w:noProof/>
          <w:sz w:val="22"/>
          <w:lang w:val="en-US" w:eastAsia="es-CO"/>
        </w:rPr>
        <w:t>[3,4]</w:t>
      </w:r>
      <w:r w:rsidRPr="00273A4B">
        <w:rPr>
          <w:rFonts w:eastAsiaTheme="minorEastAsia"/>
          <w:sz w:val="22"/>
          <w:lang w:val="en-US" w:eastAsia="es-CO"/>
        </w:rPr>
        <w:fldChar w:fldCharType="end"/>
      </w:r>
      <w:r w:rsidRPr="00273A4B">
        <w:rPr>
          <w:rFonts w:eastAsiaTheme="minorEastAsia"/>
          <w:sz w:val="22"/>
          <w:lang w:val="en-US" w:eastAsia="es-CO"/>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
        <w:gridCol w:w="8482"/>
        <w:gridCol w:w="595"/>
      </w:tblGrid>
      <w:tr w:rsidR="0008708F" w:rsidRPr="00BC36A1" w14:paraId="1BC64F3D" w14:textId="77777777" w:rsidTr="005D682B">
        <w:tc>
          <w:tcPr>
            <w:tcW w:w="562" w:type="dxa"/>
          </w:tcPr>
          <w:p w14:paraId="399CFF1A" w14:textId="77777777" w:rsidR="0008708F" w:rsidRPr="00273A4B" w:rsidRDefault="0008708F" w:rsidP="004E06E1">
            <w:pPr>
              <w:spacing w:line="480" w:lineRule="auto"/>
              <w:jc w:val="both"/>
              <w:rPr>
                <w:rFonts w:eastAsiaTheme="minorEastAsia" w:cs="Times New Roman"/>
                <w:sz w:val="22"/>
                <w:lang w:val="en-US"/>
              </w:rPr>
            </w:pPr>
          </w:p>
        </w:tc>
        <w:tc>
          <w:tcPr>
            <w:tcW w:w="8505" w:type="dxa"/>
          </w:tcPr>
          <w:p w14:paraId="56F35F83" w14:textId="4A418216" w:rsidR="0008708F" w:rsidRPr="00273A4B" w:rsidRDefault="004C7544" w:rsidP="004E06E1">
            <w:pPr>
              <w:spacing w:line="480" w:lineRule="auto"/>
              <w:jc w:val="both"/>
              <w:rPr>
                <w:rFonts w:eastAsiaTheme="minorEastAsia" w:cs="Times New Roman"/>
                <w:sz w:val="22"/>
                <w:lang w:val="en-US"/>
              </w:rPr>
            </w:pPr>
            <m:oMathPara>
              <m:oMath>
                <m:sSup>
                  <m:sSupPr>
                    <m:ctrlPr>
                      <w:rPr>
                        <w:rFonts w:ascii="Cambria Math" w:hAnsi="Cambria Math"/>
                        <w:i/>
                        <w:sz w:val="22"/>
                        <w:lang w:val="en-US"/>
                      </w:rPr>
                    </m:ctrlPr>
                  </m:sSupPr>
                  <m:e>
                    <m:sSub>
                      <m:sSubPr>
                        <m:ctrlPr>
                          <w:rPr>
                            <w:rFonts w:ascii="Cambria Math" w:hAnsi="Cambria Math"/>
                            <w:i/>
                            <w:sz w:val="22"/>
                            <w:lang w:val="en-US"/>
                          </w:rPr>
                        </m:ctrlPr>
                      </m:sSubPr>
                      <m:e>
                        <m:r>
                          <m:rPr>
                            <m:sty m:val="b"/>
                          </m:rPr>
                          <w:rPr>
                            <w:rFonts w:ascii="Cambria Math" w:hAnsi="Cambria Math"/>
                            <w:sz w:val="22"/>
                            <w:lang w:val="en-US"/>
                          </w:rPr>
                          <m:t>σ</m:t>
                        </m:r>
                      </m:e>
                      <m:sub>
                        <m:r>
                          <m:rPr>
                            <m:sty m:val="p"/>
                          </m:rPr>
                          <w:rPr>
                            <w:rFonts w:ascii="Cambria Math" w:hAnsi="Cambria Math"/>
                            <w:sz w:val="22"/>
                            <w:lang w:val="en-US"/>
                          </w:rPr>
                          <m:t>fb</m:t>
                        </m:r>
                      </m:sub>
                    </m:sSub>
                  </m:e>
                  <m:sup>
                    <m:r>
                      <w:rPr>
                        <w:rFonts w:ascii="Cambria Math" w:hAnsi="Cambria Math"/>
                        <w:sz w:val="22"/>
                        <w:lang w:val="en-US"/>
                      </w:rPr>
                      <m:t>k</m:t>
                    </m:r>
                  </m:sup>
                </m:sSup>
                <m:r>
                  <w:rPr>
                    <w:rFonts w:ascii="Cambria Math" w:hAnsi="Cambria Math"/>
                    <w:sz w:val="22"/>
                    <w:lang w:val="en-US"/>
                  </w:rPr>
                  <m:t>=</m:t>
                </m:r>
                <m:d>
                  <m:dPr>
                    <m:begChr m:val="{"/>
                    <m:endChr m:val=""/>
                    <m:ctrlPr>
                      <w:rPr>
                        <w:rFonts w:ascii="Cambria Math" w:hAnsi="Cambria Math"/>
                        <w:i/>
                        <w:sz w:val="22"/>
                        <w:lang w:val="en-US"/>
                      </w:rPr>
                    </m:ctrlPr>
                  </m:dPr>
                  <m:e>
                    <m:m>
                      <m:mPr>
                        <m:mcs>
                          <m:mc>
                            <m:mcPr>
                              <m:count m:val="2"/>
                              <m:mcJc m:val="center"/>
                            </m:mcPr>
                          </m:mc>
                        </m:mcs>
                        <m:ctrlPr>
                          <w:rPr>
                            <w:rFonts w:ascii="Cambria Math" w:hAnsi="Cambria Math"/>
                            <w:i/>
                            <w:sz w:val="22"/>
                            <w:lang w:val="en-US"/>
                          </w:rPr>
                        </m:ctrlPr>
                      </m:mPr>
                      <m:mr>
                        <m:e>
                          <m:sSub>
                            <m:sSubPr>
                              <m:ctrlPr>
                                <w:rPr>
                                  <w:rFonts w:ascii="Cambria Math" w:hAnsi="Cambria Math"/>
                                  <w:i/>
                                  <w:sz w:val="22"/>
                                  <w:lang w:val="en-US"/>
                                </w:rPr>
                              </m:ctrlPr>
                            </m:sSubPr>
                            <m:e>
                              <m:r>
                                <w:rPr>
                                  <w:rFonts w:ascii="Cambria Math" w:hAnsi="Cambria Math"/>
                                  <w:sz w:val="22"/>
                                  <w:lang w:val="en-US"/>
                                </w:rPr>
                                <m:t>ρ</m:t>
                              </m:r>
                            </m:e>
                            <m:sub>
                              <m:r>
                                <m:rPr>
                                  <m:sty m:val="p"/>
                                </m:rPr>
                                <w:rPr>
                                  <w:rFonts w:ascii="Cambria Math" w:hAnsi="Cambria Math"/>
                                  <w:sz w:val="22"/>
                                  <w:lang w:val="en-US"/>
                                </w:rPr>
                                <m:t>z</m:t>
                              </m:r>
                            </m:sub>
                          </m:sSub>
                          <m:r>
                            <w:rPr>
                              <w:rFonts w:ascii="Cambria Math" w:hAnsi="Cambria Math"/>
                              <w:sz w:val="22"/>
                              <w:lang w:val="en-US"/>
                            </w:rPr>
                            <m:t>C</m:t>
                          </m:r>
                          <m:sSub>
                            <m:sSubPr>
                              <m:ctrlPr>
                                <w:rPr>
                                  <w:rFonts w:ascii="Cambria Math" w:hAnsi="Cambria Math"/>
                                  <w:i/>
                                  <w:sz w:val="22"/>
                                  <w:lang w:val="en-US"/>
                                </w:rPr>
                              </m:ctrlPr>
                            </m:sSubPr>
                            <m:e>
                              <m:r>
                                <w:rPr>
                                  <w:rFonts w:ascii="Cambria Math" w:hAnsi="Cambria Math"/>
                                  <w:sz w:val="22"/>
                                  <w:lang w:val="en-US"/>
                                </w:rPr>
                                <m:t>σ</m:t>
                              </m:r>
                            </m:e>
                            <m:sub>
                              <m:r>
                                <m:rPr>
                                  <m:sty m:val="p"/>
                                </m:rPr>
                                <w:rPr>
                                  <w:rFonts w:ascii="Cambria Math" w:hAnsi="Cambria Math"/>
                                  <w:sz w:val="22"/>
                                  <w:lang w:val="en-US"/>
                                </w:rPr>
                                <m:t>fb</m:t>
                              </m:r>
                            </m:sub>
                          </m:sSub>
                          <m:sSub>
                            <m:sSubPr>
                              <m:ctrlPr>
                                <w:rPr>
                                  <w:rFonts w:ascii="Cambria Math" w:hAnsi="Cambria Math"/>
                                  <w:i/>
                                  <w:sz w:val="22"/>
                                  <w:lang w:val="en-US"/>
                                </w:rPr>
                              </m:ctrlPr>
                            </m:sSubPr>
                            <m:e>
                              <m:r>
                                <m:rPr>
                                  <m:sty m:val="bi"/>
                                </m:rPr>
                                <w:rPr>
                                  <w:rFonts w:ascii="Cambria Math" w:hAnsi="Cambria Math"/>
                                  <w:sz w:val="22"/>
                                  <w:lang w:val="en-US"/>
                                </w:rPr>
                                <m:t>e</m:t>
                              </m:r>
                            </m:e>
                            <m:sub>
                              <m:r>
                                <m:rPr>
                                  <m:sty m:val="p"/>
                                </m:rPr>
                                <w:rPr>
                                  <w:rFonts w:ascii="Cambria Math" w:hAnsi="Cambria Math"/>
                                  <w:sz w:val="22"/>
                                  <w:lang w:val="en-US"/>
                                </w:rPr>
                                <m:t>fb</m:t>
                              </m:r>
                            </m:sub>
                          </m:sSub>
                          <m:r>
                            <w:rPr>
                              <w:rFonts w:ascii="Cambria Math" w:hAnsi="Cambria Math"/>
                              <w:sz w:val="22"/>
                              <w:lang w:val="en-US"/>
                            </w:rPr>
                            <m:t>⊗</m:t>
                          </m:r>
                          <m:sSub>
                            <m:sSubPr>
                              <m:ctrlPr>
                                <w:rPr>
                                  <w:rFonts w:ascii="Cambria Math" w:hAnsi="Cambria Math"/>
                                  <w:i/>
                                  <w:sz w:val="22"/>
                                  <w:lang w:val="en-US"/>
                                </w:rPr>
                              </m:ctrlPr>
                            </m:sSubPr>
                            <m:e>
                              <m:r>
                                <m:rPr>
                                  <m:sty m:val="bi"/>
                                </m:rPr>
                                <w:rPr>
                                  <w:rFonts w:ascii="Cambria Math" w:hAnsi="Cambria Math"/>
                                  <w:sz w:val="22"/>
                                  <w:lang w:val="en-US"/>
                                </w:rPr>
                                <m:t>e</m:t>
                              </m:r>
                            </m:e>
                            <m:sub>
                              <m:r>
                                <m:rPr>
                                  <m:sty m:val="p"/>
                                </m:rPr>
                                <w:rPr>
                                  <w:rFonts w:ascii="Cambria Math" w:hAnsi="Cambria Math"/>
                                  <w:sz w:val="22"/>
                                  <w:lang w:val="en-US"/>
                                </w:rPr>
                                <m:t>fb</m:t>
                              </m:r>
                            </m:sub>
                          </m:sSub>
                          <m:r>
                            <w:rPr>
                              <w:rFonts w:ascii="Cambria Math" w:hAnsi="Cambria Math"/>
                              <w:sz w:val="22"/>
                              <w:lang w:val="en-US"/>
                            </w:rPr>
                            <m:t>,</m:t>
                          </m:r>
                        </m:e>
                        <m:e>
                          <m:r>
                            <m:rPr>
                              <m:sty m:val="p"/>
                            </m:rPr>
                            <w:rPr>
                              <w:rFonts w:ascii="Cambria Math" w:hAnsi="Cambria Math"/>
                              <w:sz w:val="22"/>
                              <w:lang w:val="en-US"/>
                            </w:rPr>
                            <m:t xml:space="preserve">if </m:t>
                          </m:r>
                          <m:r>
                            <w:rPr>
                              <w:rFonts w:ascii="Cambria Math" w:hAnsi="Cambria Math"/>
                              <w:sz w:val="22"/>
                              <w:lang w:val="en-US"/>
                            </w:rPr>
                            <m:t>k</m:t>
                          </m:r>
                          <m:r>
                            <m:rPr>
                              <m:sty m:val="p"/>
                            </m:rPr>
                            <w:rPr>
                              <w:rFonts w:ascii="Cambria Math" w:hAnsi="Cambria Math"/>
                              <w:sz w:val="22"/>
                              <w:lang w:val="en-US"/>
                            </w:rPr>
                            <m:t>=p</m:t>
                          </m:r>
                          <m:r>
                            <w:rPr>
                              <w:rFonts w:ascii="Cambria Math" w:hAnsi="Cambria Math"/>
                              <w:sz w:val="22"/>
                              <w:lang w:val="en-US"/>
                            </w:rPr>
                            <m:t>,</m:t>
                          </m:r>
                        </m:e>
                      </m:mr>
                      <m:mr>
                        <m:e>
                          <m:sSub>
                            <m:sSubPr>
                              <m:ctrlPr>
                                <w:rPr>
                                  <w:rFonts w:ascii="Cambria Math" w:hAnsi="Cambria Math"/>
                                  <w:i/>
                                  <w:sz w:val="22"/>
                                  <w:lang w:val="en-US"/>
                                </w:rPr>
                              </m:ctrlPr>
                            </m:sSubPr>
                            <m:e>
                              <m:r>
                                <w:rPr>
                                  <w:rFonts w:ascii="Cambria Math" w:hAnsi="Cambria Math"/>
                                  <w:sz w:val="22"/>
                                  <w:lang w:val="en-US"/>
                                </w:rPr>
                                <m:t>ρ</m:t>
                              </m:r>
                            </m:e>
                            <m:sub>
                              <m:r>
                                <m:rPr>
                                  <m:sty m:val="p"/>
                                </m:rPr>
                                <w:rPr>
                                  <w:rFonts w:ascii="Cambria Math" w:hAnsi="Cambria Math"/>
                                  <w:sz w:val="22"/>
                                  <w:lang w:val="en-US"/>
                                </w:rPr>
                                <m:t>z</m:t>
                              </m:r>
                            </m:sub>
                          </m:sSub>
                          <m:sSub>
                            <m:sSubPr>
                              <m:ctrlPr>
                                <w:rPr>
                                  <w:rFonts w:ascii="Cambria Math" w:hAnsi="Cambria Math"/>
                                  <w:i/>
                                  <w:sz w:val="22"/>
                                  <w:lang w:val="en-US"/>
                                </w:rPr>
                              </m:ctrlPr>
                            </m:sSubPr>
                            <m:e>
                              <m:r>
                                <w:rPr>
                                  <w:rFonts w:ascii="Cambria Math" w:hAnsi="Cambria Math"/>
                                  <w:sz w:val="22"/>
                                  <w:lang w:val="en-US"/>
                                </w:rPr>
                                <m:t>σ</m:t>
                              </m:r>
                            </m:e>
                            <m:sub>
                              <m:r>
                                <m:rPr>
                                  <m:sty m:val="p"/>
                                </m:rPr>
                                <w:rPr>
                                  <w:rFonts w:ascii="Cambria Math" w:hAnsi="Cambria Math"/>
                                  <w:sz w:val="22"/>
                                  <w:lang w:val="en-US"/>
                                </w:rPr>
                                <m:t>fb</m:t>
                              </m:r>
                            </m:sub>
                          </m:sSub>
                          <m:sSub>
                            <m:sSubPr>
                              <m:ctrlPr>
                                <w:rPr>
                                  <w:rFonts w:ascii="Cambria Math" w:hAnsi="Cambria Math"/>
                                  <w:i/>
                                  <w:sz w:val="22"/>
                                  <w:lang w:val="en-US"/>
                                </w:rPr>
                              </m:ctrlPr>
                            </m:sSubPr>
                            <m:e>
                              <m:r>
                                <m:rPr>
                                  <m:sty m:val="bi"/>
                                </m:rPr>
                                <w:rPr>
                                  <w:rFonts w:ascii="Cambria Math" w:hAnsi="Cambria Math"/>
                                  <w:sz w:val="22"/>
                                  <w:lang w:val="en-US"/>
                                </w:rPr>
                                <m:t>e</m:t>
                              </m:r>
                            </m:e>
                            <m:sub>
                              <m:r>
                                <m:rPr>
                                  <m:sty m:val="p"/>
                                </m:rPr>
                                <w:rPr>
                                  <w:rFonts w:ascii="Cambria Math" w:hAnsi="Cambria Math"/>
                                  <w:sz w:val="22"/>
                                  <w:lang w:val="en-US"/>
                                </w:rPr>
                                <m:t>fb</m:t>
                              </m:r>
                            </m:sub>
                          </m:sSub>
                          <m:r>
                            <w:rPr>
                              <w:rFonts w:ascii="Cambria Math" w:hAnsi="Cambria Math"/>
                              <w:sz w:val="22"/>
                              <w:lang w:val="en-US"/>
                            </w:rPr>
                            <m:t>⊗</m:t>
                          </m:r>
                          <m:sSub>
                            <m:sSubPr>
                              <m:ctrlPr>
                                <w:rPr>
                                  <w:rFonts w:ascii="Cambria Math" w:hAnsi="Cambria Math"/>
                                  <w:i/>
                                  <w:sz w:val="22"/>
                                  <w:lang w:val="en-US"/>
                                </w:rPr>
                              </m:ctrlPr>
                            </m:sSubPr>
                            <m:e>
                              <m:r>
                                <m:rPr>
                                  <m:sty m:val="bi"/>
                                </m:rPr>
                                <w:rPr>
                                  <w:rFonts w:ascii="Cambria Math" w:hAnsi="Cambria Math"/>
                                  <w:sz w:val="22"/>
                                  <w:lang w:val="en-US"/>
                                </w:rPr>
                                <m:t>e</m:t>
                              </m:r>
                            </m:e>
                            <m:sub>
                              <m:r>
                                <m:rPr>
                                  <m:sty m:val="p"/>
                                </m:rPr>
                                <w:rPr>
                                  <w:rFonts w:ascii="Cambria Math" w:hAnsi="Cambria Math"/>
                                  <w:sz w:val="22"/>
                                  <w:lang w:val="en-US"/>
                                </w:rPr>
                                <m:t>fb</m:t>
                              </m:r>
                            </m:sub>
                          </m:sSub>
                          <m:r>
                            <w:rPr>
                              <w:rFonts w:ascii="Cambria Math" w:hAnsi="Cambria Math"/>
                              <w:sz w:val="22"/>
                              <w:lang w:val="en-US"/>
                            </w:rPr>
                            <m:t>,</m:t>
                          </m:r>
                        </m:e>
                        <m:e>
                          <m:r>
                            <m:rPr>
                              <m:sty m:val="p"/>
                            </m:rPr>
                            <w:rPr>
                              <w:rFonts w:ascii="Cambria Math" w:hAnsi="Cambria Math"/>
                              <w:sz w:val="22"/>
                              <w:lang w:val="en-US"/>
                            </w:rPr>
                            <m:t xml:space="preserve">if </m:t>
                          </m:r>
                          <m:r>
                            <w:rPr>
                              <w:rFonts w:ascii="Cambria Math" w:hAnsi="Cambria Math"/>
                              <w:sz w:val="22"/>
                              <w:lang w:val="en-US"/>
                            </w:rPr>
                            <m:t>k</m:t>
                          </m:r>
                          <m:r>
                            <m:rPr>
                              <m:sty m:val="p"/>
                            </m:rPr>
                            <w:rPr>
                              <w:rFonts w:ascii="Cambria Math" w:hAnsi="Cambria Math"/>
                              <w:sz w:val="22"/>
                              <w:lang w:val="en-US"/>
                            </w:rPr>
                            <m:t>=s</m:t>
                          </m:r>
                          <m:r>
                            <w:rPr>
                              <w:rFonts w:ascii="Cambria Math" w:hAnsi="Cambria Math"/>
                              <w:sz w:val="22"/>
                              <w:lang w:val="en-US"/>
                            </w:rPr>
                            <m:t>,</m:t>
                          </m:r>
                        </m:e>
                      </m:mr>
                    </m:m>
                  </m:e>
                </m:d>
              </m:oMath>
            </m:oMathPara>
          </w:p>
        </w:tc>
        <w:tc>
          <w:tcPr>
            <w:tcW w:w="561" w:type="dxa"/>
          </w:tcPr>
          <w:p w14:paraId="51A400FA" w14:textId="6CF81BF1" w:rsidR="0008708F" w:rsidRPr="00273A4B" w:rsidRDefault="0008708F" w:rsidP="004E06E1">
            <w:pPr>
              <w:spacing w:line="480" w:lineRule="auto"/>
              <w:jc w:val="right"/>
              <w:rPr>
                <w:rFonts w:eastAsiaTheme="minorEastAsia" w:cs="Times New Roman"/>
                <w:sz w:val="22"/>
                <w:lang w:val="en-US"/>
              </w:rPr>
            </w:pPr>
            <w:r w:rsidRPr="00273A4B">
              <w:rPr>
                <w:rFonts w:eastAsiaTheme="minorEastAsia" w:cs="Times New Roman"/>
                <w:sz w:val="22"/>
                <w:lang w:val="en-US"/>
              </w:rPr>
              <w:t>(S</w:t>
            </w:r>
            <w:r w:rsidR="005D682B" w:rsidRPr="00273A4B">
              <w:rPr>
                <w:rFonts w:eastAsiaTheme="minorEastAsia" w:cs="Times New Roman"/>
                <w:sz w:val="22"/>
                <w:lang w:val="en-US"/>
              </w:rPr>
              <w:t>5</w:t>
            </w:r>
            <w:r w:rsidRPr="00273A4B">
              <w:rPr>
                <w:rFonts w:eastAsiaTheme="minorEastAsia" w:cs="Times New Roman"/>
                <w:sz w:val="22"/>
                <w:lang w:val="en-US"/>
              </w:rPr>
              <w:t>)</w:t>
            </w:r>
          </w:p>
        </w:tc>
      </w:tr>
    </w:tbl>
    <w:p w14:paraId="21DA9787" w14:textId="77777777" w:rsidR="0008708F" w:rsidRPr="00273A4B" w:rsidRDefault="0008708F" w:rsidP="0008708F">
      <w:pPr>
        <w:spacing w:after="0" w:line="480" w:lineRule="auto"/>
        <w:jc w:val="both"/>
        <w:rPr>
          <w:rFonts w:eastAsiaTheme="minorEastAsia"/>
          <w:sz w:val="22"/>
          <w:lang w:val="en-US" w:eastAsia="es-CO"/>
        </w:rPr>
      </w:pPr>
    </w:p>
    <w:p w14:paraId="59F3CAA4" w14:textId="4D5AB2EC" w:rsidR="0008708F" w:rsidRPr="00273A4B" w:rsidRDefault="0008708F" w:rsidP="0008708F">
      <w:pPr>
        <w:spacing w:after="0" w:line="480" w:lineRule="auto"/>
        <w:jc w:val="both"/>
        <w:rPr>
          <w:rFonts w:eastAsiaTheme="minorEastAsia" w:cs="Times New Roman"/>
          <w:bCs/>
          <w:sz w:val="22"/>
          <w:lang w:val="en-US"/>
        </w:rPr>
      </w:pPr>
      <w:r w:rsidRPr="00273A4B">
        <w:rPr>
          <w:rFonts w:eastAsiaTheme="minorEastAsia" w:cs="Times New Roman"/>
          <w:sz w:val="22"/>
          <w:lang w:val="en-US"/>
        </w:rPr>
        <w:t xml:space="preserve">where </w:t>
      </w:r>
      <m:oMath>
        <m:sSub>
          <m:sSubPr>
            <m:ctrlPr>
              <w:rPr>
                <w:rFonts w:ascii="Cambria Math" w:hAnsi="Cambria Math"/>
                <w:i/>
                <w:sz w:val="22"/>
                <w:lang w:val="en-US"/>
              </w:rPr>
            </m:ctrlPr>
          </m:sSubPr>
          <m:e>
            <m:r>
              <w:rPr>
                <w:rFonts w:ascii="Cambria Math" w:hAnsi="Cambria Math"/>
                <w:sz w:val="22"/>
                <w:lang w:val="en-US"/>
              </w:rPr>
              <m:t>ρ</m:t>
            </m:r>
          </m:e>
          <m:sub>
            <m:r>
              <m:rPr>
                <m:sty m:val="p"/>
              </m:rPr>
              <w:rPr>
                <w:rFonts w:ascii="Cambria Math" w:hAnsi="Cambria Math"/>
                <w:sz w:val="22"/>
                <w:lang w:val="en-US"/>
              </w:rPr>
              <m:t>z</m:t>
            </m:r>
          </m:sub>
        </m:sSub>
      </m:oMath>
      <w:r w:rsidRPr="00273A4B">
        <w:rPr>
          <w:rFonts w:eastAsiaTheme="minorEastAsia" w:cs="Times New Roman"/>
          <w:sz w:val="22"/>
          <w:lang w:val="en-US"/>
        </w:rPr>
        <w:t xml:space="preserve"> is the depth-dependent relative collagen density</w:t>
      </w:r>
      <w:r w:rsidR="003C7B7E" w:rsidRPr="00273A4B">
        <w:rPr>
          <w:rFonts w:eastAsiaTheme="minorEastAsia" w:cs="Times New Roman"/>
          <w:sz w:val="22"/>
          <w:lang w:val="en-US"/>
        </w:rPr>
        <w:t xml:space="preserve"> (see </w:t>
      </w:r>
      <w:r w:rsidR="00ED3B97">
        <w:rPr>
          <w:rFonts w:eastAsiaTheme="minorEastAsia" w:cs="Times New Roman"/>
          <w:sz w:val="22"/>
          <w:lang w:val="en-US"/>
        </w:rPr>
        <w:t>S1</w:t>
      </w:r>
      <w:r w:rsidR="005211E9">
        <w:rPr>
          <w:rFonts w:eastAsiaTheme="minorEastAsia" w:cs="Times New Roman"/>
          <w:sz w:val="22"/>
          <w:lang w:val="en-US"/>
        </w:rPr>
        <w:t xml:space="preserve"> </w:t>
      </w:r>
      <w:r w:rsidR="00561E2C" w:rsidRPr="00273A4B">
        <w:rPr>
          <w:rFonts w:eastAsiaTheme="minorEastAsia" w:cs="Times New Roman"/>
          <w:sz w:val="22"/>
          <w:lang w:val="en-US"/>
        </w:rPr>
        <w:t xml:space="preserve">Table </w:t>
      </w:r>
      <w:r w:rsidR="003C7B7E" w:rsidRPr="00273A4B">
        <w:rPr>
          <w:rFonts w:eastAsiaTheme="minorEastAsia" w:cs="Times New Roman"/>
          <w:sz w:val="22"/>
          <w:lang w:val="en-US"/>
        </w:rPr>
        <w:t>)</w:t>
      </w:r>
      <w:r w:rsidRPr="00273A4B">
        <w:rPr>
          <w:rFonts w:eastAsiaTheme="minorEastAsia" w:cs="Times New Roman"/>
          <w:sz w:val="22"/>
          <w:lang w:val="en-US"/>
        </w:rPr>
        <w:t xml:space="preserve">, </w:t>
      </w:r>
      <w:r w:rsidRPr="00273A4B">
        <w:rPr>
          <w:rFonts w:eastAsiaTheme="minorEastAsia" w:cs="Times New Roman"/>
          <w:i/>
          <w:iCs/>
          <w:sz w:val="22"/>
          <w:lang w:val="en-US"/>
        </w:rPr>
        <w:t>C</w:t>
      </w:r>
      <w:r w:rsidRPr="00273A4B">
        <w:rPr>
          <w:rFonts w:eastAsiaTheme="minorEastAsia" w:cs="Times New Roman"/>
          <w:sz w:val="22"/>
          <w:lang w:val="en-US"/>
        </w:rPr>
        <w:t xml:space="preserve"> is the ratio between primary and secondary fibril densities (3.009 </w:t>
      </w:r>
      <w:r w:rsidRPr="00273A4B">
        <w:rPr>
          <w:rFonts w:eastAsiaTheme="minorEastAsia" w:cs="Times New Roman"/>
          <w:sz w:val="22"/>
          <w:lang w:val="en-US"/>
        </w:rPr>
        <w:fldChar w:fldCharType="begin" w:fldLock="1"/>
      </w:r>
      <w:r w:rsidR="007337BA" w:rsidRPr="00273A4B">
        <w:rPr>
          <w:rFonts w:eastAsiaTheme="minorEastAsia" w:cs="Times New Roman"/>
          <w:sz w:val="22"/>
          <w:lang w:val="en-US"/>
        </w:rPr>
        <w:instrText>ADDIN CSL_CITATION {"citationItems":[{"id":"ITEM-1","itemData":{"DOI":"10.1016/j.jbiomech.2004.07.003","ISSN":"00219290","PMID":"15863103","abstract":"From a mechanical point of view, the most relevant components of articular cartilage are the tight and highly organized collagen network together with the charged proteoglycans. Due to the fixed charges of the proteoglycans, the cation concentration inside the tissue is higher than in the surrounding synovial fluid. This excess of ion particles leads to an osmotic pressure difference, which causes swelling of the tissue. The fibrillar collagen network resists straining and swelling pressures. This combination makes cartilage a unique, highly hydrated and pressurized tissue, enforced with a strained collagen network. Many theories to explain articular cartilage behavior under loading, expressed in computational models that either include the swelling behavior or the properties of the anisotropic collagen structure, can be found in the literature. The most common tests used to determine the mechanical quality of articular cartilage are those of confined compression, unconfined compression, indentation and swelling. All theories currently available in the literature can explain the cartilage response occurring in some of the above tests, but none of them can explain these for all of the tests. We hypothesized that a model including simultaneous mathematical descriptions of (1) the swelling properties due to the fixed-change densities of the proteoglycans and (2) the anisotropic viscoelastic collagen structure, can explain all these test simultaneously. To study this hypothesis we extended our fibril-reinforced poroviscoelastic finite element model with our biphasic swelling model. We have shown that the newly developed fibril-reinforced poroviscoelastic swelling (FPVES) model for articular cartilage can simultaneously account for the reaction force during swelling, confined compression, indentation and unconfined compression as well as the lateral deformation during unconfined compression. Using this theory it is possible to analyze the link between the collagen network and the swelling properties of articular cartilage. © 2004 Elsevier Ltd. All rights reserved.","author":[{"dropping-particle":"","family":"Wilson","given":"W.","non-dropping-particle":"","parse-names":false,"suffix":""},{"dropping-particle":"","family":"Donkelaar","given":"C. C.","non-dropping-particle":"Van","parse-names":false,"suffix":""},{"dropping-particle":"","family":"Rietbergen","given":"B.","non-dropping-particle":"Van","parse-names":false,"suffix":""},{"dropping-particle":"","family":"Huiskes","given":"R.","non-dropping-particle":"","parse-names":false,"suffix":""}],"container-title":"Journal of Biomechanics","id":"ITEM-1","issue":"6","issued":{"date-parts":[["2005"]]},"page":"1195-1204","title":"A fibril-reinforced poroviscoelastic swelling model for articular cartilage","type":"article-journal","volume":"38"},"uris":["http://www.mendeley.com/documents/?uuid=a1319b25-24ae-4d54-81f1-aec5413ecb19"]}],"mendeley":{"formattedCitation":"[3]","plainTextFormattedCitation":"[3]","previouslyFormattedCitation":"[3]"},"properties":{"noteIndex":0},"schema":"https://github.com/citation-style-language/schema/raw/master/csl-citation.json"}</w:instrText>
      </w:r>
      <w:r w:rsidRPr="00273A4B">
        <w:rPr>
          <w:rFonts w:eastAsiaTheme="minorEastAsia" w:cs="Times New Roman"/>
          <w:sz w:val="22"/>
          <w:lang w:val="en-US"/>
        </w:rPr>
        <w:fldChar w:fldCharType="separate"/>
      </w:r>
      <w:r w:rsidR="00F919C5" w:rsidRPr="00273A4B">
        <w:rPr>
          <w:rFonts w:eastAsiaTheme="minorEastAsia" w:cs="Times New Roman"/>
          <w:noProof/>
          <w:sz w:val="22"/>
          <w:lang w:val="en-US"/>
        </w:rPr>
        <w:t>[3]</w:t>
      </w:r>
      <w:r w:rsidRPr="00273A4B">
        <w:rPr>
          <w:rFonts w:eastAsiaTheme="minorEastAsia" w:cs="Times New Roman"/>
          <w:sz w:val="22"/>
          <w:lang w:val="en-US"/>
        </w:rPr>
        <w:fldChar w:fldCharType="end"/>
      </w:r>
      <w:r w:rsidRPr="00273A4B">
        <w:rPr>
          <w:rFonts w:eastAsiaTheme="minorEastAsia" w:cs="Times New Roman"/>
          <w:sz w:val="22"/>
          <w:lang w:val="en-US"/>
        </w:rPr>
        <w:t xml:space="preserve">), </w:t>
      </w:r>
      <m:oMath>
        <m:sSub>
          <m:sSubPr>
            <m:ctrlPr>
              <w:rPr>
                <w:rFonts w:ascii="Cambria Math" w:hAnsi="Cambria Math"/>
                <w:i/>
                <w:sz w:val="22"/>
                <w:lang w:val="en-US"/>
              </w:rPr>
            </m:ctrlPr>
          </m:sSubPr>
          <m:e>
            <m:r>
              <m:rPr>
                <m:sty m:val="bi"/>
              </m:rPr>
              <w:rPr>
                <w:rFonts w:ascii="Cambria Math" w:hAnsi="Cambria Math"/>
                <w:sz w:val="22"/>
                <w:lang w:val="en-US"/>
              </w:rPr>
              <m:t>e</m:t>
            </m:r>
          </m:e>
          <m:sub>
            <m:r>
              <m:rPr>
                <m:sty m:val="p"/>
              </m:rPr>
              <w:rPr>
                <w:rFonts w:ascii="Cambria Math" w:hAnsi="Cambria Math"/>
                <w:sz w:val="22"/>
                <w:lang w:val="en-US"/>
              </w:rPr>
              <m:t>fb</m:t>
            </m:r>
          </m:sub>
        </m:sSub>
      </m:oMath>
      <w:r w:rsidRPr="00273A4B">
        <w:rPr>
          <w:rFonts w:eastAsiaTheme="minorEastAsia" w:cs="Times New Roman"/>
          <w:sz w:val="22"/>
          <w:lang w:val="en-US"/>
        </w:rPr>
        <w:t xml:space="preserve"> is the normalized unit vector for fibril orientation </w:t>
      </w:r>
      <w:r w:rsidRPr="00273A4B">
        <w:rPr>
          <w:rFonts w:eastAsiaTheme="minorEastAsia" w:cs="Times New Roman"/>
          <w:sz w:val="22"/>
          <w:lang w:val="en-US"/>
        </w:rPr>
        <w:fldChar w:fldCharType="begin" w:fldLock="1"/>
      </w:r>
      <w:r w:rsidR="00724823" w:rsidRPr="00273A4B">
        <w:rPr>
          <w:rFonts w:eastAsiaTheme="minorEastAsia" w:cs="Times New Roman"/>
          <w:sz w:val="22"/>
          <w:lang w:val="en-US"/>
        </w:rPr>
        <w:instrText>ADDIN CSL_CITATION {"citationItems":[{"id":"ITEM-1","itemData":{"DOI":"10.1016/j.jbiomech.2004.07.003","ISSN":"00219290","PMID":"15863103","abstract":"From a mechanical point of view, the most relevant components of articular cartilage are the tight and highly organized collagen network together with the charged proteoglycans. Due to the fixed charges of the proteoglycans, the cation concentration inside the tissue is higher than in the surrounding synovial fluid. This excess of ion particles leads to an osmotic pressure difference, which causes swelling of the tissue. The fibrillar collagen network resists straining and swelling pressures. This combination makes cartilage a unique, highly hydrated and pressurized tissue, enforced with a strained collagen network. Many theories to explain articular cartilage behavior under loading, expressed in computational models that either include the swelling behavior or the properties of the anisotropic collagen structure, can be found in the literature. The most common tests used to determine the mechanical quality of articular cartilage are those of confined compression, unconfined compression, indentation and swelling. All theories currently available in the literature can explain the cartilage response occurring in some of the above tests, but none of them can explain these for all of the tests. We hypothesized that a model including simultaneous mathematical descriptions of (1) the swelling properties due to the fixed-change densities of the proteoglycans and (2) the anisotropic viscoelastic collagen structure, can explain all these test simultaneously. To study this hypothesis we extended our fibril-reinforced poroviscoelastic finite element model with our biphasic swelling model. We have shown that the newly developed fibril-reinforced poroviscoelastic swelling (FPVES) model for articular cartilage can simultaneously account for the reaction force during swelling, confined compression, indentation and unconfined compression as well as the lateral deformation during unconfined compression. Using this theory it is possible to analyze the link between the collagen network and the swelling properties of articular cartilage. © 2004 Elsevier Ltd. All rights reserved.","author":[{"dropping-particle":"","family":"Wilson","given":"W.","non-dropping-particle":"","parse-names":false,"suffix":""},{"dropping-particle":"","family":"Donkelaar","given":"C. C.","non-dropping-particle":"Van","parse-names":false,"suffix":""},{"dropping-particle":"","family":"Rietbergen","given":"B.","non-dropping-particle":"Van","parse-names":false,"suffix":""},{"dropping-particle":"","family":"Huiskes","given":"R.","non-dropping-particle":"","parse-names":false,"suffix":""}],"container-title":"Journal of Biomechanics","id":"ITEM-1","issue":"6","issued":{"date-parts":[["2005"]]},"page":"1195-1204","title":"A fibril-reinforced poroviscoelastic swelling model for articular cartilage","type":"article-journal","volume":"38"},"uris":["http://www.mendeley.com/documents/?uuid=a1319b25-24ae-4d54-81f1-aec5413ecb19"]}],"mendeley":{"formattedCitation":"[3]","plainTextFormattedCitation":"[3]","previouslyFormattedCitation":"[3]"},"properties":{"noteIndex":0},"schema":"https://github.com/citation-style-language/schema/raw/master/csl-citation.json"}</w:instrText>
      </w:r>
      <w:r w:rsidRPr="00273A4B">
        <w:rPr>
          <w:rFonts w:eastAsiaTheme="minorEastAsia" w:cs="Times New Roman"/>
          <w:sz w:val="22"/>
          <w:lang w:val="en-US"/>
        </w:rPr>
        <w:fldChar w:fldCharType="separate"/>
      </w:r>
      <w:r w:rsidR="005042CD" w:rsidRPr="00273A4B">
        <w:rPr>
          <w:rFonts w:eastAsiaTheme="minorEastAsia" w:cs="Times New Roman"/>
          <w:noProof/>
          <w:sz w:val="22"/>
          <w:lang w:val="en-US"/>
        </w:rPr>
        <w:t>[3]</w:t>
      </w:r>
      <w:r w:rsidRPr="00273A4B">
        <w:rPr>
          <w:rFonts w:eastAsiaTheme="minorEastAsia" w:cs="Times New Roman"/>
          <w:sz w:val="22"/>
          <w:lang w:val="en-US"/>
        </w:rPr>
        <w:fldChar w:fldCharType="end"/>
      </w:r>
      <w:r w:rsidRPr="00273A4B">
        <w:rPr>
          <w:rFonts w:eastAsiaTheme="minorEastAsia" w:cs="Times New Roman"/>
          <w:sz w:val="22"/>
          <w:lang w:val="en-US"/>
        </w:rPr>
        <w:t xml:space="preserve"> and </w:t>
      </w:r>
      <m:oMath>
        <m:r>
          <w:rPr>
            <w:rFonts w:ascii="Cambria Math" w:hAnsi="Cambria Math"/>
            <w:sz w:val="22"/>
            <w:lang w:val="en-US"/>
          </w:rPr>
          <m:t>⊗</m:t>
        </m:r>
      </m:oMath>
      <w:r w:rsidRPr="00273A4B">
        <w:rPr>
          <w:rFonts w:eastAsiaTheme="minorEastAsia" w:cs="Times New Roman"/>
          <w:sz w:val="22"/>
          <w:lang w:val="en-US"/>
        </w:rPr>
        <w:t xml:space="preserve"> is the outer product operation. </w:t>
      </w:r>
      <w:r w:rsidRPr="00273A4B">
        <w:rPr>
          <w:rFonts w:eastAsiaTheme="minorEastAsia" w:cs="Times New Roman"/>
          <w:bCs/>
          <w:sz w:val="22"/>
          <w:lang w:val="en-US"/>
        </w:rPr>
        <w:t xml:space="preserve">Stress in the collagen fibrils </w:t>
      </w:r>
      <m:oMath>
        <m:sSub>
          <m:sSubPr>
            <m:ctrlPr>
              <w:rPr>
                <w:rFonts w:ascii="Cambria Math" w:hAnsi="Cambria Math"/>
                <w:i/>
                <w:sz w:val="22"/>
                <w:lang w:val="en-US"/>
              </w:rPr>
            </m:ctrlPr>
          </m:sSubPr>
          <m:e>
            <m:r>
              <w:rPr>
                <w:rFonts w:ascii="Cambria Math" w:hAnsi="Cambria Math"/>
                <w:sz w:val="22"/>
                <w:lang w:val="en-US"/>
              </w:rPr>
              <m:t>σ</m:t>
            </m:r>
            <m:ctrlPr>
              <w:rPr>
                <w:rFonts w:ascii="Cambria Math" w:hAnsi="Cambria Math"/>
                <w:sz w:val="22"/>
                <w:lang w:val="en-US"/>
              </w:rPr>
            </m:ctrlPr>
          </m:e>
          <m:sub>
            <m:r>
              <m:rPr>
                <m:sty m:val="p"/>
              </m:rPr>
              <w:rPr>
                <w:rFonts w:ascii="Cambria Math" w:hAnsi="Cambria Math"/>
                <w:sz w:val="22"/>
                <w:lang w:val="en-US"/>
              </w:rPr>
              <m:t>fb</m:t>
            </m:r>
          </m:sub>
        </m:sSub>
      </m:oMath>
      <w:r w:rsidRPr="00273A4B">
        <w:rPr>
          <w:rFonts w:eastAsiaTheme="minorEastAsia" w:cs="Times New Roman"/>
          <w:bCs/>
          <w:sz w:val="22"/>
          <w:lang w:val="en-US"/>
        </w:rPr>
        <w:t xml:space="preserve"> (scalar) wa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
        <w:gridCol w:w="8482"/>
        <w:gridCol w:w="595"/>
      </w:tblGrid>
      <w:tr w:rsidR="0008708F" w:rsidRPr="00273A4B" w14:paraId="74FCF5D0" w14:textId="77777777" w:rsidTr="005D682B">
        <w:tc>
          <w:tcPr>
            <w:tcW w:w="562" w:type="dxa"/>
          </w:tcPr>
          <w:p w14:paraId="78B1E30C" w14:textId="77777777" w:rsidR="0008708F" w:rsidRPr="00273A4B" w:rsidRDefault="0008708F" w:rsidP="004E06E1">
            <w:pPr>
              <w:spacing w:line="480" w:lineRule="auto"/>
              <w:jc w:val="both"/>
              <w:rPr>
                <w:rFonts w:eastAsiaTheme="minorEastAsia" w:cs="Times New Roman"/>
                <w:sz w:val="22"/>
                <w:lang w:val="en-US"/>
              </w:rPr>
            </w:pPr>
          </w:p>
        </w:tc>
        <w:tc>
          <w:tcPr>
            <w:tcW w:w="8505" w:type="dxa"/>
          </w:tcPr>
          <w:p w14:paraId="5B602BA9" w14:textId="77777777" w:rsidR="0008708F" w:rsidRPr="00273A4B" w:rsidRDefault="0008708F" w:rsidP="004E06E1">
            <w:pPr>
              <w:spacing w:line="480" w:lineRule="auto"/>
              <w:jc w:val="both"/>
              <w:rPr>
                <w:rFonts w:eastAsiaTheme="minorEastAsia" w:cs="Times New Roman"/>
                <w:sz w:val="22"/>
                <w:lang w:val="en-US"/>
              </w:rPr>
            </w:pPr>
            <m:oMathPara>
              <m:oMath>
                <m:r>
                  <w:rPr>
                    <w:rFonts w:ascii="Cambria Math" w:hAnsi="Cambria Math"/>
                    <w:sz w:val="22"/>
                    <w:lang w:val="en-US"/>
                  </w:rPr>
                  <m:t xml:space="preserve"> </m:t>
                </m:r>
                <m:sSub>
                  <m:sSubPr>
                    <m:ctrlPr>
                      <w:rPr>
                        <w:rFonts w:ascii="Cambria Math" w:hAnsi="Cambria Math"/>
                        <w:i/>
                        <w:sz w:val="22"/>
                        <w:lang w:val="en-US"/>
                      </w:rPr>
                    </m:ctrlPr>
                  </m:sSubPr>
                  <m:e>
                    <m:r>
                      <w:rPr>
                        <w:rFonts w:ascii="Cambria Math" w:hAnsi="Cambria Math"/>
                        <w:sz w:val="22"/>
                        <w:lang w:val="en-US"/>
                      </w:rPr>
                      <m:t>σ</m:t>
                    </m:r>
                    <m:ctrlPr>
                      <w:rPr>
                        <w:rFonts w:ascii="Cambria Math" w:hAnsi="Cambria Math"/>
                        <w:sz w:val="22"/>
                        <w:lang w:val="en-US"/>
                      </w:rPr>
                    </m:ctrlPr>
                  </m:e>
                  <m:sub>
                    <m:r>
                      <m:rPr>
                        <m:sty m:val="p"/>
                      </m:rPr>
                      <w:rPr>
                        <w:rFonts w:ascii="Cambria Math" w:hAnsi="Cambria Math"/>
                        <w:sz w:val="22"/>
                        <w:lang w:val="en-US"/>
                      </w:rPr>
                      <m:t>fb</m:t>
                    </m:r>
                  </m:sub>
                </m:sSub>
                <m:r>
                  <w:rPr>
                    <w:rFonts w:ascii="Cambria Math" w:hAnsi="Cambria Math"/>
                    <w:sz w:val="22"/>
                    <w:lang w:val="en-US"/>
                  </w:rPr>
                  <m:t>=</m:t>
                </m:r>
                <m:d>
                  <m:dPr>
                    <m:begChr m:val="{"/>
                    <m:endChr m:val=""/>
                    <m:ctrlPr>
                      <w:rPr>
                        <w:rFonts w:ascii="Cambria Math" w:hAnsi="Cambria Math"/>
                        <w:i/>
                        <w:sz w:val="22"/>
                        <w:lang w:val="en-US"/>
                      </w:rPr>
                    </m:ctrlPr>
                  </m:dPr>
                  <m:e>
                    <m:m>
                      <m:mPr>
                        <m:mcs>
                          <m:mc>
                            <m:mcPr>
                              <m:count m:val="2"/>
                              <m:mcJc m:val="center"/>
                            </m:mcPr>
                          </m:mc>
                        </m:mcs>
                        <m:ctrlPr>
                          <w:rPr>
                            <w:rFonts w:ascii="Cambria Math" w:hAnsi="Cambria Math"/>
                            <w:i/>
                            <w:sz w:val="22"/>
                            <w:lang w:val="en-US"/>
                          </w:rPr>
                        </m:ctrlPr>
                      </m:mPr>
                      <m:mr>
                        <m:e>
                          <m:sSub>
                            <m:sSubPr>
                              <m:ctrlPr>
                                <w:rPr>
                                  <w:rFonts w:ascii="Cambria Math" w:hAnsi="Cambria Math"/>
                                  <w:i/>
                                  <w:sz w:val="22"/>
                                  <w:lang w:val="en-US"/>
                                </w:rPr>
                              </m:ctrlPr>
                            </m:sSubPr>
                            <m:e>
                              <m:r>
                                <w:rPr>
                                  <w:rFonts w:ascii="Cambria Math" w:hAnsi="Cambria Math"/>
                                  <w:sz w:val="22"/>
                                  <w:lang w:val="en-US"/>
                                </w:rPr>
                                <m:t>E</m:t>
                              </m:r>
                            </m:e>
                            <m:sub>
                              <m:r>
                                <m:rPr>
                                  <m:sty m:val="p"/>
                                </m:rPr>
                                <w:rPr>
                                  <w:rFonts w:ascii="Cambria Math" w:hAnsi="Cambria Math"/>
                                  <w:sz w:val="22"/>
                                  <w:lang w:val="en-US"/>
                                </w:rPr>
                                <m:t>fb</m:t>
                              </m:r>
                            </m:sub>
                          </m:sSub>
                          <m:sSub>
                            <m:sSubPr>
                              <m:ctrlPr>
                                <w:rPr>
                                  <w:rFonts w:ascii="Cambria Math" w:hAnsi="Cambria Math"/>
                                  <w:i/>
                                  <w:sz w:val="22"/>
                                  <w:lang w:val="en-US"/>
                                </w:rPr>
                              </m:ctrlPr>
                            </m:sSubPr>
                            <m:e>
                              <m:r>
                                <w:rPr>
                                  <w:rFonts w:ascii="Cambria Math" w:hAnsi="Cambria Math"/>
                                  <w:sz w:val="22"/>
                                  <w:lang w:val="en-US" w:eastAsia="es-CO"/>
                                </w:rPr>
                                <m:t>ε</m:t>
                              </m:r>
                              <m:ctrlPr>
                                <w:rPr>
                                  <w:rFonts w:ascii="Cambria Math" w:hAnsi="Cambria Math"/>
                                  <w:sz w:val="22"/>
                                  <w:lang w:val="en-US"/>
                                </w:rPr>
                              </m:ctrlPr>
                            </m:e>
                            <m:sub>
                              <m:r>
                                <m:rPr>
                                  <m:sty m:val="p"/>
                                </m:rPr>
                                <w:rPr>
                                  <w:rFonts w:ascii="Cambria Math" w:hAnsi="Cambria Math"/>
                                  <w:sz w:val="22"/>
                                  <w:lang w:val="en-US"/>
                                </w:rPr>
                                <m:t>fb</m:t>
                              </m:r>
                            </m:sub>
                          </m:sSub>
                          <m:r>
                            <w:rPr>
                              <w:rFonts w:ascii="Cambria Math" w:hAnsi="Cambria Math"/>
                              <w:sz w:val="22"/>
                              <w:lang w:val="en-US"/>
                            </w:rPr>
                            <m:t>,</m:t>
                          </m:r>
                        </m:e>
                        <m:e>
                          <m:sSub>
                            <m:sSubPr>
                              <m:ctrlPr>
                                <w:rPr>
                                  <w:rFonts w:ascii="Cambria Math" w:hAnsi="Cambria Math"/>
                                  <w:i/>
                                  <w:sz w:val="22"/>
                                  <w:lang w:val="en-US"/>
                                </w:rPr>
                              </m:ctrlPr>
                            </m:sSubPr>
                            <m:e>
                              <m:r>
                                <w:rPr>
                                  <w:rFonts w:ascii="Cambria Math" w:hAnsi="Cambria Math"/>
                                  <w:sz w:val="22"/>
                                  <w:lang w:val="en-US"/>
                                </w:rPr>
                                <m:t>ε</m:t>
                              </m:r>
                            </m:e>
                            <m:sub>
                              <m:r>
                                <m:rPr>
                                  <m:sty m:val="p"/>
                                </m:rPr>
                                <w:rPr>
                                  <w:rFonts w:ascii="Cambria Math" w:hAnsi="Cambria Math"/>
                                  <w:sz w:val="22"/>
                                  <w:lang w:val="en-US"/>
                                </w:rPr>
                                <m:t>f</m:t>
                              </m:r>
                            </m:sub>
                          </m:sSub>
                          <m:r>
                            <w:rPr>
                              <w:rFonts w:ascii="Cambria Math" w:hAnsi="Cambria Math"/>
                              <w:sz w:val="22"/>
                              <w:lang w:val="en-US"/>
                            </w:rPr>
                            <m:t>≥0,</m:t>
                          </m:r>
                        </m:e>
                      </m:mr>
                      <m:mr>
                        <m:e>
                          <m:r>
                            <w:rPr>
                              <w:rFonts w:ascii="Cambria Math" w:hAnsi="Cambria Math"/>
                              <w:sz w:val="22"/>
                              <w:lang w:val="en-US"/>
                            </w:rPr>
                            <m:t>0,</m:t>
                          </m:r>
                        </m:e>
                        <m:e>
                          <m:sSub>
                            <m:sSubPr>
                              <m:ctrlPr>
                                <w:rPr>
                                  <w:rFonts w:ascii="Cambria Math" w:hAnsi="Cambria Math"/>
                                  <w:i/>
                                  <w:sz w:val="22"/>
                                  <w:lang w:val="en-US"/>
                                </w:rPr>
                              </m:ctrlPr>
                            </m:sSubPr>
                            <m:e>
                              <m:r>
                                <w:rPr>
                                  <w:rFonts w:ascii="Cambria Math" w:hAnsi="Cambria Math"/>
                                  <w:sz w:val="22"/>
                                  <w:lang w:val="en-US"/>
                                </w:rPr>
                                <m:t>ε</m:t>
                              </m:r>
                            </m:e>
                            <m:sub>
                              <m:r>
                                <m:rPr>
                                  <m:sty m:val="p"/>
                                </m:rPr>
                                <w:rPr>
                                  <w:rFonts w:ascii="Cambria Math" w:hAnsi="Cambria Math"/>
                                  <w:sz w:val="22"/>
                                  <w:lang w:val="en-US"/>
                                </w:rPr>
                                <m:t>f</m:t>
                              </m:r>
                            </m:sub>
                          </m:sSub>
                          <m:r>
                            <w:rPr>
                              <w:rFonts w:ascii="Cambria Math" w:hAnsi="Cambria Math"/>
                              <w:sz w:val="22"/>
                              <w:lang w:val="en-US"/>
                            </w:rPr>
                            <m:t>&lt;0,</m:t>
                          </m:r>
                        </m:e>
                      </m:mr>
                    </m:m>
                  </m:e>
                </m:d>
                <m:r>
                  <w:rPr>
                    <w:rFonts w:ascii="Cambria Math" w:hAnsi="Cambria Math"/>
                    <w:sz w:val="22"/>
                    <w:lang w:val="en-US"/>
                  </w:rPr>
                  <m:t xml:space="preserve"> </m:t>
                </m:r>
              </m:oMath>
            </m:oMathPara>
          </w:p>
        </w:tc>
        <w:tc>
          <w:tcPr>
            <w:tcW w:w="561" w:type="dxa"/>
          </w:tcPr>
          <w:p w14:paraId="1377C63E" w14:textId="5D846323" w:rsidR="0008708F" w:rsidRPr="00273A4B" w:rsidRDefault="0008708F" w:rsidP="004E06E1">
            <w:pPr>
              <w:spacing w:line="480" w:lineRule="auto"/>
              <w:jc w:val="right"/>
              <w:rPr>
                <w:rFonts w:eastAsiaTheme="minorEastAsia" w:cs="Times New Roman"/>
                <w:sz w:val="22"/>
                <w:lang w:val="en-US"/>
              </w:rPr>
            </w:pPr>
            <w:r w:rsidRPr="00273A4B">
              <w:rPr>
                <w:rFonts w:eastAsiaTheme="minorEastAsia" w:cs="Times New Roman"/>
                <w:sz w:val="22"/>
                <w:lang w:val="en-US"/>
              </w:rPr>
              <w:t>(S</w:t>
            </w:r>
            <w:r w:rsidR="005D682B" w:rsidRPr="00273A4B">
              <w:rPr>
                <w:rFonts w:eastAsiaTheme="minorEastAsia" w:cs="Times New Roman"/>
                <w:sz w:val="22"/>
                <w:lang w:val="en-US"/>
              </w:rPr>
              <w:t>6</w:t>
            </w:r>
            <w:r w:rsidRPr="00273A4B">
              <w:rPr>
                <w:rFonts w:eastAsiaTheme="minorEastAsia" w:cs="Times New Roman"/>
                <w:sz w:val="22"/>
                <w:lang w:val="en-US"/>
              </w:rPr>
              <w:t>)</w:t>
            </w:r>
          </w:p>
        </w:tc>
      </w:tr>
    </w:tbl>
    <w:p w14:paraId="276F1CBB" w14:textId="77777777" w:rsidR="0008708F" w:rsidRPr="00273A4B" w:rsidRDefault="0008708F" w:rsidP="0008708F">
      <w:pPr>
        <w:spacing w:after="0" w:line="480" w:lineRule="auto"/>
        <w:jc w:val="both"/>
        <w:rPr>
          <w:rFonts w:eastAsiaTheme="minorEastAsia" w:cs="Times New Roman"/>
          <w:bCs/>
          <w:sz w:val="22"/>
          <w:lang w:val="en-US"/>
        </w:rPr>
      </w:pPr>
    </w:p>
    <w:p w14:paraId="6CAE08A0" w14:textId="74F0D38D" w:rsidR="0008708F" w:rsidRPr="00273A4B" w:rsidRDefault="0008708F" w:rsidP="0008708F">
      <w:pPr>
        <w:spacing w:after="0" w:line="480" w:lineRule="auto"/>
        <w:jc w:val="both"/>
        <w:rPr>
          <w:rFonts w:eastAsiaTheme="minorEastAsia" w:cs="Times New Roman"/>
          <w:sz w:val="22"/>
          <w:lang w:val="en-US"/>
        </w:rPr>
      </w:pPr>
      <w:r w:rsidRPr="00273A4B">
        <w:rPr>
          <w:rFonts w:eastAsiaTheme="minorEastAsia" w:cs="Times New Roman"/>
          <w:bCs/>
          <w:sz w:val="22"/>
          <w:lang w:val="en-US"/>
        </w:rPr>
        <w:t xml:space="preserve">where </w:t>
      </w:r>
      <m:oMath>
        <m:sSub>
          <m:sSubPr>
            <m:ctrlPr>
              <w:rPr>
                <w:rFonts w:ascii="Cambria Math" w:hAnsi="Cambria Math"/>
                <w:i/>
                <w:sz w:val="22"/>
                <w:lang w:val="en-US"/>
              </w:rPr>
            </m:ctrlPr>
          </m:sSubPr>
          <m:e>
            <m:r>
              <w:rPr>
                <w:rFonts w:ascii="Cambria Math" w:hAnsi="Cambria Math"/>
                <w:sz w:val="22"/>
                <w:lang w:val="en-US"/>
              </w:rPr>
              <m:t>E</m:t>
            </m:r>
          </m:e>
          <m:sub>
            <m:r>
              <m:rPr>
                <m:sty m:val="p"/>
              </m:rPr>
              <w:rPr>
                <w:rFonts w:ascii="Cambria Math" w:hAnsi="Cambria Math"/>
                <w:sz w:val="22"/>
                <w:lang w:val="en-US"/>
              </w:rPr>
              <m:t>fb</m:t>
            </m:r>
          </m:sub>
        </m:sSub>
      </m:oMath>
      <w:r w:rsidRPr="00273A4B">
        <w:rPr>
          <w:rFonts w:eastAsiaTheme="minorEastAsia" w:cs="Times New Roman"/>
          <w:sz w:val="22"/>
          <w:lang w:val="en-US"/>
        </w:rPr>
        <w:t xml:space="preserve"> is the initial constant elastic modulus of a single collagen fiber (20 MPa </w:t>
      </w:r>
      <w:r w:rsidRPr="00273A4B">
        <w:rPr>
          <w:rFonts w:eastAsiaTheme="minorEastAsia" w:cs="Times New Roman"/>
          <w:sz w:val="22"/>
          <w:lang w:val="en-US"/>
        </w:rPr>
        <w:fldChar w:fldCharType="begin" w:fldLock="1"/>
      </w:r>
      <w:r w:rsidR="007337BA" w:rsidRPr="00273A4B">
        <w:rPr>
          <w:rFonts w:eastAsiaTheme="minorEastAsia" w:cs="Times New Roman"/>
          <w:sz w:val="22"/>
          <w:lang w:val="en-US"/>
        </w:rPr>
        <w:instrText>ADDIN CSL_CITATION {"citationItems":[{"id":"ITEM-1","itemData":{"DOI":"10.1038/s41598-018-33759-3","ISSN":"20452322","PMID":"30348953","abstract":"Cartilage provides low-friction properties and plays an essential role in diarthrodial joints. A hydrated ground substance composed mainly of proteoglycans (PGs) and a fibrillar collagen network are the main constituents of cartilage. Unfortunately, traumatic joint loading can destroy this complex structure and produce lesions in tissue, leading later to changes in tissue composition and, ultimately, to post-traumatic osteoarthritis (PTOA). Consequently, the fixed charge density (FCD) of PGs may decrease near the lesion. However, the underlying mechanisms leading to these tissue changes are unknown. Here, knee cartilage disks from bovine calves were injuriously compressed, followed by a physiologically relevant dynamic compression for twelve days. FCD content at different follow-up time points was assessed using digital densitometry. A novel cartilage degeneration model was developed by implementing deviatoric and maximum shear strain, as well as fluid velocity controlled algorithms to simulate the FCD loss as a function of time. Predicted loss of FCD was quite uniform around the cartilage lesions when the degeneration algorithm was driven by the fluid velocity, while the deviatoric and shear strain driven mechanisms exhibited slightly discontinuous FCD loss around cracks. Our degeneration algorithm predictions fitted well with the FCD content measured from the experiments. The developed model could subsequently be applied for prediction of FCD depletion around different cartilage lesions and for suggesting optimal rehabilitation protocols.","author":[{"dropping-particle":"","family":"Orozco","given":"Gustavo A.","non-dropping-particle":"","parse-names":false,"suffix":""},{"dropping-particle":"","family":"Tanska","given":"Petri","non-dropping-particle":"","parse-names":false,"suffix":""},{"dropping-particle":"","family":"Florea","given":"Cristina","non-dropping-particle":"","parse-names":false,"suffix":""},{"dropping-particle":"","family":"Grodzinsky","given":"Alan J.","non-dropping-particle":"","parse-names":false,"suffix":""},{"dropping-particle":"","family":"Korhonen","given":"Rami K.","non-dropping-particle":"","parse-names":false,"suffix":""}],"container-title":"Scientific Reports","id":"ITEM-1","issue":"1","issued":{"date-parts":[["2018"]]},"page":"1-16","publisher":"Springer US","title":"A novel mechanobiological model can predict how physiologically relevant dynamic loading causes proteoglycan loss in mechanically injured articular cartilage","type":"article-journal","volume":"8"},"uris":["http://www.mendeley.com/documents/?uuid=faee1102-91c4-4846-880c-ed25918867f5"]}],"mendeley":{"formattedCitation":"[1]","plainTextFormattedCitation":"[1]","previouslyFormattedCitation":"[1]"},"properties":{"noteIndex":0},"schema":"https://github.com/citation-style-language/schema/raw/master/csl-citation.json"}</w:instrText>
      </w:r>
      <w:r w:rsidRPr="00273A4B">
        <w:rPr>
          <w:rFonts w:eastAsiaTheme="minorEastAsia" w:cs="Times New Roman"/>
          <w:sz w:val="22"/>
          <w:lang w:val="en-US"/>
        </w:rPr>
        <w:fldChar w:fldCharType="separate"/>
      </w:r>
      <w:r w:rsidR="00F919C5" w:rsidRPr="00273A4B">
        <w:rPr>
          <w:rFonts w:eastAsiaTheme="minorEastAsia" w:cs="Times New Roman"/>
          <w:noProof/>
          <w:sz w:val="22"/>
          <w:lang w:val="en-US"/>
        </w:rPr>
        <w:t>[1]</w:t>
      </w:r>
      <w:r w:rsidRPr="00273A4B">
        <w:rPr>
          <w:rFonts w:eastAsiaTheme="minorEastAsia" w:cs="Times New Roman"/>
          <w:sz w:val="22"/>
          <w:lang w:val="en-US"/>
        </w:rPr>
        <w:fldChar w:fldCharType="end"/>
      </w:r>
      <w:r w:rsidRPr="00273A4B">
        <w:rPr>
          <w:rFonts w:eastAsiaTheme="minorEastAsia" w:cs="Times New Roman"/>
          <w:sz w:val="22"/>
          <w:lang w:val="en-US"/>
        </w:rPr>
        <w:t xml:space="preserve">) and </w:t>
      </w:r>
      <m:oMath>
        <m:sSub>
          <m:sSubPr>
            <m:ctrlPr>
              <w:rPr>
                <w:rFonts w:ascii="Cambria Math" w:hAnsi="Cambria Math"/>
                <w:i/>
                <w:sz w:val="22"/>
                <w:lang w:val="en-US"/>
              </w:rPr>
            </m:ctrlPr>
          </m:sSubPr>
          <m:e>
            <m:r>
              <w:rPr>
                <w:rFonts w:ascii="Cambria Math" w:hAnsi="Cambria Math"/>
                <w:sz w:val="22"/>
                <w:lang w:val="en-US" w:eastAsia="es-CO"/>
              </w:rPr>
              <m:t>ε</m:t>
            </m:r>
            <m:ctrlPr>
              <w:rPr>
                <w:rFonts w:ascii="Cambria Math" w:hAnsi="Cambria Math"/>
                <w:sz w:val="22"/>
                <w:lang w:val="en-US"/>
              </w:rPr>
            </m:ctrlPr>
          </m:e>
          <m:sub>
            <m:r>
              <m:rPr>
                <m:sty m:val="p"/>
              </m:rPr>
              <w:rPr>
                <w:rFonts w:ascii="Cambria Math" w:hAnsi="Cambria Math"/>
                <w:sz w:val="22"/>
                <w:lang w:val="en-US"/>
              </w:rPr>
              <m:t>fb</m:t>
            </m:r>
          </m:sub>
        </m:sSub>
      </m:oMath>
      <w:r w:rsidRPr="00273A4B">
        <w:rPr>
          <w:rFonts w:eastAsiaTheme="minorEastAsia" w:cs="Times New Roman"/>
          <w:sz w:val="22"/>
          <w:lang w:val="en-US"/>
        </w:rPr>
        <w:t xml:space="preserve"> is the logarithmic fibril strain </w:t>
      </w:r>
      <w:r w:rsidRPr="00273A4B">
        <w:rPr>
          <w:rFonts w:eastAsiaTheme="minorEastAsia" w:cs="Times New Roman"/>
          <w:sz w:val="22"/>
          <w:lang w:val="en-US"/>
        </w:rPr>
        <w:fldChar w:fldCharType="begin" w:fldLock="1"/>
      </w:r>
      <w:r w:rsidR="00B16A05" w:rsidRPr="00273A4B">
        <w:rPr>
          <w:rFonts w:eastAsiaTheme="minorEastAsia" w:cs="Times New Roman"/>
          <w:sz w:val="22"/>
          <w:lang w:val="en-US"/>
        </w:rPr>
        <w:instrText>ADDIN CSL_CITATION {"citationItems":[{"id":"ITEM-1","itemData":{"DOI":"10.1016/S0021-9290(03)00267-7","ISSN":"00219290","PMID":"14757455","abstract":"Osteoarthritis (OA) is a multifactorial disease, resulting in diarthrodial joint wear and eventually destruction. Swelling of cartilage, which is proportional to the amount of collagen damage, is an initial event of cartilage degeneration, so damage to the collagen fibril network is likely to be one of the earliest signs of OA cartilage degeneration. We propose that the local stresses and strains in the collagen fibrils, which cause the damage, cannot be determined dependably without taking the local arcade-like collagen-fibril structure into account. We investigate this using a poroviscoelastic fibril-reinforced FEA model. The constitutive fibril properties were determined by fitting numerical data to experimental results of unconfined compression and indentation tests on samples of bovine patellar articular cartilage. It was demonstrated that with this model the stresses and strains in the collagen fibrils can be calculated. It was also exhibited that fibrils with different orientations at the same location can be loaded differently, depending on the local architecture of the collagen network. To the best of our knowledge, the present model is the first that can account for these features. We conclude that the local stresses and strains in the articular cartilage are highly influenced by the local morphology of the collagen-fibril network. © 2003 Elsevier Ltd. All rights reserved.","author":[{"dropping-particle":"","family":"Wilson","given":"W.","non-dropping-particle":"","parse-names":false,"suffix":""},{"dropping-particle":"","family":"Donkelaar","given":"C. C.","non-dropping-particle":"Van","parse-names":false,"suffix":""},{"dropping-particle":"","family":"Rietbergen","given":"B.","non-dropping-particle":"Van","parse-names":false,"suffix":""},{"dropping-particle":"","family":"Ito","given":"K.","non-dropping-particle":"","parse-names":false,"suffix":""},{"dropping-particle":"","family":"Huiskes","given":"R.","non-dropping-particle":"","parse-names":false,"suffix":""}],"container-title":"Journal of Biomechanics","id":"ITEM-1","issue":"3","issued":{"date-parts":[["2004"]]},"page":"357-366","title":"Stresses in the local collagen network of articular cartilage: A poroviscoelastic fibril-reinforced finite element study","type":"article-journal","volume":"37"},"uris":["http://www.mendeley.com/documents/?uuid=b6e85f7a-0ad2-469f-b80c-fa4dc934e17c"]}],"mendeley":{"formattedCitation":"[4]","plainTextFormattedCitation":"[4]","previouslyFormattedCitation":"[4]"},"properties":{"noteIndex":0},"schema":"https://github.com/citation-style-language/schema/raw/master/csl-citation.json"}</w:instrText>
      </w:r>
      <w:r w:rsidRPr="00273A4B">
        <w:rPr>
          <w:rFonts w:eastAsiaTheme="minorEastAsia" w:cs="Times New Roman"/>
          <w:sz w:val="22"/>
          <w:lang w:val="en-US"/>
        </w:rPr>
        <w:fldChar w:fldCharType="separate"/>
      </w:r>
      <w:r w:rsidR="0053115F" w:rsidRPr="00273A4B">
        <w:rPr>
          <w:rFonts w:eastAsiaTheme="minorEastAsia" w:cs="Times New Roman"/>
          <w:noProof/>
          <w:sz w:val="22"/>
          <w:lang w:val="en-US"/>
        </w:rPr>
        <w:t>[4]</w:t>
      </w:r>
      <w:r w:rsidRPr="00273A4B">
        <w:rPr>
          <w:rFonts w:eastAsiaTheme="minorEastAsia" w:cs="Times New Roman"/>
          <w:sz w:val="22"/>
          <w:lang w:val="en-US"/>
        </w:rPr>
        <w:fldChar w:fldCharType="end"/>
      </w:r>
      <w:r w:rsidRPr="00273A4B">
        <w:rPr>
          <w:rFonts w:eastAsiaTheme="minorEastAsia" w:cs="Times New Roman"/>
          <w:sz w:val="22"/>
          <w:lang w:val="en-US"/>
        </w:rPr>
        <w:t xml:space="preserve">. </w:t>
      </w:r>
    </w:p>
    <w:p w14:paraId="6B8DC208" w14:textId="450EAE61" w:rsidR="0008708F" w:rsidRPr="00273A4B" w:rsidRDefault="0008708F" w:rsidP="009C2C67">
      <w:pPr>
        <w:spacing w:after="0" w:line="480" w:lineRule="auto"/>
        <w:ind w:firstLine="720"/>
        <w:jc w:val="both"/>
        <w:rPr>
          <w:rFonts w:eastAsiaTheme="minorEastAsia" w:cs="Times New Roman"/>
          <w:sz w:val="22"/>
          <w:lang w:val="en-US"/>
        </w:rPr>
      </w:pPr>
      <w:r w:rsidRPr="00273A4B">
        <w:rPr>
          <w:rFonts w:eastAsiaTheme="minorEastAsia" w:cs="Times New Roman"/>
          <w:sz w:val="22"/>
          <w:lang w:val="en-US"/>
        </w:rPr>
        <w:t xml:space="preserve">Fluid flow in the non-fibrillar porous matrix was modeled via Darcy’s la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
        <w:gridCol w:w="8482"/>
        <w:gridCol w:w="595"/>
      </w:tblGrid>
      <w:tr w:rsidR="0008708F" w:rsidRPr="00273A4B" w14:paraId="1F35B322" w14:textId="77777777" w:rsidTr="005D682B">
        <w:tc>
          <w:tcPr>
            <w:tcW w:w="562" w:type="dxa"/>
          </w:tcPr>
          <w:p w14:paraId="385999ED" w14:textId="77777777" w:rsidR="0008708F" w:rsidRPr="00273A4B" w:rsidRDefault="0008708F" w:rsidP="004E06E1">
            <w:pPr>
              <w:spacing w:line="480" w:lineRule="auto"/>
              <w:jc w:val="both"/>
              <w:rPr>
                <w:rFonts w:eastAsiaTheme="minorEastAsia" w:cs="Times New Roman"/>
                <w:sz w:val="22"/>
                <w:lang w:val="en-US"/>
              </w:rPr>
            </w:pPr>
          </w:p>
        </w:tc>
        <w:tc>
          <w:tcPr>
            <w:tcW w:w="8505" w:type="dxa"/>
          </w:tcPr>
          <w:p w14:paraId="6072FE06" w14:textId="77777777" w:rsidR="0008708F" w:rsidRPr="00273A4B" w:rsidRDefault="0008708F" w:rsidP="004E06E1">
            <w:pPr>
              <w:spacing w:line="480" w:lineRule="auto"/>
              <w:jc w:val="both"/>
              <w:rPr>
                <w:rFonts w:eastAsiaTheme="minorEastAsia" w:cs="Times New Roman"/>
                <w:sz w:val="22"/>
                <w:lang w:val="en-US"/>
              </w:rPr>
            </w:pPr>
            <m:oMathPara>
              <m:oMath>
                <m:r>
                  <w:rPr>
                    <w:rFonts w:ascii="Cambria Math" w:hAnsi="Cambria Math"/>
                    <w:sz w:val="22"/>
                    <w:lang w:val="en-US"/>
                  </w:rPr>
                  <m:t xml:space="preserve"> q=-k</m:t>
                </m:r>
                <m:r>
                  <m:rPr>
                    <m:sty m:val="p"/>
                  </m:rPr>
                  <w:rPr>
                    <w:rFonts w:ascii="Cambria Math" w:hAnsi="Cambria Math"/>
                    <w:sz w:val="22"/>
                    <w:lang w:val="en-US"/>
                  </w:rPr>
                  <m:t>∇</m:t>
                </m:r>
                <m:r>
                  <w:rPr>
                    <w:rFonts w:ascii="Cambria Math" w:hAnsi="Cambria Math"/>
                    <w:sz w:val="22"/>
                    <w:lang w:val="en-US"/>
                  </w:rPr>
                  <m:t xml:space="preserve">p </m:t>
                </m:r>
                <m:r>
                  <w:rPr>
                    <w:rFonts w:ascii="Cambria Math" w:hAnsi="Cambria Math" w:cs="Times New Roman"/>
                    <w:sz w:val="22"/>
                    <w:lang w:val="en-US" w:eastAsia="es-CO"/>
                  </w:rPr>
                  <m:t>,</m:t>
                </m:r>
              </m:oMath>
            </m:oMathPara>
          </w:p>
        </w:tc>
        <w:tc>
          <w:tcPr>
            <w:tcW w:w="561" w:type="dxa"/>
          </w:tcPr>
          <w:p w14:paraId="36881FB8" w14:textId="56F141FD" w:rsidR="0008708F" w:rsidRPr="00273A4B" w:rsidRDefault="0008708F" w:rsidP="004E06E1">
            <w:pPr>
              <w:spacing w:line="480" w:lineRule="auto"/>
              <w:jc w:val="right"/>
              <w:rPr>
                <w:rFonts w:eastAsiaTheme="minorEastAsia" w:cs="Times New Roman"/>
                <w:sz w:val="22"/>
                <w:lang w:val="en-US"/>
              </w:rPr>
            </w:pPr>
            <w:r w:rsidRPr="00273A4B">
              <w:rPr>
                <w:rFonts w:eastAsiaTheme="minorEastAsia" w:cs="Times New Roman"/>
                <w:sz w:val="22"/>
                <w:lang w:val="en-US"/>
              </w:rPr>
              <w:t>(S</w:t>
            </w:r>
            <w:r w:rsidR="005D682B" w:rsidRPr="00273A4B">
              <w:rPr>
                <w:rFonts w:eastAsiaTheme="minorEastAsia" w:cs="Times New Roman"/>
                <w:sz w:val="22"/>
                <w:lang w:val="en-US"/>
              </w:rPr>
              <w:t>7</w:t>
            </w:r>
            <w:r w:rsidRPr="00273A4B">
              <w:rPr>
                <w:rFonts w:eastAsiaTheme="minorEastAsia" w:cs="Times New Roman"/>
                <w:sz w:val="22"/>
                <w:lang w:val="en-US"/>
              </w:rPr>
              <w:t>)</w:t>
            </w:r>
          </w:p>
        </w:tc>
      </w:tr>
    </w:tbl>
    <w:p w14:paraId="6A25D84B" w14:textId="77777777" w:rsidR="0008708F" w:rsidRPr="00273A4B" w:rsidRDefault="0008708F" w:rsidP="0008708F">
      <w:pPr>
        <w:spacing w:after="0" w:line="480" w:lineRule="auto"/>
        <w:jc w:val="both"/>
        <w:rPr>
          <w:rFonts w:eastAsiaTheme="minorEastAsia" w:cs="Times New Roman"/>
          <w:sz w:val="22"/>
          <w:lang w:val="en-US" w:eastAsia="es-CO"/>
        </w:rPr>
      </w:pPr>
    </w:p>
    <w:p w14:paraId="48E7B73F" w14:textId="63BC8ECA" w:rsidR="0008708F" w:rsidRPr="00273A4B" w:rsidRDefault="0008708F" w:rsidP="0008708F">
      <w:pPr>
        <w:spacing w:after="0" w:line="480" w:lineRule="auto"/>
        <w:jc w:val="both"/>
        <w:rPr>
          <w:rFonts w:eastAsiaTheme="minorEastAsia"/>
          <w:sz w:val="22"/>
          <w:lang w:val="en-US" w:eastAsia="es-CO"/>
        </w:rPr>
      </w:pPr>
      <w:r w:rsidRPr="00273A4B">
        <w:rPr>
          <w:rFonts w:eastAsiaTheme="minorEastAsia"/>
          <w:sz w:val="22"/>
          <w:lang w:val="en-US" w:eastAsia="es-CO"/>
        </w:rPr>
        <w:t xml:space="preserve">where </w:t>
      </w:r>
      <m:oMath>
        <m:r>
          <w:rPr>
            <w:rFonts w:ascii="Cambria Math" w:hAnsi="Cambria Math"/>
            <w:sz w:val="22"/>
            <w:lang w:val="en-US"/>
          </w:rPr>
          <m:t>q</m:t>
        </m:r>
      </m:oMath>
      <w:r w:rsidRPr="00273A4B">
        <w:rPr>
          <w:rFonts w:eastAsiaTheme="minorEastAsia"/>
          <w:sz w:val="22"/>
          <w:lang w:val="en-US" w:eastAsia="es-CO"/>
        </w:rPr>
        <w:t xml:space="preserve"> is the flow flux in the non-fibrillar</w:t>
      </w:r>
      <w:r w:rsidR="00561E2C" w:rsidRPr="00273A4B">
        <w:rPr>
          <w:rFonts w:eastAsiaTheme="minorEastAsia"/>
          <w:sz w:val="22"/>
          <w:lang w:val="en-US" w:eastAsia="es-CO"/>
        </w:rPr>
        <w:t xml:space="preserve"> matrix</w:t>
      </w:r>
      <w:r w:rsidRPr="00273A4B">
        <w:rPr>
          <w:rFonts w:eastAsiaTheme="minorEastAsia"/>
          <w:sz w:val="22"/>
          <w:lang w:val="en-US" w:eastAsia="es-CO"/>
        </w:rPr>
        <w:t xml:space="preserve">, </w:t>
      </w:r>
      <m:oMath>
        <m:r>
          <w:rPr>
            <w:rFonts w:ascii="Cambria Math" w:eastAsiaTheme="minorEastAsia" w:hAnsi="Cambria Math"/>
            <w:sz w:val="22"/>
            <w:lang w:val="en-US" w:eastAsia="es-CO"/>
          </w:rPr>
          <m:t>k</m:t>
        </m:r>
      </m:oMath>
      <w:r w:rsidRPr="00273A4B">
        <w:rPr>
          <w:rFonts w:eastAsiaTheme="minorEastAsia"/>
          <w:sz w:val="22"/>
          <w:lang w:val="en-US" w:eastAsia="es-CO"/>
        </w:rPr>
        <w:t xml:space="preserve"> is the hydraulic permeability (</w:t>
      </w:r>
      <m:oMath>
        <m:r>
          <w:rPr>
            <w:rFonts w:ascii="Cambria Math" w:eastAsiaTheme="minorEastAsia" w:hAnsi="Cambria Math"/>
            <w:sz w:val="22"/>
            <w:lang w:val="en-US" w:eastAsia="es-CO"/>
          </w:rPr>
          <m:t>1.3 ∙</m:t>
        </m:r>
        <m:sSup>
          <m:sSupPr>
            <m:ctrlPr>
              <w:rPr>
                <w:rFonts w:ascii="Cambria Math" w:eastAsiaTheme="minorEastAsia" w:hAnsi="Cambria Math"/>
                <w:i/>
                <w:sz w:val="22"/>
                <w:lang w:val="en-US" w:eastAsia="es-CO"/>
              </w:rPr>
            </m:ctrlPr>
          </m:sSupPr>
          <m:e>
            <m:r>
              <w:rPr>
                <w:rFonts w:ascii="Cambria Math" w:eastAsiaTheme="minorEastAsia" w:hAnsi="Cambria Math"/>
                <w:sz w:val="22"/>
                <w:lang w:val="en-US" w:eastAsia="es-CO"/>
              </w:rPr>
              <m:t>10</m:t>
            </m:r>
          </m:e>
          <m:sup>
            <m:r>
              <w:rPr>
                <w:rFonts w:ascii="Cambria Math" w:eastAsiaTheme="minorEastAsia" w:hAnsi="Cambria Math"/>
                <w:sz w:val="22"/>
                <w:lang w:val="en-US" w:eastAsia="es-CO"/>
              </w:rPr>
              <m:t>-15</m:t>
            </m:r>
          </m:sup>
        </m:sSup>
        <m:sSup>
          <m:sSupPr>
            <m:ctrlPr>
              <w:rPr>
                <w:rFonts w:ascii="Cambria Math" w:eastAsiaTheme="minorEastAsia" w:hAnsi="Cambria Math"/>
                <w:iCs/>
                <w:sz w:val="22"/>
                <w:lang w:val="en-US" w:eastAsia="es-CO"/>
              </w:rPr>
            </m:ctrlPr>
          </m:sSupPr>
          <m:e>
            <m:r>
              <m:rPr>
                <m:sty m:val="p"/>
              </m:rPr>
              <w:rPr>
                <w:rFonts w:ascii="Cambria Math" w:eastAsiaTheme="minorEastAsia" w:hAnsi="Cambria Math"/>
                <w:sz w:val="22"/>
                <w:lang w:val="en-US" w:eastAsia="es-CO"/>
              </w:rPr>
              <m:t>m</m:t>
            </m:r>
          </m:e>
          <m:sup>
            <m:r>
              <w:rPr>
                <w:rFonts w:ascii="Cambria Math" w:eastAsiaTheme="minorEastAsia" w:hAnsi="Cambria Math"/>
                <w:sz w:val="22"/>
                <w:lang w:val="en-US" w:eastAsia="es-CO"/>
              </w:rPr>
              <m:t>4</m:t>
            </m:r>
          </m:sup>
        </m:sSup>
        <m:r>
          <w:rPr>
            <w:rFonts w:ascii="Cambria Math" w:eastAsiaTheme="minorEastAsia" w:hAnsi="Cambria Math"/>
            <w:sz w:val="22"/>
            <w:lang w:val="en-US" w:eastAsia="es-CO"/>
          </w:rPr>
          <m:t>/(</m:t>
        </m:r>
        <m:r>
          <m:rPr>
            <m:sty m:val="p"/>
          </m:rPr>
          <w:rPr>
            <w:rFonts w:ascii="Cambria Math" w:eastAsiaTheme="minorEastAsia" w:hAnsi="Cambria Math"/>
            <w:sz w:val="22"/>
            <w:lang w:val="en-US" w:eastAsia="es-CO"/>
          </w:rPr>
          <m:t>Ns</m:t>
        </m:r>
        <m:r>
          <w:rPr>
            <w:rFonts w:ascii="Cambria Math" w:eastAsiaTheme="minorEastAsia" w:hAnsi="Cambria Math"/>
            <w:sz w:val="22"/>
            <w:lang w:val="en-US" w:eastAsia="es-CO"/>
          </w:rPr>
          <m:t>)</m:t>
        </m:r>
      </m:oMath>
      <w:r w:rsidRPr="00273A4B">
        <w:rPr>
          <w:rFonts w:eastAsiaTheme="minorEastAsia"/>
          <w:sz w:val="22"/>
          <w:lang w:val="en-US" w:eastAsia="es-CO"/>
        </w:rPr>
        <w:t xml:space="preserve"> </w:t>
      </w:r>
      <w:r w:rsidRPr="00273A4B">
        <w:rPr>
          <w:rFonts w:eastAsiaTheme="minorEastAsia"/>
          <w:sz w:val="22"/>
          <w:lang w:val="en-US" w:eastAsia="es-CO"/>
        </w:rPr>
        <w:fldChar w:fldCharType="begin" w:fldLock="1"/>
      </w:r>
      <w:r w:rsidR="007337BA" w:rsidRPr="00273A4B">
        <w:rPr>
          <w:rFonts w:eastAsiaTheme="minorEastAsia"/>
          <w:sz w:val="22"/>
          <w:lang w:val="en-US" w:eastAsia="es-CO"/>
        </w:rPr>
        <w:instrText>ADDIN CSL_CITATION {"citationItems":[{"id":"ITEM-1","itemData":{"DOI":"10.1038/s41598-018-33759-3","ISSN":"20452322","PMID":"30348953","abstract":"Cartilage provides low-friction properties and plays an essential role in diarthrodial joints. A hydrated ground substance composed mainly of proteoglycans (PGs) and a fibrillar collagen network are the main constituents of cartilage. Unfortunately, traumatic joint loading can destroy this complex structure and produce lesions in tissue, leading later to changes in tissue composition and, ultimately, to post-traumatic osteoarthritis (PTOA). Consequently, the fixed charge density (FCD) of PGs may decrease near the lesion. However, the underlying mechanisms leading to these tissue changes are unknown. Here, knee cartilage disks from bovine calves were injuriously compressed, followed by a physiologically relevant dynamic compression for twelve days. FCD content at different follow-up time points was assessed using digital densitometry. A novel cartilage degeneration model was developed by implementing deviatoric and maximum shear strain, as well as fluid velocity controlled algorithms to simulate the FCD loss as a function of time. Predicted loss of FCD was quite uniform around the cartilage lesions when the degeneration algorithm was driven by the fluid velocity, while the deviatoric and shear strain driven mechanisms exhibited slightly discontinuous FCD loss around cracks. Our degeneration algorithm predictions fitted well with the FCD content measured from the experiments. The developed model could subsequently be applied for prediction of FCD depletion around different cartilage lesions and for suggesting optimal rehabilitation protocols.","author":[{"dropping-particle":"","family":"Orozco","given":"Gustavo A.","non-dropping-particle":"","parse-names":false,"suffix":""},{"dropping-particle":"","family":"Tanska","given":"Petri","non-dropping-particle":"","parse-names":false,"suffix":""},{"dropping-particle":"","family":"Florea","given":"Cristina","non-dropping-particle":"","parse-names":false,"suffix":""},{"dropping-particle":"","family":"Grodzinsky","given":"Alan J.","non-dropping-particle":"","parse-names":false,"suffix":""},{"dropping-particle":"","family":"Korhonen","given":"Rami K.","non-dropping-particle":"","parse-names":false,"suffix":""}],"container-title":"Scientific Reports","id":"ITEM-1","issue":"1","issued":{"date-parts":[["2018"]]},"page":"1-16","publisher":"Springer US","title":"A novel mechanobiological model can predict how physiologically relevant dynamic loading causes proteoglycan loss in mechanically injured articular cartilage","type":"article-journal","volume":"8"},"uris":["http://www.mendeley.com/documents/?uuid=96d703f1-cdae-466b-994f-bfbb148c6b8b"]}],"mendeley":{"formattedCitation":"[1]","plainTextFormattedCitation":"[1]","previouslyFormattedCitation":"[1]"},"properties":{"noteIndex":0},"schema":"https://github.com/citation-style-language/schema/raw/master/csl-citation.json"}</w:instrText>
      </w:r>
      <w:r w:rsidRPr="00273A4B">
        <w:rPr>
          <w:rFonts w:eastAsiaTheme="minorEastAsia"/>
          <w:sz w:val="22"/>
          <w:lang w:val="en-US" w:eastAsia="es-CO"/>
        </w:rPr>
        <w:fldChar w:fldCharType="separate"/>
      </w:r>
      <w:r w:rsidR="00F919C5" w:rsidRPr="00273A4B">
        <w:rPr>
          <w:rFonts w:eastAsiaTheme="minorEastAsia"/>
          <w:noProof/>
          <w:sz w:val="22"/>
          <w:lang w:val="en-US" w:eastAsia="es-CO"/>
        </w:rPr>
        <w:t>[1]</w:t>
      </w:r>
      <w:r w:rsidRPr="00273A4B">
        <w:rPr>
          <w:rFonts w:eastAsiaTheme="minorEastAsia"/>
          <w:sz w:val="22"/>
          <w:lang w:val="en-US" w:eastAsia="es-CO"/>
        </w:rPr>
        <w:fldChar w:fldCharType="end"/>
      </w:r>
      <w:r w:rsidRPr="00273A4B">
        <w:rPr>
          <w:rFonts w:eastAsiaTheme="minorEastAsia"/>
          <w:sz w:val="22"/>
          <w:lang w:val="en-US" w:eastAsia="es-CO"/>
        </w:rPr>
        <w:t>)</w:t>
      </w:r>
      <w:r w:rsidR="00561E2C" w:rsidRPr="00273A4B">
        <w:rPr>
          <w:rFonts w:eastAsiaTheme="minorEastAsia"/>
          <w:sz w:val="22"/>
          <w:lang w:val="en-US" w:eastAsia="es-CO"/>
        </w:rPr>
        <w:t>,</w:t>
      </w:r>
      <w:r w:rsidRPr="00273A4B">
        <w:rPr>
          <w:rFonts w:eastAsiaTheme="minorEastAsia"/>
          <w:sz w:val="22"/>
          <w:lang w:val="en-US" w:eastAsia="es-CO"/>
        </w:rPr>
        <w:t xml:space="preserve"> and </w:t>
      </w:r>
      <m:oMath>
        <m:r>
          <m:rPr>
            <m:sty m:val="p"/>
          </m:rPr>
          <w:rPr>
            <w:rFonts w:ascii="Cambria Math" w:hAnsi="Cambria Math"/>
            <w:sz w:val="22"/>
            <w:lang w:val="en-US"/>
          </w:rPr>
          <m:t>∇</m:t>
        </m:r>
        <m:r>
          <w:rPr>
            <w:rFonts w:ascii="Cambria Math" w:hAnsi="Cambria Math"/>
            <w:sz w:val="22"/>
            <w:lang w:val="en-US"/>
          </w:rPr>
          <m:t>p</m:t>
        </m:r>
      </m:oMath>
      <w:r w:rsidRPr="00273A4B">
        <w:rPr>
          <w:rFonts w:eastAsiaTheme="minorEastAsia"/>
          <w:sz w:val="22"/>
          <w:lang w:val="en-US" w:eastAsia="es-CO"/>
        </w:rPr>
        <w:t xml:space="preserve"> </w:t>
      </w:r>
      <w:r w:rsidRPr="00273A4B">
        <w:rPr>
          <w:rFonts w:cs="Times New Roman"/>
          <w:bCs/>
          <w:sz w:val="22"/>
          <w:lang w:val="en-US"/>
        </w:rPr>
        <w:t xml:space="preserve">is the pressure gradient in the cartilage. </w:t>
      </w:r>
    </w:p>
    <w:p w14:paraId="7C6DCB58" w14:textId="5F44A9EF" w:rsidR="0008708F" w:rsidRPr="00273A4B" w:rsidRDefault="0008708F" w:rsidP="009C2C67">
      <w:pPr>
        <w:spacing w:after="0" w:line="480" w:lineRule="auto"/>
        <w:ind w:firstLine="720"/>
        <w:jc w:val="both"/>
        <w:rPr>
          <w:rFonts w:cs="Times New Roman"/>
          <w:bCs/>
          <w:sz w:val="22"/>
          <w:lang w:val="en-US"/>
        </w:rPr>
      </w:pPr>
      <w:r w:rsidRPr="00273A4B">
        <w:rPr>
          <w:rFonts w:cs="Times New Roman"/>
          <w:bCs/>
          <w:sz w:val="22"/>
          <w:lang w:val="en-US"/>
        </w:rPr>
        <w:t xml:space="preserve">The chemical expansion stress caused by repulsion of the negative charge groups in </w:t>
      </w:r>
      <w:r w:rsidR="00055544" w:rsidRPr="00273A4B">
        <w:rPr>
          <w:rFonts w:cs="Times New Roman"/>
          <w:bCs/>
          <w:sz w:val="22"/>
          <w:lang w:val="en-US"/>
        </w:rPr>
        <w:t>PGs</w:t>
      </w:r>
      <w:r w:rsidRPr="00273A4B">
        <w:rPr>
          <w:rFonts w:cs="Times New Roman"/>
          <w:bCs/>
          <w:sz w:val="22"/>
          <w:lang w:val="en-US"/>
        </w:rPr>
        <w:t xml:space="preserve"> was mode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8483"/>
        <w:gridCol w:w="595"/>
      </w:tblGrid>
      <w:tr w:rsidR="0008708F" w:rsidRPr="00273A4B" w14:paraId="4426141D" w14:textId="77777777" w:rsidTr="005D682B">
        <w:tc>
          <w:tcPr>
            <w:tcW w:w="562" w:type="dxa"/>
          </w:tcPr>
          <w:p w14:paraId="1B1ED88C" w14:textId="77777777" w:rsidR="0008708F" w:rsidRPr="00273A4B" w:rsidRDefault="0008708F" w:rsidP="004E06E1">
            <w:pPr>
              <w:spacing w:line="480" w:lineRule="auto"/>
              <w:jc w:val="both"/>
              <w:rPr>
                <w:rFonts w:eastAsiaTheme="minorEastAsia" w:cs="Times New Roman"/>
                <w:sz w:val="22"/>
                <w:lang w:val="en-US"/>
              </w:rPr>
            </w:pPr>
          </w:p>
        </w:tc>
        <w:tc>
          <w:tcPr>
            <w:tcW w:w="8505" w:type="dxa"/>
          </w:tcPr>
          <w:p w14:paraId="096623CB" w14:textId="77777777" w:rsidR="0008708F" w:rsidRPr="00273A4B" w:rsidRDefault="0008708F" w:rsidP="004E06E1">
            <w:pPr>
              <w:spacing w:line="480" w:lineRule="auto"/>
              <w:jc w:val="both"/>
              <w:rPr>
                <w:rFonts w:eastAsiaTheme="minorEastAsia" w:cs="Times New Roman"/>
                <w:sz w:val="22"/>
                <w:lang w:val="en-US"/>
              </w:rPr>
            </w:pPr>
            <m:oMathPara>
              <m:oMath>
                <m:r>
                  <w:rPr>
                    <w:rFonts w:ascii="Cambria Math" w:hAnsi="Cambria Math"/>
                    <w:sz w:val="22"/>
                    <w:lang w:val="en-US"/>
                  </w:rPr>
                  <m:t xml:space="preserve"> </m:t>
                </m:r>
                <m:sSub>
                  <m:sSubPr>
                    <m:ctrlPr>
                      <w:rPr>
                        <w:rFonts w:ascii="Cambria Math" w:hAnsi="Cambria Math"/>
                        <w:sz w:val="22"/>
                        <w:lang w:val="en-US"/>
                      </w:rPr>
                    </m:ctrlPr>
                  </m:sSubPr>
                  <m:e>
                    <m:r>
                      <w:rPr>
                        <w:rFonts w:ascii="Cambria Math" w:hAnsi="Cambria Math"/>
                        <w:sz w:val="22"/>
                        <w:lang w:val="en-US"/>
                      </w:rPr>
                      <m:t>T</m:t>
                    </m:r>
                  </m:e>
                  <m:sub>
                    <m:r>
                      <m:rPr>
                        <m:sty m:val="p"/>
                      </m:rPr>
                      <w:rPr>
                        <w:rFonts w:ascii="Cambria Math" w:hAnsi="Cambria Math"/>
                        <w:sz w:val="22"/>
                        <w:lang w:val="en-US"/>
                      </w:rPr>
                      <m:t>c</m:t>
                    </m:r>
                  </m:sub>
                </m:sSub>
                <m:r>
                  <w:rPr>
                    <w:rFonts w:ascii="Cambria Math" w:hAnsi="Cambria Math"/>
                    <w:sz w:val="22"/>
                    <w:lang w:val="en-US"/>
                  </w:rPr>
                  <m:t>=</m:t>
                </m:r>
                <m:sSub>
                  <m:sSubPr>
                    <m:ctrlPr>
                      <w:rPr>
                        <w:rFonts w:ascii="Cambria Math" w:hAnsi="Cambria Math"/>
                        <w:i/>
                        <w:sz w:val="22"/>
                        <w:lang w:val="en-US"/>
                      </w:rPr>
                    </m:ctrlPr>
                  </m:sSubPr>
                  <m:e>
                    <m:r>
                      <w:rPr>
                        <w:rFonts w:ascii="Cambria Math" w:hAnsi="Cambria Math"/>
                        <w:sz w:val="22"/>
                        <w:lang w:val="en-US"/>
                      </w:rPr>
                      <m:t>a</m:t>
                    </m:r>
                  </m:e>
                  <m:sub>
                    <m:r>
                      <m:rPr>
                        <m:sty m:val="p"/>
                      </m:rPr>
                      <w:rPr>
                        <w:rFonts w:ascii="Cambria Math" w:hAnsi="Cambria Math"/>
                        <w:sz w:val="22"/>
                        <w:lang w:val="en-US"/>
                      </w:rPr>
                      <m:t>0</m:t>
                    </m:r>
                  </m:sub>
                </m:sSub>
                <m:sSub>
                  <m:sSubPr>
                    <m:ctrlPr>
                      <w:rPr>
                        <w:rFonts w:ascii="Cambria Math" w:hAnsi="Cambria Math"/>
                        <w:i/>
                        <w:sz w:val="22"/>
                        <w:lang w:val="en-US"/>
                      </w:rPr>
                    </m:ctrlPr>
                  </m:sSubPr>
                  <m:e>
                    <m:r>
                      <w:rPr>
                        <w:rFonts w:ascii="Cambria Math" w:hAnsi="Cambria Math"/>
                        <w:sz w:val="22"/>
                        <w:lang w:val="en-US"/>
                      </w:rPr>
                      <m:t>c</m:t>
                    </m:r>
                  </m:e>
                  <m:sub>
                    <m:r>
                      <m:rPr>
                        <m:sty m:val="p"/>
                      </m:rPr>
                      <w:rPr>
                        <w:rFonts w:ascii="Cambria Math" w:hAnsi="Cambria Math"/>
                        <w:sz w:val="22"/>
                        <w:lang w:val="en-US"/>
                      </w:rPr>
                      <m:t>FCD</m:t>
                    </m:r>
                  </m:sub>
                </m:sSub>
                <m:r>
                  <w:rPr>
                    <w:rFonts w:ascii="Cambria Math" w:hAnsi="Cambria Math"/>
                    <w:sz w:val="22"/>
                    <w:lang w:val="en-US"/>
                  </w:rPr>
                  <m:t xml:space="preserve"> </m:t>
                </m:r>
                <m:r>
                  <m:rPr>
                    <m:sty m:val="p"/>
                  </m:rPr>
                  <w:rPr>
                    <w:rFonts w:ascii="Cambria Math" w:hAnsi="Cambria Math"/>
                    <w:sz w:val="22"/>
                    <w:lang w:val="en-US"/>
                  </w:rPr>
                  <m:t>exp</m:t>
                </m:r>
                <m:d>
                  <m:dPr>
                    <m:ctrlPr>
                      <w:rPr>
                        <w:rFonts w:ascii="Cambria Math" w:hAnsi="Cambria Math"/>
                        <w:i/>
                        <w:sz w:val="22"/>
                        <w:lang w:val="en-US"/>
                      </w:rPr>
                    </m:ctrlPr>
                  </m:dPr>
                  <m:e>
                    <m:r>
                      <w:rPr>
                        <w:rFonts w:ascii="Cambria Math" w:hAnsi="Cambria Math"/>
                        <w:sz w:val="22"/>
                        <w:lang w:val="en-US"/>
                      </w:rPr>
                      <m:t>-κ</m:t>
                    </m:r>
                    <m:f>
                      <m:fPr>
                        <m:ctrlPr>
                          <w:rPr>
                            <w:rFonts w:ascii="Cambria Math" w:hAnsi="Cambria Math"/>
                            <w:i/>
                            <w:sz w:val="22"/>
                            <w:lang w:val="en-US"/>
                          </w:rPr>
                        </m:ctrlPr>
                      </m:fPr>
                      <m:num>
                        <m:sSubSup>
                          <m:sSubSupPr>
                            <m:ctrlPr>
                              <w:rPr>
                                <w:rFonts w:ascii="Cambria Math" w:hAnsi="Cambria Math"/>
                                <w:i/>
                                <w:sz w:val="22"/>
                                <w:lang w:val="en-US"/>
                              </w:rPr>
                            </m:ctrlPr>
                          </m:sSubSupPr>
                          <m:e>
                            <m:r>
                              <w:rPr>
                                <w:rFonts w:ascii="Cambria Math" w:hAnsi="Cambria Math"/>
                                <w:sz w:val="22"/>
                                <w:lang w:val="en-US"/>
                              </w:rPr>
                              <m:t>γ</m:t>
                            </m:r>
                          </m:e>
                          <m:sub>
                            <m:r>
                              <m:rPr>
                                <m:sty m:val="p"/>
                              </m:rPr>
                              <w:rPr>
                                <w:rFonts w:ascii="Cambria Math" w:hAnsi="Cambria Math"/>
                                <w:sz w:val="22"/>
                                <w:lang w:val="en-US"/>
                              </w:rPr>
                              <m:t>ext</m:t>
                            </m:r>
                          </m:sub>
                          <m:sup>
                            <m:r>
                              <w:rPr>
                                <w:rFonts w:ascii="Cambria Math" w:hAnsi="Cambria Math"/>
                                <w:sz w:val="22"/>
                                <w:lang w:val="en-US"/>
                              </w:rPr>
                              <m:t>±</m:t>
                            </m:r>
                          </m:sup>
                        </m:sSubSup>
                      </m:num>
                      <m:den>
                        <m:sSubSup>
                          <m:sSubSupPr>
                            <m:ctrlPr>
                              <w:rPr>
                                <w:rFonts w:ascii="Cambria Math" w:hAnsi="Cambria Math"/>
                                <w:i/>
                                <w:sz w:val="22"/>
                                <w:lang w:val="en-US"/>
                              </w:rPr>
                            </m:ctrlPr>
                          </m:sSubSupPr>
                          <m:e>
                            <m:r>
                              <w:rPr>
                                <w:rFonts w:ascii="Cambria Math" w:hAnsi="Cambria Math"/>
                                <w:sz w:val="22"/>
                                <w:lang w:val="en-US"/>
                              </w:rPr>
                              <m:t>γ</m:t>
                            </m:r>
                          </m:e>
                          <m:sub>
                            <m:r>
                              <m:rPr>
                                <m:sty m:val="p"/>
                              </m:rPr>
                              <w:rPr>
                                <w:rFonts w:ascii="Cambria Math" w:hAnsi="Cambria Math"/>
                                <w:sz w:val="22"/>
                                <w:lang w:val="en-US"/>
                              </w:rPr>
                              <m:t>int</m:t>
                            </m:r>
                          </m:sub>
                          <m:sup>
                            <m:r>
                              <w:rPr>
                                <w:rFonts w:ascii="Cambria Math" w:hAnsi="Cambria Math"/>
                                <w:sz w:val="22"/>
                                <w:lang w:val="en-US"/>
                              </w:rPr>
                              <m:t>±</m:t>
                            </m:r>
                          </m:sup>
                        </m:sSubSup>
                      </m:den>
                    </m:f>
                    <m:rad>
                      <m:radPr>
                        <m:degHide m:val="1"/>
                        <m:ctrlPr>
                          <w:rPr>
                            <w:rFonts w:ascii="Cambria Math" w:hAnsi="Cambria Math"/>
                            <w:i/>
                            <w:sz w:val="22"/>
                            <w:lang w:val="en-US"/>
                          </w:rPr>
                        </m:ctrlPr>
                      </m:radPr>
                      <m:deg/>
                      <m:e>
                        <m:sSup>
                          <m:sSupPr>
                            <m:ctrlPr>
                              <w:rPr>
                                <w:rFonts w:ascii="Cambria Math" w:hAnsi="Cambria Math"/>
                                <w:i/>
                                <w:sz w:val="22"/>
                                <w:lang w:val="en-US"/>
                              </w:rPr>
                            </m:ctrlPr>
                          </m:sSupPr>
                          <m:e>
                            <m:r>
                              <w:rPr>
                                <w:rFonts w:ascii="Cambria Math" w:hAnsi="Cambria Math"/>
                                <w:sz w:val="22"/>
                                <w:lang w:val="en-US"/>
                              </w:rPr>
                              <m:t>c</m:t>
                            </m:r>
                          </m:e>
                          <m:sup>
                            <m:r>
                              <w:rPr>
                                <w:rFonts w:ascii="Cambria Math" w:hAnsi="Cambria Math"/>
                                <w:sz w:val="22"/>
                                <w:lang w:val="en-US"/>
                              </w:rPr>
                              <m:t>-</m:t>
                            </m:r>
                          </m:sup>
                        </m:sSup>
                        <m:r>
                          <w:rPr>
                            <w:rFonts w:ascii="Cambria Math" w:hAnsi="Cambria Math"/>
                            <w:sz w:val="22"/>
                            <w:lang w:val="en-US"/>
                          </w:rPr>
                          <m:t xml:space="preserve"> </m:t>
                        </m:r>
                        <m:d>
                          <m:dPr>
                            <m:ctrlPr>
                              <w:rPr>
                                <w:rFonts w:ascii="Cambria Math" w:hAnsi="Cambria Math"/>
                                <w:i/>
                                <w:sz w:val="22"/>
                                <w:lang w:val="en-US"/>
                              </w:rPr>
                            </m:ctrlPr>
                          </m:dPr>
                          <m:e>
                            <m:sSup>
                              <m:sSupPr>
                                <m:ctrlPr>
                                  <w:rPr>
                                    <w:rFonts w:ascii="Cambria Math" w:hAnsi="Cambria Math"/>
                                    <w:i/>
                                    <w:sz w:val="22"/>
                                    <w:lang w:val="en-US"/>
                                  </w:rPr>
                                </m:ctrlPr>
                              </m:sSupPr>
                              <m:e>
                                <m:r>
                                  <w:rPr>
                                    <w:rFonts w:ascii="Cambria Math" w:hAnsi="Cambria Math"/>
                                    <w:sz w:val="22"/>
                                    <w:lang w:val="en-US"/>
                                  </w:rPr>
                                  <m:t>c</m:t>
                                </m:r>
                              </m:e>
                              <m:sup>
                                <m:r>
                                  <w:rPr>
                                    <w:rFonts w:ascii="Cambria Math" w:hAnsi="Cambria Math"/>
                                    <w:sz w:val="22"/>
                                    <w:lang w:val="en-US"/>
                                  </w:rPr>
                                  <m:t>-</m:t>
                                </m:r>
                              </m:sup>
                            </m:sSup>
                            <m:r>
                              <w:rPr>
                                <w:rFonts w:ascii="Cambria Math" w:hAnsi="Cambria Math"/>
                                <w:sz w:val="22"/>
                                <w:lang w:val="en-US"/>
                              </w:rPr>
                              <m:t>+</m:t>
                            </m:r>
                            <m:sSub>
                              <m:sSubPr>
                                <m:ctrlPr>
                                  <w:rPr>
                                    <w:rFonts w:ascii="Cambria Math" w:hAnsi="Cambria Math"/>
                                    <w:i/>
                                    <w:sz w:val="22"/>
                                    <w:lang w:val="en-US"/>
                                  </w:rPr>
                                </m:ctrlPr>
                              </m:sSubPr>
                              <m:e>
                                <m:r>
                                  <w:rPr>
                                    <w:rFonts w:ascii="Cambria Math" w:hAnsi="Cambria Math"/>
                                    <w:sz w:val="22"/>
                                    <w:lang w:val="en-US"/>
                                  </w:rPr>
                                  <m:t>c</m:t>
                                </m:r>
                              </m:e>
                              <m:sub>
                                <m:r>
                                  <m:rPr>
                                    <m:sty m:val="p"/>
                                  </m:rPr>
                                  <w:rPr>
                                    <w:rFonts w:ascii="Cambria Math" w:hAnsi="Cambria Math"/>
                                    <w:sz w:val="22"/>
                                    <w:lang w:val="en-US"/>
                                  </w:rPr>
                                  <m:t>FCD</m:t>
                                </m:r>
                              </m:sub>
                            </m:sSub>
                          </m:e>
                        </m:d>
                      </m:e>
                    </m:rad>
                  </m:e>
                </m:d>
                <m:r>
                  <w:rPr>
                    <w:rFonts w:ascii="Cambria Math" w:hAnsi="Cambria Math" w:cs="Times New Roman"/>
                    <w:sz w:val="22"/>
                    <w:lang w:val="en-US" w:eastAsia="es-CO"/>
                  </w:rPr>
                  <m:t>,</m:t>
                </m:r>
              </m:oMath>
            </m:oMathPara>
          </w:p>
        </w:tc>
        <w:tc>
          <w:tcPr>
            <w:tcW w:w="561" w:type="dxa"/>
          </w:tcPr>
          <w:p w14:paraId="2E77C750" w14:textId="666A363B" w:rsidR="0008708F" w:rsidRPr="00273A4B" w:rsidRDefault="0008708F" w:rsidP="004E06E1">
            <w:pPr>
              <w:spacing w:line="480" w:lineRule="auto"/>
              <w:jc w:val="right"/>
              <w:rPr>
                <w:rFonts w:eastAsiaTheme="minorEastAsia" w:cs="Times New Roman"/>
                <w:sz w:val="22"/>
                <w:lang w:val="en-US"/>
              </w:rPr>
            </w:pPr>
            <w:r w:rsidRPr="00273A4B">
              <w:rPr>
                <w:rFonts w:eastAsiaTheme="minorEastAsia" w:cs="Times New Roman"/>
                <w:sz w:val="22"/>
                <w:lang w:val="en-US"/>
              </w:rPr>
              <w:t>(S</w:t>
            </w:r>
            <w:r w:rsidR="005D682B" w:rsidRPr="00273A4B">
              <w:rPr>
                <w:rFonts w:eastAsiaTheme="minorEastAsia" w:cs="Times New Roman"/>
                <w:sz w:val="22"/>
                <w:lang w:val="en-US"/>
              </w:rPr>
              <w:t>8</w:t>
            </w:r>
            <w:r w:rsidRPr="00273A4B">
              <w:rPr>
                <w:rFonts w:eastAsiaTheme="minorEastAsia" w:cs="Times New Roman"/>
                <w:sz w:val="22"/>
                <w:lang w:val="en-US"/>
              </w:rPr>
              <w:t>)</w:t>
            </w:r>
          </w:p>
        </w:tc>
      </w:tr>
    </w:tbl>
    <w:p w14:paraId="03DE8464" w14:textId="77777777" w:rsidR="0008708F" w:rsidRPr="00273A4B" w:rsidRDefault="0008708F" w:rsidP="0008708F">
      <w:pPr>
        <w:spacing w:after="0" w:line="480" w:lineRule="auto"/>
        <w:jc w:val="both"/>
        <w:rPr>
          <w:rFonts w:eastAsia="Times New Roman" w:cs="Times New Roman"/>
          <w:sz w:val="22"/>
          <w:lang w:val="en-US" w:eastAsia="es-CO"/>
        </w:rPr>
      </w:pPr>
    </w:p>
    <w:p w14:paraId="0A899A5E" w14:textId="0A74968E" w:rsidR="0008708F" w:rsidRPr="00273A4B" w:rsidRDefault="0008708F" w:rsidP="0008708F">
      <w:pPr>
        <w:spacing w:after="0" w:line="480" w:lineRule="auto"/>
        <w:jc w:val="both"/>
        <w:rPr>
          <w:rFonts w:cs="Times New Roman"/>
          <w:sz w:val="22"/>
          <w:lang w:val="en-US"/>
        </w:rPr>
      </w:pPr>
      <w:r w:rsidRPr="00273A4B">
        <w:rPr>
          <w:rFonts w:eastAsia="Times New Roman" w:cs="Times New Roman"/>
          <w:sz w:val="22"/>
          <w:lang w:val="en-US" w:eastAsia="es-CO"/>
        </w:rPr>
        <w:t xml:space="preserve">where </w:t>
      </w:r>
      <m:oMath>
        <m:sSub>
          <m:sSubPr>
            <m:ctrlPr>
              <w:rPr>
                <w:rFonts w:ascii="Cambria Math" w:hAnsi="Cambria Math"/>
                <w:i/>
                <w:sz w:val="22"/>
                <w:lang w:val="en-US"/>
              </w:rPr>
            </m:ctrlPr>
          </m:sSubPr>
          <m:e>
            <m:r>
              <w:rPr>
                <w:rFonts w:ascii="Cambria Math" w:hAnsi="Cambria Math"/>
                <w:sz w:val="22"/>
                <w:lang w:val="en-US"/>
              </w:rPr>
              <m:t>a</m:t>
            </m:r>
          </m:e>
          <m:sub>
            <m:r>
              <m:rPr>
                <m:sty m:val="p"/>
              </m:rPr>
              <w:rPr>
                <w:rFonts w:ascii="Cambria Math" w:hAnsi="Cambria Math"/>
                <w:sz w:val="22"/>
                <w:lang w:val="en-US"/>
              </w:rPr>
              <m:t>0</m:t>
            </m:r>
          </m:sub>
        </m:sSub>
      </m:oMath>
      <w:r w:rsidRPr="00273A4B">
        <w:rPr>
          <w:rFonts w:eastAsia="Times New Roman" w:cs="Times New Roman"/>
          <w:sz w:val="22"/>
          <w:lang w:val="en-US"/>
        </w:rPr>
        <w:t xml:space="preserve"> and </w:t>
      </w:r>
      <m:oMath>
        <m:r>
          <w:rPr>
            <w:rFonts w:ascii="Cambria Math" w:hAnsi="Cambria Math"/>
            <w:sz w:val="22"/>
            <w:lang w:val="en-US"/>
          </w:rPr>
          <m:t>κ</m:t>
        </m:r>
      </m:oMath>
      <w:r w:rsidRPr="00273A4B">
        <w:rPr>
          <w:rFonts w:eastAsia="Times New Roman" w:cs="Times New Roman"/>
          <w:sz w:val="22"/>
          <w:lang w:val="en-US"/>
        </w:rPr>
        <w:t xml:space="preserve"> are material constants </w:t>
      </w:r>
      <w:r w:rsidRPr="00273A4B">
        <w:rPr>
          <w:rFonts w:eastAsia="Times New Roman" w:cs="Times New Roman"/>
          <w:sz w:val="22"/>
          <w:lang w:val="en-US"/>
        </w:rPr>
        <w:fldChar w:fldCharType="begin" w:fldLock="1"/>
      </w:r>
      <w:r w:rsidR="007337BA" w:rsidRPr="00273A4B">
        <w:rPr>
          <w:rFonts w:eastAsia="Times New Roman" w:cs="Times New Roman"/>
          <w:sz w:val="22"/>
          <w:lang w:val="en-US"/>
        </w:rPr>
        <w:instrText>ADDIN CSL_CITATION {"citationItems":[{"id":"ITEM-1","itemData":{"DOI":"10.1016/j.jbiomech.2004.07.003","ISSN":"00219290","PMID":"15863103","abstract":"From a mechanical point of view, the most relevant components of articular cartilage are the tight and highly organized collagen network together with the charged proteoglycans. Due to the fixed charges of the proteoglycans, the cation concentration inside the tissue is higher than in the surrounding synovial fluid. This excess of ion particles leads to an osmotic pressure difference, which causes swelling of the tissue. The fibrillar collagen network resists straining and swelling pressures. This combination makes cartilage a unique, highly hydrated and pressurized tissue, enforced with a strained collagen network. Many theories to explain articular cartilage behavior under loading, expressed in computational models that either include the swelling behavior or the properties of the anisotropic collagen structure, can be found in the literature. The most common tests used to determine the mechanical quality of articular cartilage are those of confined compression, unconfined compression, indentation and swelling. All theories currently available in the literature can explain the cartilage response occurring in some of the above tests, but none of them can explain these for all of the tests. We hypothesized that a model including simultaneous mathematical descriptions of (1) the swelling properties due to the fixed-change densities of the proteoglycans and (2) the anisotropic viscoelastic collagen structure, can explain all these test simultaneously. To study this hypothesis we extended our fibril-reinforced poroviscoelastic finite element model with our biphasic swelling model. We have shown that the newly developed fibril-reinforced poroviscoelastic swelling (FPVES) model for articular cartilage can simultaneously account for the reaction force during swelling, confined compression, indentation and unconfined compression as well as the lateral deformation during unconfined compression. Using this theory it is possible to analyze the link between the collagen network and the swelling properties of articular cartilage. © 2004 Elsevier Ltd. All rights reserved.","author":[{"dropping-particle":"","family":"Wilson","given":"W.","non-dropping-particle":"","parse-names":false,"suffix":""},{"dropping-particle":"","family":"Donkelaar","given":"C. C.","non-dropping-particle":"Van","parse-names":false,"suffix":""},{"dropping-particle":"","family":"Rietbergen","given":"B.","non-dropping-particle":"Van","parse-names":false,"suffix":""},{"dropping-particle":"","family":"Huiskes","given":"R.","non-dropping-particle":"","parse-names":false,"suffix":""}],"container-title":"Journal of Biomechanics","id":"ITEM-1","issue":"6","issued":{"date-parts":[["2005"]]},"page":"1195-1204","title":"A fibril-reinforced poroviscoelastic swelling model for articular cartilage","type":"article-journal","volume":"38"},"uris":["http://www.mendeley.com/documents/?uuid=a1319b25-24ae-4d54-81f1-aec5413ecb19"]}],"mendeley":{"formattedCitation":"[3]","plainTextFormattedCitation":"[3]","previouslyFormattedCitation":"[3]"},"properties":{"noteIndex":0},"schema":"https://github.com/citation-style-language/schema/raw/master/csl-citation.json"}</w:instrText>
      </w:r>
      <w:r w:rsidRPr="00273A4B">
        <w:rPr>
          <w:rFonts w:eastAsia="Times New Roman" w:cs="Times New Roman"/>
          <w:sz w:val="22"/>
          <w:lang w:val="en-US"/>
        </w:rPr>
        <w:fldChar w:fldCharType="separate"/>
      </w:r>
      <w:r w:rsidR="00F919C5" w:rsidRPr="00273A4B">
        <w:rPr>
          <w:rFonts w:eastAsia="Times New Roman" w:cs="Times New Roman"/>
          <w:noProof/>
          <w:sz w:val="22"/>
          <w:lang w:val="en-US"/>
        </w:rPr>
        <w:t>[3]</w:t>
      </w:r>
      <w:r w:rsidRPr="00273A4B">
        <w:rPr>
          <w:rFonts w:eastAsia="Times New Roman" w:cs="Times New Roman"/>
          <w:sz w:val="22"/>
          <w:lang w:val="en-US"/>
        </w:rPr>
        <w:fldChar w:fldCharType="end"/>
      </w:r>
      <w:r w:rsidRPr="00273A4B">
        <w:rPr>
          <w:rFonts w:eastAsia="Times New Roman" w:cs="Times New Roman"/>
          <w:sz w:val="22"/>
          <w:lang w:val="en-US"/>
        </w:rPr>
        <w:t xml:space="preserve">, </w:t>
      </w:r>
      <m:oMath>
        <m:sSubSup>
          <m:sSubSupPr>
            <m:ctrlPr>
              <w:rPr>
                <w:rFonts w:ascii="Cambria Math" w:hAnsi="Cambria Math"/>
                <w:i/>
                <w:sz w:val="22"/>
                <w:lang w:val="en-US"/>
              </w:rPr>
            </m:ctrlPr>
          </m:sSubSupPr>
          <m:e>
            <m:r>
              <w:rPr>
                <w:rFonts w:ascii="Cambria Math" w:hAnsi="Cambria Math"/>
                <w:sz w:val="22"/>
                <w:lang w:val="en-US"/>
              </w:rPr>
              <m:t>γ</m:t>
            </m:r>
          </m:e>
          <m:sub>
            <m:r>
              <m:rPr>
                <m:sty m:val="p"/>
              </m:rPr>
              <w:rPr>
                <w:rFonts w:ascii="Cambria Math" w:hAnsi="Cambria Math"/>
                <w:sz w:val="22"/>
                <w:lang w:val="en-US"/>
              </w:rPr>
              <m:t>ext</m:t>
            </m:r>
          </m:sub>
          <m:sup>
            <m:r>
              <w:rPr>
                <w:rFonts w:ascii="Cambria Math" w:hAnsi="Cambria Math"/>
                <w:sz w:val="22"/>
                <w:lang w:val="en-US"/>
              </w:rPr>
              <m:t>±</m:t>
            </m:r>
          </m:sup>
        </m:sSubSup>
      </m:oMath>
      <w:r w:rsidRPr="00273A4B">
        <w:rPr>
          <w:rFonts w:eastAsia="Times New Roman" w:cs="Times New Roman"/>
          <w:sz w:val="22"/>
          <w:lang w:val="en-US"/>
        </w:rPr>
        <w:t xml:space="preserve"> and </w:t>
      </w:r>
      <m:oMath>
        <m:sSubSup>
          <m:sSubSupPr>
            <m:ctrlPr>
              <w:rPr>
                <w:rFonts w:ascii="Cambria Math" w:hAnsi="Cambria Math"/>
                <w:i/>
                <w:sz w:val="22"/>
                <w:lang w:val="en-US"/>
              </w:rPr>
            </m:ctrlPr>
          </m:sSubSupPr>
          <m:e>
            <m:r>
              <w:rPr>
                <w:rFonts w:ascii="Cambria Math" w:hAnsi="Cambria Math"/>
                <w:sz w:val="22"/>
                <w:lang w:val="en-US"/>
              </w:rPr>
              <m:t>γ</m:t>
            </m:r>
          </m:e>
          <m:sub>
            <m:r>
              <m:rPr>
                <m:sty m:val="p"/>
              </m:rPr>
              <w:rPr>
                <w:rFonts w:ascii="Cambria Math" w:hAnsi="Cambria Math"/>
                <w:sz w:val="22"/>
                <w:lang w:val="en-US"/>
              </w:rPr>
              <m:t>int</m:t>
            </m:r>
          </m:sub>
          <m:sup>
            <m:r>
              <w:rPr>
                <w:rFonts w:ascii="Cambria Math" w:hAnsi="Cambria Math"/>
                <w:sz w:val="22"/>
                <w:lang w:val="en-US"/>
              </w:rPr>
              <m:t>±</m:t>
            </m:r>
          </m:sup>
        </m:sSubSup>
      </m:oMath>
      <w:r w:rsidRPr="00273A4B">
        <w:rPr>
          <w:rFonts w:eastAsia="Times New Roman" w:cs="Times New Roman"/>
          <w:sz w:val="22"/>
          <w:lang w:val="en-US"/>
        </w:rPr>
        <w:t xml:space="preserve"> are external and internal activity coefficients </w:t>
      </w:r>
      <w:r w:rsidRPr="00273A4B">
        <w:rPr>
          <w:rFonts w:eastAsia="Times New Roman" w:cs="Times New Roman"/>
          <w:sz w:val="22"/>
          <w:lang w:val="en-US"/>
        </w:rPr>
        <w:fldChar w:fldCharType="begin" w:fldLock="1"/>
      </w:r>
      <w:r w:rsidR="00724823" w:rsidRPr="00273A4B">
        <w:rPr>
          <w:rFonts w:eastAsia="Times New Roman" w:cs="Times New Roman"/>
          <w:sz w:val="22"/>
          <w:lang w:val="en-US"/>
        </w:rPr>
        <w:instrText>ADDIN CSL_CITATION {"citationItems":[{"id":"ITEM-1","itemData":{"DOI":"10.1007/s10237-002-0023-y","ISSN":"1617-7959","abstract":"The volume of the intrafibrillar water space--i.e. the water contained inside the collagen fibres--is a key parameter that is relevant to concepts of connective tissue structure and function. Confined compression and swelling experiments on annulus fibrosus samples are interpreted in terms of a dual porosity model that distinguishes between a non-ionised intrafibrillar porosity and an ionised extrafibrillar porosity. Both porosities intercommunicate and are saturated with a monovalent ionic solution, i.c. NaCl. The extrafibrillar fixed charge density of the samples is assessed using radiotracer techniques and the collagen content is evaluated by measurement of hydroxyproline concentration. The interpretation of the experimental data yields values for the intrafibrillar water content, the average activity coefficient of the ions, the Donnan osmotic coefficient, the fraction of intrafibrillar water, the stress-free deformation state, and an effective stress-strain relationship as a function of the radial position in the disc. A linear fit between the second Piola-Kirchhoff effective stress and Green-Lagrange strain yielded an effective stiffness: H(e)=1.087 +/- 0.657 MPa. The average fraction of intrafibrillar water was 1.16 g/g collagen. The results were sensitive to changes in the activity and osmotic coefficients and the fraction of intrafibrillar water. The fixed charge density increased with distance from the outer edge of the annulus, whereas the hydroxyproline decreased.","author":[{"dropping-particle":"","family":"Huyghe","given":"J. M.","non-dropping-particle":"","parse-names":false,"suffix":""},{"dropping-particle":"","family":"Houben","given":"G. B.","non-dropping-particle":"","parse-names":false,"suffix":""},{"dropping-particle":"","family":"Drost","given":"M. R.","non-dropping-particle":"","parse-names":false,"suffix":""},{"dropping-particle":"","family":"Donkelaar","given":"C. C.","non-dropping-particle":"van","parse-names":false,"suffix":""}],"container-title":"Biomechanics and Modeling in Mechanobiology","id":"ITEM-1","issue":"1","issued":{"date-parts":[["2003"]]},"page":"3-19","title":"An ionised/non-ionised dual porosity model of intervertebral disc tissue","type":"article-journal","volume":"2"},"uris":["http://www.mendeley.com/documents/?uuid=dd840831-37e9-4fa7-8f15-91d32d4d90cd"]}],"mendeley":{"formattedCitation":"[7]","plainTextFormattedCitation":"[7]","previouslyFormattedCitation":"[7]"},"properties":{"noteIndex":0},"schema":"https://github.com/citation-style-language/schema/raw/master/csl-citation.json"}</w:instrText>
      </w:r>
      <w:r w:rsidRPr="00273A4B">
        <w:rPr>
          <w:rFonts w:eastAsia="Times New Roman" w:cs="Times New Roman"/>
          <w:sz w:val="22"/>
          <w:lang w:val="en-US"/>
        </w:rPr>
        <w:fldChar w:fldCharType="separate"/>
      </w:r>
      <w:r w:rsidR="005042CD" w:rsidRPr="00273A4B">
        <w:rPr>
          <w:rFonts w:eastAsia="Times New Roman" w:cs="Times New Roman"/>
          <w:noProof/>
          <w:sz w:val="22"/>
          <w:lang w:val="en-US"/>
        </w:rPr>
        <w:t>[7]</w:t>
      </w:r>
      <w:r w:rsidRPr="00273A4B">
        <w:rPr>
          <w:rFonts w:eastAsia="Times New Roman" w:cs="Times New Roman"/>
          <w:sz w:val="22"/>
          <w:lang w:val="en-US"/>
        </w:rPr>
        <w:fldChar w:fldCharType="end"/>
      </w:r>
      <w:r w:rsidRPr="00273A4B">
        <w:rPr>
          <w:rFonts w:eastAsia="Times New Roman" w:cs="Times New Roman"/>
          <w:sz w:val="22"/>
          <w:lang w:val="en-US"/>
        </w:rPr>
        <w:t xml:space="preserve">, and </w:t>
      </w:r>
      <m:oMath>
        <m:sSup>
          <m:sSupPr>
            <m:ctrlPr>
              <w:rPr>
                <w:rFonts w:ascii="Cambria Math" w:hAnsi="Cambria Math"/>
                <w:i/>
                <w:sz w:val="22"/>
                <w:lang w:val="en-US"/>
              </w:rPr>
            </m:ctrlPr>
          </m:sSupPr>
          <m:e>
            <m:r>
              <w:rPr>
                <w:rFonts w:ascii="Cambria Math" w:hAnsi="Cambria Math"/>
                <w:sz w:val="22"/>
                <w:lang w:val="en-US"/>
              </w:rPr>
              <m:t>c</m:t>
            </m:r>
          </m:e>
          <m:sup>
            <m:r>
              <w:rPr>
                <w:rFonts w:ascii="Cambria Math" w:hAnsi="Cambria Math"/>
                <w:sz w:val="22"/>
                <w:lang w:val="en-US"/>
              </w:rPr>
              <m:t>-</m:t>
            </m:r>
          </m:sup>
        </m:sSup>
      </m:oMath>
      <w:r w:rsidRPr="00273A4B">
        <w:rPr>
          <w:rFonts w:eastAsia="Times New Roman" w:cs="Times New Roman"/>
          <w:sz w:val="22"/>
          <w:lang w:val="en-US"/>
        </w:rPr>
        <w:t xml:space="preserve"> is the mobile anion concentration</w:t>
      </w:r>
      <w:r w:rsidR="007B6D8F" w:rsidRPr="00273A4B">
        <w:rPr>
          <w:rFonts w:eastAsia="Times New Roman" w:cs="Times New Roman"/>
          <w:sz w:val="22"/>
          <w:lang w:val="en-US"/>
        </w:rPr>
        <w:t xml:space="preserve"> in the cartilage</w:t>
      </w:r>
      <w:r w:rsidRPr="00273A4B">
        <w:rPr>
          <w:rFonts w:eastAsia="Times New Roman" w:cs="Times New Roman"/>
          <w:sz w:val="22"/>
          <w:lang w:val="en-US"/>
        </w:rPr>
        <w:t xml:space="preserve"> </w:t>
      </w:r>
      <w:r w:rsidRPr="00273A4B">
        <w:rPr>
          <w:rFonts w:eastAsia="Times New Roman" w:cs="Times New Roman"/>
          <w:sz w:val="22"/>
          <w:lang w:val="en-US"/>
        </w:rPr>
        <w:fldChar w:fldCharType="begin" w:fldLock="1"/>
      </w:r>
      <w:r w:rsidR="00724823" w:rsidRPr="00273A4B">
        <w:rPr>
          <w:rFonts w:eastAsia="Times New Roman" w:cs="Times New Roman"/>
          <w:sz w:val="22"/>
          <w:lang w:val="en-US"/>
        </w:rPr>
        <w:instrText>ADDIN CSL_CITATION {"citationItems":[{"id":"ITEM-1","itemData":{"DOI":"10.1016/s0020-7225(96)00119-x","ISSN":"00207225","abstract":"A chemo-electro-mechanical formulation of quasi-static finite deformation of swelling incompressible porous media is derived from mixture theory. The model consists of an electrically charged porous solid saturated with a monovalent ionic solution. Incompressible and isothermal deformation is assumed. Hydration forces are neglected. The mixture as a whole is assumed locally electroneutral. Four phases following different kinematic paths are defined: solid, fluid, anions and cations. Balance laws are derived for each phase and for the mixture as a whole. A Lagrangian form of the second law of thermodynamics is derived for incompressible porous media and is used to derive the constitutive relationships of the medium. It is shown that the theory is consistent with Biot's theory for the limiting case without ionic effects and with Staverman's results for the limiting case without deformation. © 1997 Elsevier Science Ltd.","author":[{"dropping-particle":"","family":"Huyghe","given":"J. M.","non-dropping-particle":"","parse-names":false,"suffix":""},{"dropping-particle":"","family":"Janssen","given":"J. D.","non-dropping-particle":"","parse-names":false,"suffix":""}],"container-title":"International Journal of Engineering Science","id":"ITEM-1","issue":"8","issued":{"date-parts":[["1997"]]},"page":"793-802","title":"Quadriphasic mechanics of swelling incompressible porous media","type":"article-journal","volume":"35"},"uris":["http://www.mendeley.com/documents/?uuid=d6a10f18-e860-4d46-a703-eab162b1ae52"]},{"id":"ITEM-2","itemData":{"DOI":"10.1016/j.jbiomech.2004.07.003","ISSN":"00219290","PMID":"15863103","abstract":"From a mechanical point of view, the most relevant components of articular cartilage are the tight and highly organized collagen network together with the charged proteoglycans. Due to the fixed charges of the proteoglycans, the cation concentration inside the tissue is higher than in the surrounding synovial fluid. This excess of ion particles leads to an osmotic pressure difference, which causes swelling of the tissue. The fibrillar collagen network resists straining and swelling pressures. This combination makes cartilage a unique, highly hydrated and pressurized tissue, enforced with a strained collagen network. Many theories to explain articular cartilage behavior under loading, expressed in computational models that either include the swelling behavior or the properties of the anisotropic collagen structure, can be found in the literature. The most common tests used to determine the mechanical quality of articular cartilage are those of confined compression, unconfined compression, indentation and swelling. All theories currently available in the literature can explain the cartilage response occurring in some of the above tests, but none of them can explain these for all of the tests. We hypothesized that a model including simultaneous mathematical descriptions of (1) the swelling properties due to the fixed-change densities of the proteoglycans and (2) the anisotropic viscoelastic collagen structure, can explain all these test simultaneously. To study this hypothesis we extended our fibril-reinforced poroviscoelastic finite element model with our biphasic swelling model. We have shown that the newly developed fibril-reinforced poroviscoelastic swelling (FPVES) model for articular cartilage can simultaneously account for the reaction force during swelling, confined compression, indentation and unconfined compression as well as the lateral deformation during unconfined compression. Using this theory it is possible to analyze the link between the collagen network and the swelling properties of articular cartilage. © 2004 Elsevier Ltd. All rights reserved.","author":[{"dropping-particle":"","family":"Wilson","given":"W.","non-dropping-particle":"","parse-names":false,"suffix":""},{"dropping-particle":"","family":"Donkelaar","given":"C. C.","non-dropping-particle":"Van","parse-names":false,"suffix":""},{"dropping-particle":"","family":"Rietbergen","given":"B.","non-dropping-particle":"Van","parse-names":false,"suffix":""},{"dropping-particle":"","family":"Huiskes","given":"R.","non-dropping-particle":"","parse-names":false,"suffix":""}],"container-title":"Journal of Biomechanics","id":"ITEM-2","issue":"6","issued":{"date-parts":[["2005"]]},"page":"1195-1204","title":"A fibril-reinforced poroviscoelastic swelling model for articular cartilage","type":"article-journal","volume":"38"},"uris":["http://www.mendeley.com/documents/?uuid=a1319b25-24ae-4d54-81f1-aec5413ecb19"]}],"mendeley":{"formattedCitation":"[3,8]","plainTextFormattedCitation":"[3,8]","previouslyFormattedCitation":"[3,8]"},"properties":{"noteIndex":0},"schema":"https://github.com/citation-style-language/schema/raw/master/csl-citation.json"}</w:instrText>
      </w:r>
      <w:r w:rsidRPr="00273A4B">
        <w:rPr>
          <w:rFonts w:eastAsia="Times New Roman" w:cs="Times New Roman"/>
          <w:sz w:val="22"/>
          <w:lang w:val="en-US"/>
        </w:rPr>
        <w:fldChar w:fldCharType="separate"/>
      </w:r>
      <w:r w:rsidR="005042CD" w:rsidRPr="00273A4B">
        <w:rPr>
          <w:rFonts w:eastAsia="Times New Roman" w:cs="Times New Roman"/>
          <w:noProof/>
          <w:sz w:val="22"/>
          <w:lang w:val="en-US"/>
        </w:rPr>
        <w:t>[3,8]</w:t>
      </w:r>
      <w:r w:rsidRPr="00273A4B">
        <w:rPr>
          <w:rFonts w:eastAsia="Times New Roman" w:cs="Times New Roman"/>
          <w:sz w:val="22"/>
          <w:lang w:val="en-US"/>
        </w:rPr>
        <w:fldChar w:fldCharType="end"/>
      </w:r>
      <w:r w:rsidRPr="00273A4B">
        <w:rPr>
          <w:rFonts w:eastAsia="Times New Roman" w:cs="Times New Roman"/>
          <w:sz w:val="22"/>
          <w:lang w:val="en-US"/>
        </w:rPr>
        <w:t>.</w:t>
      </w:r>
      <w:r w:rsidRPr="00273A4B">
        <w:rPr>
          <w:rFonts w:cs="Times New Roman"/>
          <w:sz w:val="22"/>
          <w:lang w:val="en-US"/>
        </w:rPr>
        <w:t xml:space="preserve"> The </w:t>
      </w:r>
      <w:r w:rsidR="00561E2C" w:rsidRPr="00273A4B">
        <w:rPr>
          <w:rFonts w:cs="Times New Roman"/>
          <w:sz w:val="22"/>
          <w:lang w:val="en-US"/>
        </w:rPr>
        <w:t>depth-</w:t>
      </w:r>
      <w:r w:rsidRPr="00273A4B">
        <w:rPr>
          <w:rFonts w:cs="Times New Roman"/>
          <w:sz w:val="22"/>
          <w:lang w:val="en-US"/>
        </w:rPr>
        <w:t xml:space="preserve">dependent FCD concentration </w:t>
      </w:r>
      <m:oMath>
        <m:sSub>
          <m:sSubPr>
            <m:ctrlPr>
              <w:rPr>
                <w:rFonts w:ascii="Cambria Math" w:hAnsi="Cambria Math"/>
                <w:i/>
                <w:sz w:val="22"/>
                <w:lang w:val="en-US"/>
              </w:rPr>
            </m:ctrlPr>
          </m:sSubPr>
          <m:e>
            <m:r>
              <w:rPr>
                <w:rFonts w:ascii="Cambria Math" w:hAnsi="Cambria Math"/>
                <w:sz w:val="22"/>
                <w:lang w:val="en-US"/>
              </w:rPr>
              <m:t>c</m:t>
            </m:r>
          </m:e>
          <m:sub>
            <m:r>
              <m:rPr>
                <m:sty m:val="p"/>
              </m:rPr>
              <w:rPr>
                <w:rFonts w:ascii="Cambria Math" w:hAnsi="Cambria Math"/>
                <w:sz w:val="22"/>
                <w:lang w:val="en-US"/>
              </w:rPr>
              <m:t>FCD</m:t>
            </m:r>
          </m:sub>
        </m:sSub>
      </m:oMath>
      <w:r w:rsidRPr="00273A4B">
        <w:rPr>
          <w:rFonts w:cs="Times New Roman"/>
          <w:sz w:val="22"/>
          <w:lang w:val="en-US"/>
        </w:rPr>
        <w:t xml:space="preserve"> is described as a function of volumetric de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
        <w:gridCol w:w="8482"/>
        <w:gridCol w:w="595"/>
      </w:tblGrid>
      <w:tr w:rsidR="0008708F" w:rsidRPr="00273A4B" w14:paraId="0930EB63" w14:textId="77777777" w:rsidTr="005D682B">
        <w:tc>
          <w:tcPr>
            <w:tcW w:w="562" w:type="dxa"/>
          </w:tcPr>
          <w:p w14:paraId="5BF3B7CD" w14:textId="77777777" w:rsidR="0008708F" w:rsidRPr="00273A4B" w:rsidRDefault="0008708F" w:rsidP="004E06E1">
            <w:pPr>
              <w:spacing w:line="480" w:lineRule="auto"/>
              <w:jc w:val="both"/>
              <w:rPr>
                <w:rFonts w:eastAsiaTheme="minorEastAsia" w:cs="Times New Roman"/>
                <w:sz w:val="22"/>
                <w:lang w:val="en-US"/>
              </w:rPr>
            </w:pPr>
          </w:p>
        </w:tc>
        <w:tc>
          <w:tcPr>
            <w:tcW w:w="8505" w:type="dxa"/>
          </w:tcPr>
          <w:p w14:paraId="2FDF2165" w14:textId="77777777" w:rsidR="0008708F" w:rsidRPr="00273A4B" w:rsidRDefault="004C7544" w:rsidP="004E06E1">
            <w:pPr>
              <w:spacing w:line="480" w:lineRule="auto"/>
              <w:jc w:val="both"/>
              <w:rPr>
                <w:rFonts w:eastAsiaTheme="minorEastAsia" w:cs="Times New Roman"/>
                <w:sz w:val="22"/>
                <w:lang w:val="en-US"/>
              </w:rPr>
            </w:pPr>
            <m:oMathPara>
              <m:oMath>
                <m:sSub>
                  <m:sSubPr>
                    <m:ctrlPr>
                      <w:rPr>
                        <w:rFonts w:ascii="Cambria Math" w:hAnsi="Cambria Math"/>
                        <w:i/>
                        <w:sz w:val="22"/>
                        <w:lang w:val="en-US"/>
                      </w:rPr>
                    </m:ctrlPr>
                  </m:sSubPr>
                  <m:e>
                    <m:r>
                      <w:rPr>
                        <w:rFonts w:ascii="Cambria Math" w:hAnsi="Cambria Math"/>
                        <w:sz w:val="22"/>
                        <w:lang w:val="en-US"/>
                      </w:rPr>
                      <m:t>c</m:t>
                    </m:r>
                  </m:e>
                  <m:sub>
                    <m:r>
                      <m:rPr>
                        <m:nor/>
                      </m:rPr>
                      <w:rPr>
                        <w:rFonts w:ascii="Cambria Math" w:hAnsi="Cambria Math"/>
                        <w:sz w:val="22"/>
                        <w:lang w:val="en-US"/>
                      </w:rPr>
                      <m:t>FCD</m:t>
                    </m:r>
                  </m:sub>
                </m:sSub>
                <m:r>
                  <w:rPr>
                    <w:rFonts w:ascii="Cambria Math" w:hAnsi="Cambria Math"/>
                    <w:sz w:val="22"/>
                    <w:lang w:val="en-US"/>
                  </w:rPr>
                  <m:t>=</m:t>
                </m:r>
                <m:sSub>
                  <m:sSubPr>
                    <m:ctrlPr>
                      <w:rPr>
                        <w:rFonts w:ascii="Cambria Math" w:hAnsi="Cambria Math"/>
                        <w:i/>
                        <w:sz w:val="22"/>
                        <w:lang w:val="en-US"/>
                      </w:rPr>
                    </m:ctrlPr>
                  </m:sSubPr>
                  <m:e>
                    <m:r>
                      <w:rPr>
                        <w:rFonts w:ascii="Cambria Math" w:hAnsi="Cambria Math"/>
                        <w:sz w:val="22"/>
                        <w:lang w:val="en-US"/>
                      </w:rPr>
                      <m:t>c</m:t>
                    </m:r>
                  </m:e>
                  <m:sub>
                    <m:r>
                      <m:rPr>
                        <m:nor/>
                      </m:rPr>
                      <w:rPr>
                        <w:rFonts w:ascii="Cambria Math" w:hAnsi="Cambria Math"/>
                        <w:sz w:val="22"/>
                        <w:lang w:val="en-US"/>
                      </w:rPr>
                      <m:t>FCD,0</m:t>
                    </m:r>
                  </m:sub>
                </m:sSub>
                <m:f>
                  <m:fPr>
                    <m:ctrlPr>
                      <w:rPr>
                        <w:rFonts w:ascii="Cambria Math" w:hAnsi="Cambria Math"/>
                        <w:sz w:val="22"/>
                        <w:lang w:val="en-US"/>
                      </w:rPr>
                    </m:ctrlPr>
                  </m:fPr>
                  <m:num>
                    <m:sSub>
                      <m:sSubPr>
                        <m:ctrlPr>
                          <w:rPr>
                            <w:rFonts w:ascii="Cambria Math" w:hAnsi="Cambria Math"/>
                            <w:i/>
                            <w:sz w:val="22"/>
                            <w:lang w:val="en-US"/>
                          </w:rPr>
                        </m:ctrlPr>
                      </m:sSubPr>
                      <m:e>
                        <m:r>
                          <w:rPr>
                            <w:rFonts w:ascii="Cambria Math" w:hAnsi="Cambria Math"/>
                            <w:sz w:val="22"/>
                            <w:lang w:val="en-US"/>
                          </w:rPr>
                          <m:t>n</m:t>
                        </m:r>
                      </m:e>
                      <m:sub>
                        <m:r>
                          <m:rPr>
                            <m:nor/>
                          </m:rPr>
                          <w:rPr>
                            <w:rFonts w:ascii="Cambria Math" w:hAnsi="Cambria Math"/>
                            <w:sz w:val="22"/>
                            <w:lang w:val="en-US"/>
                          </w:rPr>
                          <m:t>f,0</m:t>
                        </m:r>
                      </m:sub>
                    </m:sSub>
                    <m:ctrlPr>
                      <w:rPr>
                        <w:rFonts w:ascii="Cambria Math" w:hAnsi="Cambria Math"/>
                        <w:i/>
                        <w:sz w:val="22"/>
                        <w:lang w:val="en-US"/>
                      </w:rPr>
                    </m:ctrlPr>
                  </m:num>
                  <m:den>
                    <m:sSub>
                      <m:sSubPr>
                        <m:ctrlPr>
                          <w:rPr>
                            <w:rFonts w:ascii="Cambria Math" w:hAnsi="Cambria Math"/>
                            <w:i/>
                            <w:sz w:val="22"/>
                            <w:lang w:val="en-US"/>
                          </w:rPr>
                        </m:ctrlPr>
                      </m:sSubPr>
                      <m:e>
                        <m:r>
                          <w:rPr>
                            <w:rFonts w:ascii="Cambria Math" w:hAnsi="Cambria Math"/>
                            <w:sz w:val="22"/>
                            <w:lang w:val="en-US"/>
                          </w:rPr>
                          <m:t>n</m:t>
                        </m:r>
                      </m:e>
                      <m:sub>
                        <m:r>
                          <m:rPr>
                            <m:nor/>
                          </m:rPr>
                          <w:rPr>
                            <w:rFonts w:ascii="Cambria Math" w:hAnsi="Cambria Math"/>
                            <w:sz w:val="22"/>
                            <w:lang w:val="en-US"/>
                          </w:rPr>
                          <m:t>f,0</m:t>
                        </m:r>
                      </m:sub>
                    </m:sSub>
                    <m:r>
                      <w:rPr>
                        <w:rFonts w:ascii="Cambria Math" w:hAnsi="Cambria Math"/>
                        <w:sz w:val="22"/>
                        <w:lang w:val="en-US"/>
                      </w:rPr>
                      <m:t>-1+J</m:t>
                    </m:r>
                    <m:ctrlPr>
                      <w:rPr>
                        <w:rFonts w:ascii="Cambria Math" w:hAnsi="Cambria Math"/>
                        <w:i/>
                        <w:sz w:val="22"/>
                        <w:lang w:val="en-US"/>
                      </w:rPr>
                    </m:ctrlPr>
                  </m:den>
                </m:f>
                <m:r>
                  <w:rPr>
                    <w:rFonts w:ascii="Cambria Math" w:hAnsi="Cambria Math"/>
                    <w:sz w:val="22"/>
                    <w:lang w:val="en-US"/>
                  </w:rPr>
                  <m:t xml:space="preserve"> ,</m:t>
                </m:r>
              </m:oMath>
            </m:oMathPara>
          </w:p>
        </w:tc>
        <w:tc>
          <w:tcPr>
            <w:tcW w:w="561" w:type="dxa"/>
          </w:tcPr>
          <w:p w14:paraId="1E10E514" w14:textId="75EEC448" w:rsidR="0008708F" w:rsidRPr="00273A4B" w:rsidRDefault="0008708F" w:rsidP="004E06E1">
            <w:pPr>
              <w:spacing w:line="480" w:lineRule="auto"/>
              <w:jc w:val="right"/>
              <w:rPr>
                <w:rFonts w:eastAsiaTheme="minorEastAsia" w:cs="Times New Roman"/>
                <w:sz w:val="22"/>
                <w:lang w:val="en-US"/>
              </w:rPr>
            </w:pPr>
            <w:r w:rsidRPr="00273A4B">
              <w:rPr>
                <w:rFonts w:eastAsiaTheme="minorEastAsia" w:cs="Times New Roman"/>
                <w:sz w:val="22"/>
                <w:lang w:val="en-US"/>
              </w:rPr>
              <w:t>(S</w:t>
            </w:r>
            <w:r w:rsidR="005D682B" w:rsidRPr="00273A4B">
              <w:rPr>
                <w:rFonts w:eastAsiaTheme="minorEastAsia" w:cs="Times New Roman"/>
                <w:sz w:val="22"/>
                <w:lang w:val="en-US"/>
              </w:rPr>
              <w:t>9</w:t>
            </w:r>
            <w:r w:rsidRPr="00273A4B">
              <w:rPr>
                <w:rFonts w:eastAsiaTheme="minorEastAsia" w:cs="Times New Roman"/>
                <w:sz w:val="22"/>
                <w:lang w:val="en-US"/>
              </w:rPr>
              <w:t>)</w:t>
            </w:r>
          </w:p>
        </w:tc>
      </w:tr>
    </w:tbl>
    <w:p w14:paraId="34C2F481" w14:textId="77777777" w:rsidR="0008708F" w:rsidRPr="00273A4B" w:rsidRDefault="0008708F" w:rsidP="0008708F">
      <w:pPr>
        <w:spacing w:after="0" w:line="480" w:lineRule="auto"/>
        <w:jc w:val="both"/>
        <w:rPr>
          <w:rFonts w:eastAsiaTheme="minorEastAsia" w:cs="Times New Roman"/>
          <w:sz w:val="22"/>
          <w:lang w:val="en-US" w:eastAsia="es-CO"/>
        </w:rPr>
      </w:pPr>
    </w:p>
    <w:p w14:paraId="362AD3E7" w14:textId="4947812E" w:rsidR="0008708F" w:rsidRPr="00273A4B" w:rsidRDefault="0008708F" w:rsidP="0008708F">
      <w:pPr>
        <w:spacing w:after="0" w:line="480" w:lineRule="auto"/>
        <w:jc w:val="both"/>
        <w:rPr>
          <w:rFonts w:cs="Times New Roman"/>
          <w:sz w:val="22"/>
          <w:lang w:val="en-US"/>
        </w:rPr>
      </w:pPr>
      <w:r w:rsidRPr="00273A4B">
        <w:rPr>
          <w:rFonts w:cs="Times New Roman"/>
          <w:sz w:val="22"/>
          <w:lang w:val="en-US"/>
        </w:rPr>
        <w:t xml:space="preserve">where </w:t>
      </w:r>
      <m:oMath>
        <m:sSub>
          <m:sSubPr>
            <m:ctrlPr>
              <w:rPr>
                <w:rFonts w:ascii="Cambria Math" w:hAnsi="Cambria Math"/>
                <w:i/>
                <w:sz w:val="22"/>
                <w:lang w:val="en-US"/>
              </w:rPr>
            </m:ctrlPr>
          </m:sSubPr>
          <m:e>
            <m:r>
              <w:rPr>
                <w:rFonts w:ascii="Cambria Math" w:hAnsi="Cambria Math"/>
                <w:sz w:val="22"/>
                <w:lang w:val="en-US"/>
              </w:rPr>
              <m:t>c</m:t>
            </m:r>
          </m:e>
          <m:sub>
            <m:r>
              <m:rPr>
                <m:nor/>
              </m:rPr>
              <w:rPr>
                <w:rFonts w:ascii="Cambria Math" w:hAnsi="Cambria Math"/>
                <w:sz w:val="22"/>
                <w:lang w:val="en-US"/>
              </w:rPr>
              <m:t>FCD,0</m:t>
            </m:r>
          </m:sub>
        </m:sSub>
      </m:oMath>
      <w:r w:rsidRPr="00273A4B">
        <w:rPr>
          <w:rFonts w:cs="Times New Roman"/>
          <w:sz w:val="22"/>
          <w:lang w:val="en-US"/>
        </w:rPr>
        <w:t xml:space="preserve"> is the initial depth-wise FCD and </w:t>
      </w:r>
      <m:oMath>
        <m:sSub>
          <m:sSubPr>
            <m:ctrlPr>
              <w:rPr>
                <w:rFonts w:ascii="Cambria Math" w:hAnsi="Cambria Math"/>
                <w:i/>
                <w:sz w:val="22"/>
                <w:lang w:val="en-US"/>
              </w:rPr>
            </m:ctrlPr>
          </m:sSubPr>
          <m:e>
            <m:r>
              <w:rPr>
                <w:rFonts w:ascii="Cambria Math" w:hAnsi="Cambria Math"/>
                <w:sz w:val="22"/>
                <w:lang w:val="en-US"/>
              </w:rPr>
              <m:t>n</m:t>
            </m:r>
          </m:e>
          <m:sub>
            <m:r>
              <m:rPr>
                <m:nor/>
              </m:rPr>
              <w:rPr>
                <w:rFonts w:ascii="Cambria Math" w:hAnsi="Cambria Math"/>
                <w:sz w:val="22"/>
                <w:lang w:val="en-US"/>
              </w:rPr>
              <m:t>f,0</m:t>
            </m:r>
          </m:sub>
        </m:sSub>
      </m:oMath>
      <w:r w:rsidRPr="00273A4B">
        <w:rPr>
          <w:rFonts w:cs="Times New Roman"/>
          <w:sz w:val="22"/>
          <w:lang w:val="en-US"/>
        </w:rPr>
        <w:t xml:space="preserve"> is the porosity</w:t>
      </w:r>
      <w:r w:rsidR="00866F03" w:rsidRPr="00273A4B">
        <w:rPr>
          <w:rFonts w:cs="Times New Roman"/>
          <w:sz w:val="22"/>
          <w:lang w:val="en-US"/>
        </w:rPr>
        <w:t>,</w:t>
      </w:r>
      <w:r w:rsidRPr="00273A4B">
        <w:rPr>
          <w:rFonts w:cs="Times New Roman"/>
          <w:sz w:val="22"/>
          <w:lang w:val="en-US"/>
        </w:rPr>
        <w:t xml:space="preserve"> i.e., fluid volume fraction</w:t>
      </w:r>
      <w:r w:rsidR="00561E2C" w:rsidRPr="00273A4B">
        <w:rPr>
          <w:rFonts w:cs="Times New Roman"/>
          <w:sz w:val="22"/>
          <w:lang w:val="en-US"/>
        </w:rPr>
        <w:t>,</w:t>
      </w:r>
      <w:r w:rsidR="00845B3B" w:rsidRPr="00273A4B">
        <w:rPr>
          <w:rFonts w:cs="Times New Roman"/>
          <w:sz w:val="22"/>
          <w:lang w:val="en-US"/>
        </w:rPr>
        <w:t xml:space="preserve"> both presented in </w:t>
      </w:r>
      <w:r w:rsidR="005211E9">
        <w:rPr>
          <w:rFonts w:cs="Times New Roman"/>
          <w:sz w:val="22"/>
          <w:lang w:val="en-US"/>
        </w:rPr>
        <w:t>S</w:t>
      </w:r>
      <w:r w:rsidR="00ED3B97">
        <w:rPr>
          <w:rFonts w:cs="Times New Roman"/>
          <w:sz w:val="22"/>
          <w:lang w:val="en-US"/>
        </w:rPr>
        <w:t>1</w:t>
      </w:r>
      <w:r w:rsidR="005211E9">
        <w:rPr>
          <w:rFonts w:cs="Times New Roman"/>
          <w:sz w:val="22"/>
          <w:lang w:val="en-US"/>
        </w:rPr>
        <w:t xml:space="preserve"> </w:t>
      </w:r>
      <w:r w:rsidR="00561E2C" w:rsidRPr="00273A4B">
        <w:rPr>
          <w:rFonts w:cs="Times New Roman"/>
          <w:sz w:val="22"/>
          <w:lang w:val="en-US"/>
        </w:rPr>
        <w:t>Table</w:t>
      </w:r>
      <w:r w:rsidRPr="00273A4B">
        <w:rPr>
          <w:rFonts w:cs="Times New Roman"/>
          <w:sz w:val="22"/>
          <w:lang w:val="en-US"/>
        </w:rPr>
        <w:t xml:space="preserve">. </w:t>
      </w:r>
    </w:p>
    <w:p w14:paraId="241012FF" w14:textId="683828D6" w:rsidR="0008708F" w:rsidRPr="00273A4B" w:rsidRDefault="0008708F" w:rsidP="009C2C67">
      <w:pPr>
        <w:spacing w:after="0" w:line="480" w:lineRule="auto"/>
        <w:ind w:firstLine="720"/>
        <w:jc w:val="both"/>
        <w:rPr>
          <w:rFonts w:cs="Times New Roman"/>
          <w:sz w:val="22"/>
          <w:lang w:val="en-US"/>
        </w:rPr>
      </w:pPr>
      <w:r w:rsidRPr="00273A4B">
        <w:rPr>
          <w:rFonts w:cs="Times New Roman"/>
          <w:sz w:val="22"/>
          <w:lang w:val="en-US"/>
        </w:rPr>
        <w:t xml:space="preserve">Donnan osmotic swelling in equilibrium after initial swelling was model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
        <w:gridCol w:w="8379"/>
        <w:gridCol w:w="705"/>
      </w:tblGrid>
      <w:tr w:rsidR="0008708F" w:rsidRPr="00273A4B" w14:paraId="66796425" w14:textId="77777777" w:rsidTr="005D682B">
        <w:tc>
          <w:tcPr>
            <w:tcW w:w="562" w:type="dxa"/>
          </w:tcPr>
          <w:p w14:paraId="17B57E75" w14:textId="77777777" w:rsidR="0008708F" w:rsidRPr="00273A4B" w:rsidRDefault="0008708F" w:rsidP="004E06E1">
            <w:pPr>
              <w:spacing w:line="480" w:lineRule="auto"/>
              <w:jc w:val="both"/>
              <w:rPr>
                <w:rFonts w:eastAsiaTheme="minorEastAsia" w:cs="Times New Roman"/>
                <w:sz w:val="22"/>
                <w:lang w:val="en-US"/>
              </w:rPr>
            </w:pPr>
          </w:p>
        </w:tc>
        <w:tc>
          <w:tcPr>
            <w:tcW w:w="8505" w:type="dxa"/>
          </w:tcPr>
          <w:p w14:paraId="28C0FC5D" w14:textId="77777777" w:rsidR="0008708F" w:rsidRPr="00273A4B" w:rsidRDefault="0008708F" w:rsidP="004E06E1">
            <w:pPr>
              <w:spacing w:line="480" w:lineRule="auto"/>
              <w:jc w:val="both"/>
              <w:rPr>
                <w:rFonts w:eastAsiaTheme="minorEastAsia" w:cs="Times New Roman"/>
                <w:sz w:val="22"/>
                <w:lang w:val="en-US"/>
              </w:rPr>
            </w:pPr>
            <m:oMathPara>
              <m:oMath>
                <m:r>
                  <w:rPr>
                    <w:rFonts w:ascii="Cambria Math" w:hAnsi="Cambria Math"/>
                    <w:sz w:val="22"/>
                    <w:lang w:val="en-US"/>
                  </w:rPr>
                  <m:t>∆π=</m:t>
                </m:r>
                <m:sSub>
                  <m:sSubPr>
                    <m:ctrlPr>
                      <w:rPr>
                        <w:rFonts w:ascii="Cambria Math" w:hAnsi="Cambria Math"/>
                        <w:i/>
                        <w:sz w:val="22"/>
                        <w:lang w:val="en-US"/>
                      </w:rPr>
                    </m:ctrlPr>
                  </m:sSubPr>
                  <m:e>
                    <m:r>
                      <w:rPr>
                        <w:rFonts w:ascii="Cambria Math" w:hAnsi="Cambria Math"/>
                        <w:sz w:val="22"/>
                        <w:lang w:val="en-US"/>
                      </w:rPr>
                      <m:t>ϕ</m:t>
                    </m:r>
                  </m:e>
                  <m:sub>
                    <m:r>
                      <m:rPr>
                        <m:sty m:val="p"/>
                      </m:rPr>
                      <w:rPr>
                        <w:rFonts w:ascii="Cambria Math" w:hAnsi="Cambria Math"/>
                        <w:sz w:val="22"/>
                        <w:lang w:val="en-US"/>
                      </w:rPr>
                      <m:t>int</m:t>
                    </m:r>
                  </m:sub>
                </m:sSub>
                <m:r>
                  <w:rPr>
                    <w:rFonts w:ascii="Cambria Math" w:hAnsi="Cambria Math"/>
                    <w:sz w:val="22"/>
                    <w:lang w:val="en-US"/>
                  </w:rPr>
                  <m:t>RT</m:t>
                </m:r>
                <m:d>
                  <m:dPr>
                    <m:ctrlPr>
                      <w:rPr>
                        <w:rFonts w:ascii="Cambria Math" w:hAnsi="Cambria Math"/>
                        <w:i/>
                        <w:sz w:val="22"/>
                        <w:lang w:val="en-US"/>
                      </w:rPr>
                    </m:ctrlPr>
                  </m:dPr>
                  <m:e>
                    <m:rad>
                      <m:radPr>
                        <m:degHide m:val="1"/>
                        <m:ctrlPr>
                          <w:rPr>
                            <w:rFonts w:ascii="Cambria Math" w:hAnsi="Cambria Math"/>
                            <w:i/>
                            <w:sz w:val="22"/>
                            <w:lang w:val="en-US"/>
                          </w:rPr>
                        </m:ctrlPr>
                      </m:radPr>
                      <m:deg/>
                      <m:e>
                        <m:sSubSup>
                          <m:sSubSupPr>
                            <m:ctrlPr>
                              <w:rPr>
                                <w:rFonts w:ascii="Cambria Math" w:hAnsi="Cambria Math"/>
                                <w:i/>
                                <w:sz w:val="22"/>
                                <w:lang w:val="en-US"/>
                              </w:rPr>
                            </m:ctrlPr>
                          </m:sSubSupPr>
                          <m:e>
                            <m:r>
                              <w:rPr>
                                <w:rFonts w:ascii="Cambria Math" w:hAnsi="Cambria Math"/>
                                <w:sz w:val="22"/>
                                <w:lang w:val="en-US"/>
                              </w:rPr>
                              <m:t>c</m:t>
                            </m:r>
                          </m:e>
                          <m:sub>
                            <m:r>
                              <m:rPr>
                                <m:sty m:val="p"/>
                              </m:rPr>
                              <w:rPr>
                                <w:rFonts w:ascii="Cambria Math" w:hAnsi="Cambria Math"/>
                                <w:sz w:val="22"/>
                                <w:lang w:val="en-US"/>
                              </w:rPr>
                              <m:t>FCD</m:t>
                            </m:r>
                          </m:sub>
                          <m:sup>
                            <m:r>
                              <w:rPr>
                                <w:rFonts w:ascii="Cambria Math" w:hAnsi="Cambria Math"/>
                                <w:sz w:val="22"/>
                                <w:lang w:val="en-US"/>
                              </w:rPr>
                              <m:t>2</m:t>
                            </m:r>
                          </m:sup>
                        </m:sSubSup>
                        <m:r>
                          <w:rPr>
                            <w:rFonts w:ascii="Cambria Math" w:hAnsi="Cambria Math"/>
                            <w:sz w:val="22"/>
                            <w:lang w:val="en-US"/>
                          </w:rPr>
                          <m:t>+4</m:t>
                        </m:r>
                        <m:f>
                          <m:fPr>
                            <m:ctrlPr>
                              <w:rPr>
                                <w:rFonts w:ascii="Cambria Math" w:hAnsi="Cambria Math"/>
                                <w:i/>
                                <w:sz w:val="22"/>
                                <w:lang w:val="en-US"/>
                              </w:rPr>
                            </m:ctrlPr>
                          </m:fPr>
                          <m:num>
                            <m:sSup>
                              <m:sSupPr>
                                <m:ctrlPr>
                                  <w:rPr>
                                    <w:rFonts w:ascii="Cambria Math" w:hAnsi="Cambria Math"/>
                                    <w:i/>
                                    <w:sz w:val="22"/>
                                    <w:lang w:val="en-US"/>
                                  </w:rPr>
                                </m:ctrlPr>
                              </m:sSupPr>
                              <m:e>
                                <m:d>
                                  <m:dPr>
                                    <m:ctrlPr>
                                      <w:rPr>
                                        <w:rFonts w:ascii="Cambria Math" w:hAnsi="Cambria Math"/>
                                        <w:i/>
                                        <w:sz w:val="22"/>
                                        <w:lang w:val="en-US"/>
                                      </w:rPr>
                                    </m:ctrlPr>
                                  </m:dPr>
                                  <m:e>
                                    <m:sSubSup>
                                      <m:sSubSupPr>
                                        <m:ctrlPr>
                                          <w:rPr>
                                            <w:rFonts w:ascii="Cambria Math" w:hAnsi="Cambria Math"/>
                                            <w:i/>
                                            <w:sz w:val="22"/>
                                            <w:lang w:val="en-US"/>
                                          </w:rPr>
                                        </m:ctrlPr>
                                      </m:sSubSupPr>
                                      <m:e>
                                        <m:r>
                                          <w:rPr>
                                            <w:rFonts w:ascii="Cambria Math" w:hAnsi="Cambria Math"/>
                                            <w:sz w:val="22"/>
                                            <w:lang w:val="en-US"/>
                                          </w:rPr>
                                          <m:t>γ</m:t>
                                        </m:r>
                                      </m:e>
                                      <m:sub>
                                        <m:r>
                                          <m:rPr>
                                            <m:sty m:val="p"/>
                                          </m:rPr>
                                          <w:rPr>
                                            <w:rFonts w:ascii="Cambria Math" w:hAnsi="Cambria Math"/>
                                            <w:sz w:val="22"/>
                                            <w:lang w:val="en-US"/>
                                          </w:rPr>
                                          <m:t>ext</m:t>
                                        </m:r>
                                      </m:sub>
                                      <m:sup>
                                        <m:r>
                                          <w:rPr>
                                            <w:rFonts w:ascii="Cambria Math" w:hAnsi="Cambria Math"/>
                                            <w:sz w:val="22"/>
                                            <w:lang w:val="en-US"/>
                                          </w:rPr>
                                          <m:t>±</m:t>
                                        </m:r>
                                      </m:sup>
                                    </m:sSubSup>
                                  </m:e>
                                </m:d>
                              </m:e>
                              <m:sup>
                                <m:r>
                                  <w:rPr>
                                    <w:rFonts w:ascii="Cambria Math" w:hAnsi="Cambria Math"/>
                                    <w:sz w:val="22"/>
                                    <w:lang w:val="en-US"/>
                                  </w:rPr>
                                  <m:t>2</m:t>
                                </m:r>
                              </m:sup>
                            </m:sSup>
                          </m:num>
                          <m:den>
                            <m:sSup>
                              <m:sSupPr>
                                <m:ctrlPr>
                                  <w:rPr>
                                    <w:rFonts w:ascii="Cambria Math" w:hAnsi="Cambria Math"/>
                                    <w:i/>
                                    <w:sz w:val="22"/>
                                    <w:lang w:val="en-US"/>
                                  </w:rPr>
                                </m:ctrlPr>
                              </m:sSupPr>
                              <m:e>
                                <m:d>
                                  <m:dPr>
                                    <m:ctrlPr>
                                      <w:rPr>
                                        <w:rFonts w:ascii="Cambria Math" w:hAnsi="Cambria Math"/>
                                        <w:i/>
                                        <w:sz w:val="22"/>
                                        <w:lang w:val="en-US"/>
                                      </w:rPr>
                                    </m:ctrlPr>
                                  </m:dPr>
                                  <m:e>
                                    <m:sSubSup>
                                      <m:sSubSupPr>
                                        <m:ctrlPr>
                                          <w:rPr>
                                            <w:rFonts w:ascii="Cambria Math" w:hAnsi="Cambria Math"/>
                                            <w:i/>
                                            <w:sz w:val="22"/>
                                            <w:lang w:val="en-US"/>
                                          </w:rPr>
                                        </m:ctrlPr>
                                      </m:sSubSupPr>
                                      <m:e>
                                        <m:r>
                                          <w:rPr>
                                            <w:rFonts w:ascii="Cambria Math" w:hAnsi="Cambria Math"/>
                                            <w:sz w:val="22"/>
                                            <w:lang w:val="en-US"/>
                                          </w:rPr>
                                          <m:t>γ</m:t>
                                        </m:r>
                                      </m:e>
                                      <m:sub>
                                        <m:r>
                                          <m:rPr>
                                            <m:sty m:val="p"/>
                                          </m:rPr>
                                          <w:rPr>
                                            <w:rFonts w:ascii="Cambria Math" w:hAnsi="Cambria Math"/>
                                            <w:sz w:val="22"/>
                                            <w:lang w:val="en-US"/>
                                          </w:rPr>
                                          <m:t>int</m:t>
                                        </m:r>
                                      </m:sub>
                                      <m:sup>
                                        <m:r>
                                          <w:rPr>
                                            <w:rFonts w:ascii="Cambria Math" w:hAnsi="Cambria Math"/>
                                            <w:sz w:val="22"/>
                                            <w:lang w:val="en-US"/>
                                          </w:rPr>
                                          <m:t>±</m:t>
                                        </m:r>
                                      </m:sup>
                                    </m:sSubSup>
                                  </m:e>
                                </m:d>
                              </m:e>
                              <m:sup>
                                <m:r>
                                  <w:rPr>
                                    <w:rFonts w:ascii="Cambria Math" w:hAnsi="Cambria Math"/>
                                    <w:sz w:val="22"/>
                                    <w:lang w:val="en-US"/>
                                  </w:rPr>
                                  <m:t>2</m:t>
                                </m:r>
                              </m:sup>
                            </m:sSup>
                          </m:den>
                        </m:f>
                        <m:sSubSup>
                          <m:sSubSupPr>
                            <m:ctrlPr>
                              <w:rPr>
                                <w:rFonts w:ascii="Cambria Math" w:hAnsi="Cambria Math"/>
                                <w:i/>
                                <w:sz w:val="22"/>
                                <w:lang w:val="en-US"/>
                              </w:rPr>
                            </m:ctrlPr>
                          </m:sSubSupPr>
                          <m:e>
                            <m:r>
                              <w:rPr>
                                <w:rFonts w:ascii="Cambria Math" w:hAnsi="Cambria Math"/>
                                <w:sz w:val="22"/>
                                <w:lang w:val="en-US"/>
                              </w:rPr>
                              <m:t>c</m:t>
                            </m:r>
                          </m:e>
                          <m:sub>
                            <m:r>
                              <m:rPr>
                                <m:sty m:val="p"/>
                              </m:rPr>
                              <w:rPr>
                                <w:rFonts w:ascii="Cambria Math" w:hAnsi="Cambria Math"/>
                                <w:sz w:val="22"/>
                                <w:lang w:val="en-US"/>
                              </w:rPr>
                              <m:t>ext</m:t>
                            </m:r>
                          </m:sub>
                          <m:sup>
                            <m:r>
                              <w:rPr>
                                <w:rFonts w:ascii="Cambria Math" w:hAnsi="Cambria Math"/>
                                <w:sz w:val="22"/>
                                <w:lang w:val="en-US"/>
                              </w:rPr>
                              <m:t>2</m:t>
                            </m:r>
                          </m:sup>
                        </m:sSubSup>
                      </m:e>
                    </m:rad>
                  </m:e>
                </m:d>
                <m:r>
                  <w:rPr>
                    <w:rFonts w:ascii="Cambria Math" w:hAnsi="Cambria Math"/>
                    <w:sz w:val="22"/>
                    <w:lang w:val="en-US"/>
                  </w:rPr>
                  <m:t>-2</m:t>
                </m:r>
                <m:sSub>
                  <m:sSubPr>
                    <m:ctrlPr>
                      <w:rPr>
                        <w:rFonts w:ascii="Cambria Math" w:hAnsi="Cambria Math"/>
                        <w:i/>
                        <w:sz w:val="22"/>
                        <w:lang w:val="en-US"/>
                      </w:rPr>
                    </m:ctrlPr>
                  </m:sSubPr>
                  <m:e>
                    <m:r>
                      <w:rPr>
                        <w:rFonts w:ascii="Cambria Math" w:hAnsi="Cambria Math"/>
                        <w:sz w:val="22"/>
                        <w:lang w:val="en-US"/>
                      </w:rPr>
                      <m:t>ϕ</m:t>
                    </m:r>
                  </m:e>
                  <m:sub>
                    <m:r>
                      <m:rPr>
                        <m:sty m:val="p"/>
                      </m:rPr>
                      <w:rPr>
                        <w:rFonts w:ascii="Cambria Math" w:hAnsi="Cambria Math"/>
                        <w:sz w:val="22"/>
                        <w:lang w:val="en-US"/>
                      </w:rPr>
                      <m:t>ext</m:t>
                    </m:r>
                  </m:sub>
                </m:sSub>
                <m:r>
                  <w:rPr>
                    <w:rFonts w:ascii="Cambria Math" w:hAnsi="Cambria Math"/>
                    <w:sz w:val="22"/>
                    <w:lang w:val="en-US"/>
                  </w:rPr>
                  <m:t>RT</m:t>
                </m:r>
                <m:sSub>
                  <m:sSubPr>
                    <m:ctrlPr>
                      <w:rPr>
                        <w:rFonts w:ascii="Cambria Math" w:hAnsi="Cambria Math"/>
                        <w:i/>
                        <w:sz w:val="22"/>
                        <w:lang w:val="en-US"/>
                      </w:rPr>
                    </m:ctrlPr>
                  </m:sSubPr>
                  <m:e>
                    <m:r>
                      <w:rPr>
                        <w:rFonts w:ascii="Cambria Math" w:hAnsi="Cambria Math"/>
                        <w:sz w:val="22"/>
                        <w:lang w:val="en-US"/>
                      </w:rPr>
                      <m:t>c</m:t>
                    </m:r>
                  </m:e>
                  <m:sub>
                    <m:r>
                      <m:rPr>
                        <m:sty m:val="p"/>
                      </m:rPr>
                      <w:rPr>
                        <w:rFonts w:ascii="Cambria Math" w:hAnsi="Cambria Math"/>
                        <w:sz w:val="22"/>
                        <w:lang w:val="en-US"/>
                      </w:rPr>
                      <m:t>ext</m:t>
                    </m:r>
                  </m:sub>
                </m:sSub>
                <m:r>
                  <w:rPr>
                    <w:rFonts w:ascii="Cambria Math" w:hAnsi="Cambria Math" w:cs="Times New Roman"/>
                    <w:sz w:val="22"/>
                    <w:lang w:val="en-US" w:eastAsia="es-CO"/>
                  </w:rPr>
                  <m:t>,</m:t>
                </m:r>
              </m:oMath>
            </m:oMathPara>
          </w:p>
        </w:tc>
        <w:tc>
          <w:tcPr>
            <w:tcW w:w="561" w:type="dxa"/>
          </w:tcPr>
          <w:p w14:paraId="0E9E358F" w14:textId="66ED396D" w:rsidR="0008708F" w:rsidRPr="00273A4B" w:rsidRDefault="0008708F" w:rsidP="004E06E1">
            <w:pPr>
              <w:spacing w:line="480" w:lineRule="auto"/>
              <w:jc w:val="right"/>
              <w:rPr>
                <w:rFonts w:eastAsiaTheme="minorEastAsia" w:cs="Times New Roman"/>
                <w:sz w:val="22"/>
                <w:lang w:val="en-US"/>
              </w:rPr>
            </w:pPr>
            <w:r w:rsidRPr="00273A4B">
              <w:rPr>
                <w:rFonts w:eastAsiaTheme="minorEastAsia" w:cs="Times New Roman"/>
                <w:sz w:val="22"/>
                <w:lang w:val="en-US"/>
              </w:rPr>
              <w:t>(S1</w:t>
            </w:r>
            <w:r w:rsidR="005D682B" w:rsidRPr="00273A4B">
              <w:rPr>
                <w:rFonts w:eastAsiaTheme="minorEastAsia" w:cs="Times New Roman"/>
                <w:sz w:val="22"/>
                <w:lang w:val="en-US"/>
              </w:rPr>
              <w:t>0</w:t>
            </w:r>
            <w:r w:rsidRPr="00273A4B">
              <w:rPr>
                <w:rFonts w:eastAsiaTheme="minorEastAsia" w:cs="Times New Roman"/>
                <w:sz w:val="22"/>
                <w:lang w:val="en-US"/>
              </w:rPr>
              <w:t>)</w:t>
            </w:r>
          </w:p>
        </w:tc>
      </w:tr>
    </w:tbl>
    <w:p w14:paraId="5A03DE4B" w14:textId="77777777" w:rsidR="0008708F" w:rsidRPr="00273A4B" w:rsidRDefault="0008708F" w:rsidP="0008708F">
      <w:pPr>
        <w:spacing w:after="0" w:line="480" w:lineRule="auto"/>
        <w:jc w:val="both"/>
        <w:rPr>
          <w:rFonts w:cs="Times New Roman"/>
          <w:sz w:val="22"/>
          <w:lang w:val="en-US"/>
        </w:rPr>
      </w:pPr>
    </w:p>
    <w:p w14:paraId="6173D0F0" w14:textId="65F3F47B" w:rsidR="0008708F" w:rsidRPr="00273A4B" w:rsidRDefault="0008708F" w:rsidP="0008708F">
      <w:pPr>
        <w:spacing w:after="0" w:line="480" w:lineRule="auto"/>
        <w:jc w:val="both"/>
        <w:rPr>
          <w:rFonts w:eastAsiaTheme="minorEastAsia" w:cs="Times New Roman"/>
          <w:sz w:val="22"/>
          <w:lang w:val="en-US"/>
        </w:rPr>
      </w:pPr>
      <w:r w:rsidRPr="00273A4B">
        <w:rPr>
          <w:rFonts w:cs="Times New Roman"/>
          <w:bCs/>
          <w:sz w:val="22"/>
          <w:lang w:val="en-US"/>
        </w:rPr>
        <w:t>where</w:t>
      </w:r>
      <w:r w:rsidRPr="00273A4B">
        <w:rPr>
          <w:rFonts w:eastAsiaTheme="minorEastAsia" w:cs="Times New Roman"/>
          <w:sz w:val="22"/>
          <w:lang w:val="en-US"/>
        </w:rPr>
        <w:t xml:space="preserve"> </w:t>
      </w:r>
      <m:oMath>
        <m:sSub>
          <m:sSubPr>
            <m:ctrlPr>
              <w:rPr>
                <w:rFonts w:ascii="Cambria Math" w:hAnsi="Cambria Math"/>
                <w:i/>
                <w:sz w:val="22"/>
                <w:lang w:val="en-US"/>
              </w:rPr>
            </m:ctrlPr>
          </m:sSubPr>
          <m:e>
            <m:r>
              <w:rPr>
                <w:rFonts w:ascii="Cambria Math" w:hAnsi="Cambria Math"/>
                <w:sz w:val="22"/>
                <w:lang w:val="en-US"/>
              </w:rPr>
              <m:t>ϕ</m:t>
            </m:r>
          </m:e>
          <m:sub>
            <m:r>
              <m:rPr>
                <m:sty m:val="p"/>
              </m:rPr>
              <w:rPr>
                <w:rFonts w:ascii="Cambria Math" w:hAnsi="Cambria Math"/>
                <w:sz w:val="22"/>
                <w:lang w:val="en-US"/>
              </w:rPr>
              <m:t>ext</m:t>
            </m:r>
          </m:sub>
        </m:sSub>
      </m:oMath>
      <w:r w:rsidRPr="00273A4B">
        <w:rPr>
          <w:rFonts w:eastAsiaTheme="minorEastAsia" w:cs="Times New Roman"/>
          <w:sz w:val="22"/>
          <w:lang w:val="en-US"/>
        </w:rPr>
        <w:t xml:space="preserve"> and </w:t>
      </w:r>
      <m:oMath>
        <m:sSub>
          <m:sSubPr>
            <m:ctrlPr>
              <w:rPr>
                <w:rFonts w:ascii="Cambria Math" w:hAnsi="Cambria Math"/>
                <w:i/>
                <w:sz w:val="22"/>
                <w:lang w:val="en-US"/>
              </w:rPr>
            </m:ctrlPr>
          </m:sSubPr>
          <m:e>
            <m:r>
              <w:rPr>
                <w:rFonts w:ascii="Cambria Math" w:hAnsi="Cambria Math"/>
                <w:sz w:val="22"/>
                <w:lang w:val="en-US"/>
              </w:rPr>
              <m:t>ϕ</m:t>
            </m:r>
          </m:e>
          <m:sub>
            <m:r>
              <m:rPr>
                <m:sty m:val="p"/>
              </m:rPr>
              <w:rPr>
                <w:rFonts w:ascii="Cambria Math" w:hAnsi="Cambria Math"/>
                <w:sz w:val="22"/>
                <w:lang w:val="en-US"/>
              </w:rPr>
              <m:t>int</m:t>
            </m:r>
          </m:sub>
        </m:sSub>
      </m:oMath>
      <w:r w:rsidRPr="00273A4B">
        <w:rPr>
          <w:rFonts w:eastAsiaTheme="minorEastAsia" w:cs="Times New Roman"/>
          <w:sz w:val="22"/>
          <w:lang w:val="en-US"/>
        </w:rPr>
        <w:t xml:space="preserve"> are external and internal osmotic coefficients </w:t>
      </w:r>
      <w:r w:rsidRPr="00273A4B">
        <w:rPr>
          <w:rFonts w:eastAsiaTheme="minorEastAsia" w:cs="Times New Roman"/>
          <w:sz w:val="22"/>
          <w:lang w:val="en-US"/>
        </w:rPr>
        <w:fldChar w:fldCharType="begin" w:fldLock="1"/>
      </w:r>
      <w:r w:rsidR="00724823" w:rsidRPr="00273A4B">
        <w:rPr>
          <w:rFonts w:eastAsiaTheme="minorEastAsia" w:cs="Times New Roman"/>
          <w:sz w:val="22"/>
          <w:lang w:val="en-US"/>
        </w:rPr>
        <w:instrText>ADDIN CSL_CITATION {"citationItems":[{"id":"ITEM-1","itemData":{"DOI":"10.1007/s10237-002-0023-y","ISSN":"1617-7959","abstract":"The volume of the intrafibrillar water space--i.e. the water contained inside the collagen fibres--is a key parameter that is relevant to concepts of connective tissue structure and function. Confined compression and swelling experiments on annulus fibrosus samples are interpreted in terms of a dual porosity model that distinguishes between a non-ionised intrafibrillar porosity and an ionised extrafibrillar porosity. Both porosities intercommunicate and are saturated with a monovalent ionic solution, i.c. NaCl. The extrafibrillar fixed charge density of the samples is assessed using radiotracer techniques and the collagen content is evaluated by measurement of hydroxyproline concentration. The interpretation of the experimental data yields values for the intrafibrillar water content, the average activity coefficient of the ions, the Donnan osmotic coefficient, the fraction of intrafibrillar water, the stress-free deformation state, and an effective stress-strain relationship as a function of the radial position in the disc. A linear fit between the second Piola-Kirchhoff effective stress and Green-Lagrange strain yielded an effective stiffness: H(e)=1.087 +/- 0.657 MPa. The average fraction of intrafibrillar water was 1.16 g/g collagen. The results were sensitive to changes in the activity and osmotic coefficients and the fraction of intrafibrillar water. The fixed charge density increased with distance from the outer edge of the annulus, whereas the hydroxyproline decreased.","author":[{"dropping-particle":"","family":"Huyghe","given":"J. M.","non-dropping-particle":"","parse-names":false,"suffix":""},{"dropping-particle":"","family":"Houben","given":"G. B.","non-dropping-particle":"","parse-names":false,"suffix":""},{"dropping-particle":"","family":"Drost","given":"M. R.","non-dropping-particle":"","parse-names":false,"suffix":""},{"dropping-particle":"","family":"Donkelaar","given":"C. C.","non-dropping-particle":"van","parse-names":false,"suffix":""}],"container-title":"Biomechanics and Modeling in Mechanobiology","id":"ITEM-1","issue":"1","issued":{"date-parts":[["2003"]]},"page":"3-19","title":"An ionised/non-ionised dual porosity model of intervertebral disc tissue","type":"article-journal","volume":"2"},"uris":["http://www.mendeley.com/documents/?uuid=dd840831-37e9-4fa7-8f15-91d32d4d90cd"]}],"mendeley":{"formattedCitation":"[7]","plainTextFormattedCitation":"[7]","previouslyFormattedCitation":"[7]"},"properties":{"noteIndex":0},"schema":"https://github.com/citation-style-language/schema/raw/master/csl-citation.json"}</w:instrText>
      </w:r>
      <w:r w:rsidRPr="00273A4B">
        <w:rPr>
          <w:rFonts w:eastAsiaTheme="minorEastAsia" w:cs="Times New Roman"/>
          <w:sz w:val="22"/>
          <w:lang w:val="en-US"/>
        </w:rPr>
        <w:fldChar w:fldCharType="separate"/>
      </w:r>
      <w:r w:rsidR="005042CD" w:rsidRPr="00273A4B">
        <w:rPr>
          <w:rFonts w:eastAsiaTheme="minorEastAsia" w:cs="Times New Roman"/>
          <w:noProof/>
          <w:sz w:val="22"/>
          <w:lang w:val="en-US"/>
        </w:rPr>
        <w:t>[7]</w:t>
      </w:r>
      <w:r w:rsidRPr="00273A4B">
        <w:rPr>
          <w:rFonts w:eastAsiaTheme="minorEastAsia" w:cs="Times New Roman"/>
          <w:sz w:val="22"/>
          <w:lang w:val="en-US"/>
        </w:rPr>
        <w:fldChar w:fldCharType="end"/>
      </w:r>
      <w:r w:rsidRPr="00273A4B">
        <w:rPr>
          <w:rFonts w:eastAsiaTheme="minorEastAsia" w:cs="Times New Roman"/>
          <w:sz w:val="22"/>
          <w:lang w:val="en-US"/>
        </w:rPr>
        <w:t xml:space="preserve">, </w:t>
      </w:r>
      <m:oMath>
        <m:sSub>
          <m:sSubPr>
            <m:ctrlPr>
              <w:rPr>
                <w:rFonts w:ascii="Cambria Math" w:hAnsi="Cambria Math"/>
                <w:i/>
                <w:sz w:val="22"/>
                <w:lang w:val="en-US"/>
              </w:rPr>
            </m:ctrlPr>
          </m:sSubPr>
          <m:e>
            <m:r>
              <w:rPr>
                <w:rFonts w:ascii="Cambria Math" w:hAnsi="Cambria Math"/>
                <w:sz w:val="22"/>
                <w:lang w:val="en-US"/>
              </w:rPr>
              <m:t>c</m:t>
            </m:r>
          </m:e>
          <m:sub>
            <m:r>
              <m:rPr>
                <m:sty m:val="p"/>
              </m:rPr>
              <w:rPr>
                <w:rFonts w:ascii="Cambria Math" w:hAnsi="Cambria Math"/>
                <w:sz w:val="22"/>
                <w:lang w:val="en-US"/>
              </w:rPr>
              <m:t>ext</m:t>
            </m:r>
          </m:sub>
        </m:sSub>
      </m:oMath>
      <w:r w:rsidRPr="00273A4B">
        <w:rPr>
          <w:rFonts w:eastAsiaTheme="minorEastAsia" w:cs="Times New Roman"/>
          <w:sz w:val="22"/>
          <w:lang w:val="en-US"/>
        </w:rPr>
        <w:t xml:space="preserve"> is the external salt concentration (0.15 M), </w:t>
      </w:r>
      <m:oMath>
        <m:r>
          <w:rPr>
            <w:rFonts w:ascii="Cambria Math" w:hAnsi="Cambria Math"/>
            <w:sz w:val="22"/>
            <w:lang w:val="en-US"/>
          </w:rPr>
          <m:t>R</m:t>
        </m:r>
      </m:oMath>
      <w:r w:rsidRPr="00273A4B">
        <w:rPr>
          <w:rFonts w:eastAsiaTheme="minorEastAsia" w:cs="Times New Roman"/>
          <w:sz w:val="22"/>
          <w:lang w:val="en-US"/>
        </w:rPr>
        <w:t xml:space="preserve"> is the molar gas constant (8.3145 J/mol K) and </w:t>
      </w:r>
      <m:oMath>
        <m:r>
          <w:rPr>
            <w:rFonts w:ascii="Cambria Math" w:eastAsiaTheme="minorEastAsia" w:hAnsi="Cambria Math" w:cs="Times New Roman"/>
            <w:sz w:val="22"/>
            <w:lang w:val="en-US"/>
          </w:rPr>
          <m:t>T</m:t>
        </m:r>
      </m:oMath>
      <w:r w:rsidRPr="00273A4B">
        <w:rPr>
          <w:rFonts w:eastAsiaTheme="minorEastAsia" w:cs="Times New Roman"/>
          <w:sz w:val="22"/>
          <w:lang w:val="en-US"/>
        </w:rPr>
        <w:t xml:space="preserve"> is the absolute temperature (293 K).</w:t>
      </w:r>
    </w:p>
    <w:p w14:paraId="33238465" w14:textId="4D8392FA" w:rsidR="0008708F" w:rsidRPr="00273A4B" w:rsidRDefault="0008708F" w:rsidP="009C2C67">
      <w:pPr>
        <w:spacing w:after="0" w:line="480" w:lineRule="auto"/>
        <w:ind w:firstLine="720"/>
        <w:jc w:val="both"/>
        <w:rPr>
          <w:rFonts w:eastAsiaTheme="minorEastAsia" w:cs="Times New Roman"/>
          <w:sz w:val="22"/>
          <w:lang w:val="en-US"/>
        </w:rPr>
      </w:pPr>
      <w:r w:rsidRPr="00273A4B">
        <w:rPr>
          <w:rFonts w:eastAsiaTheme="minorEastAsia" w:cs="Times New Roman"/>
          <w:sz w:val="22"/>
          <w:lang w:val="en-US"/>
        </w:rPr>
        <w:t xml:space="preserve">Finally, the total stress tensor </w:t>
      </w:r>
      <m:oMath>
        <m:sSub>
          <m:sSubPr>
            <m:ctrlPr>
              <w:rPr>
                <w:rFonts w:ascii="Cambria Math" w:hAnsi="Cambria Math"/>
                <w:b/>
                <w:i/>
                <w:sz w:val="22"/>
                <w:lang w:val="en-US"/>
              </w:rPr>
            </m:ctrlPr>
          </m:sSubPr>
          <m:e>
            <m:r>
              <m:rPr>
                <m:sty m:val="bi"/>
              </m:rPr>
              <w:rPr>
                <w:rFonts w:ascii="Cambria Math" w:hAnsi="Cambria Math"/>
                <w:sz w:val="22"/>
                <w:lang w:val="en-US"/>
              </w:rPr>
              <m:t>σ</m:t>
            </m:r>
          </m:e>
          <m:sub>
            <m:r>
              <m:rPr>
                <m:sty m:val="p"/>
              </m:rPr>
              <w:rPr>
                <w:rFonts w:ascii="Cambria Math" w:hAnsi="Cambria Math"/>
                <w:sz w:val="22"/>
                <w:lang w:val="en-US"/>
              </w:rPr>
              <m:t>tot</m:t>
            </m:r>
          </m:sub>
        </m:sSub>
      </m:oMath>
      <w:r w:rsidRPr="00273A4B">
        <w:rPr>
          <w:rFonts w:eastAsiaTheme="minorEastAsia" w:cs="Times New Roman"/>
          <w:sz w:val="22"/>
          <w:lang w:val="en-US"/>
        </w:rPr>
        <w:t xml:space="preserve"> of the cartilage tissue was </w:t>
      </w:r>
      <w:r w:rsidR="007B6D8F" w:rsidRPr="00273A4B">
        <w:rPr>
          <w:rFonts w:eastAsiaTheme="minorEastAsia" w:cs="Times New Roman"/>
          <w:sz w:val="22"/>
          <w:lang w:val="en-US"/>
        </w:rPr>
        <w:t>determined</w:t>
      </w:r>
      <w:r w:rsidRPr="00273A4B">
        <w:rPr>
          <w:rFonts w:eastAsiaTheme="minorEastAsia" w:cs="Times New Roman"/>
          <w:sz w:val="22"/>
          <w:lang w:val="en-US"/>
        </w:rPr>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
        <w:gridCol w:w="8377"/>
        <w:gridCol w:w="705"/>
      </w:tblGrid>
      <w:tr w:rsidR="0008708F" w:rsidRPr="00273A4B" w14:paraId="21304C87" w14:textId="77777777" w:rsidTr="005D682B">
        <w:tc>
          <w:tcPr>
            <w:tcW w:w="562" w:type="dxa"/>
          </w:tcPr>
          <w:p w14:paraId="749ADE2C" w14:textId="77777777" w:rsidR="0008708F" w:rsidRPr="00273A4B" w:rsidRDefault="0008708F" w:rsidP="004E06E1">
            <w:pPr>
              <w:spacing w:line="480" w:lineRule="auto"/>
              <w:jc w:val="both"/>
              <w:rPr>
                <w:rFonts w:eastAsiaTheme="minorEastAsia" w:cs="Times New Roman"/>
                <w:sz w:val="22"/>
                <w:lang w:val="en-US"/>
              </w:rPr>
            </w:pPr>
          </w:p>
        </w:tc>
        <w:tc>
          <w:tcPr>
            <w:tcW w:w="8505" w:type="dxa"/>
          </w:tcPr>
          <w:p w14:paraId="744A22C3" w14:textId="77777777" w:rsidR="0008708F" w:rsidRPr="00273A4B" w:rsidRDefault="004C7544" w:rsidP="004E06E1">
            <w:pPr>
              <w:spacing w:line="480" w:lineRule="auto"/>
              <w:jc w:val="both"/>
              <w:rPr>
                <w:rFonts w:eastAsiaTheme="minorEastAsia" w:cs="Times New Roman"/>
                <w:sz w:val="22"/>
                <w:lang w:val="en-US"/>
              </w:rPr>
            </w:pPr>
            <m:oMathPara>
              <m:oMath>
                <m:sSub>
                  <m:sSubPr>
                    <m:ctrlPr>
                      <w:rPr>
                        <w:rFonts w:ascii="Cambria Math" w:hAnsi="Cambria Math"/>
                        <w:b/>
                        <w:i/>
                        <w:sz w:val="22"/>
                        <w:lang w:val="en-US"/>
                      </w:rPr>
                    </m:ctrlPr>
                  </m:sSubPr>
                  <m:e>
                    <m:r>
                      <m:rPr>
                        <m:sty m:val="bi"/>
                      </m:rPr>
                      <w:rPr>
                        <w:rFonts w:ascii="Cambria Math" w:hAnsi="Cambria Math"/>
                        <w:sz w:val="22"/>
                        <w:lang w:val="en-US"/>
                      </w:rPr>
                      <m:t>σ</m:t>
                    </m:r>
                  </m:e>
                  <m:sub>
                    <m:r>
                      <m:rPr>
                        <m:sty m:val="p"/>
                      </m:rPr>
                      <w:rPr>
                        <w:rFonts w:ascii="Cambria Math" w:hAnsi="Cambria Math"/>
                        <w:sz w:val="22"/>
                        <w:lang w:val="en-US"/>
                      </w:rPr>
                      <m:t>tot</m:t>
                    </m:r>
                  </m:sub>
                </m:sSub>
                <m:r>
                  <m:rPr>
                    <m:sty m:val="bi"/>
                  </m:rPr>
                  <w:rPr>
                    <w:rFonts w:ascii="Cambria Math" w:hAnsi="Cambria Math"/>
                    <w:sz w:val="22"/>
                    <w:lang w:val="en-US"/>
                  </w:rPr>
                  <m:t>=</m:t>
                </m:r>
                <m:sSub>
                  <m:sSubPr>
                    <m:ctrlPr>
                      <w:rPr>
                        <w:rFonts w:ascii="Cambria Math" w:hAnsi="Cambria Math"/>
                        <w:i/>
                        <w:sz w:val="22"/>
                        <w:lang w:val="en-US"/>
                      </w:rPr>
                    </m:ctrlPr>
                  </m:sSubPr>
                  <m:e>
                    <m:r>
                      <m:rPr>
                        <m:sty m:val="bi"/>
                      </m:rPr>
                      <w:rPr>
                        <w:rFonts w:ascii="Cambria Math" w:hAnsi="Cambria Math"/>
                        <w:sz w:val="22"/>
                        <w:lang w:val="en-US"/>
                      </w:rPr>
                      <m:t>σ</m:t>
                    </m:r>
                  </m:e>
                  <m:sub>
                    <m:r>
                      <m:rPr>
                        <m:sty m:val="p"/>
                      </m:rPr>
                      <w:rPr>
                        <w:rFonts w:ascii="Cambria Math" w:hAnsi="Cambria Math"/>
                        <w:sz w:val="22"/>
                        <w:lang w:val="en-US"/>
                      </w:rPr>
                      <m:t>nfb</m:t>
                    </m:r>
                  </m:sub>
                </m:sSub>
                <m:r>
                  <m:rPr>
                    <m:sty m:val="b"/>
                  </m:rPr>
                  <w:rPr>
                    <w:rFonts w:ascii="Cambria Math" w:hAnsi="Cambria Math"/>
                    <w:sz w:val="22"/>
                    <w:lang w:val="en-US"/>
                  </w:rPr>
                  <m:t>+</m:t>
                </m:r>
                <m:sSub>
                  <m:sSubPr>
                    <m:ctrlPr>
                      <w:rPr>
                        <w:rFonts w:ascii="Cambria Math" w:hAnsi="Cambria Math"/>
                        <w:i/>
                        <w:sz w:val="22"/>
                        <w:lang w:val="en-US"/>
                      </w:rPr>
                    </m:ctrlPr>
                  </m:sSubPr>
                  <m:e>
                    <m:r>
                      <m:rPr>
                        <m:sty m:val="bi"/>
                      </m:rPr>
                      <w:rPr>
                        <w:rFonts w:ascii="Cambria Math" w:hAnsi="Cambria Math"/>
                        <w:sz w:val="22"/>
                        <w:lang w:val="en-US"/>
                      </w:rPr>
                      <m:t>σ</m:t>
                    </m:r>
                  </m:e>
                  <m:sub>
                    <m:r>
                      <m:rPr>
                        <m:sty m:val="p"/>
                      </m:rPr>
                      <w:rPr>
                        <w:rFonts w:ascii="Cambria Math" w:hAnsi="Cambria Math"/>
                        <w:sz w:val="22"/>
                        <w:lang w:val="en-US"/>
                      </w:rPr>
                      <m:t>fb</m:t>
                    </m:r>
                  </m:sub>
                </m:sSub>
                <m:r>
                  <m:rPr>
                    <m:sty m:val="b"/>
                  </m:rPr>
                  <w:rPr>
                    <w:rFonts w:ascii="Cambria Math" w:hAnsi="Cambria Math"/>
                    <w:sz w:val="22"/>
                    <w:lang w:val="en-US"/>
                  </w:rPr>
                  <m:t>-</m:t>
                </m:r>
                <m:sSub>
                  <m:sSubPr>
                    <m:ctrlPr>
                      <w:rPr>
                        <w:rFonts w:ascii="Cambria Math" w:hAnsi="Cambria Math"/>
                        <w:sz w:val="22"/>
                        <w:lang w:val="en-US"/>
                      </w:rPr>
                    </m:ctrlPr>
                  </m:sSubPr>
                  <m:e>
                    <m:r>
                      <w:rPr>
                        <w:rFonts w:ascii="Cambria Math" w:hAnsi="Cambria Math"/>
                        <w:sz w:val="22"/>
                        <w:lang w:val="en-US"/>
                      </w:rPr>
                      <m:t>T</m:t>
                    </m:r>
                  </m:e>
                  <m:sub>
                    <m:r>
                      <m:rPr>
                        <m:sty m:val="p"/>
                      </m:rPr>
                      <w:rPr>
                        <w:rFonts w:ascii="Cambria Math" w:hAnsi="Cambria Math"/>
                        <w:sz w:val="22"/>
                        <w:lang w:val="en-US"/>
                      </w:rPr>
                      <m:t>c</m:t>
                    </m:r>
                  </m:sub>
                </m:sSub>
                <m:r>
                  <m:rPr>
                    <m:sty m:val="b"/>
                  </m:rPr>
                  <w:rPr>
                    <w:rFonts w:ascii="Cambria Math" w:hAnsi="Cambria Math"/>
                    <w:sz w:val="22"/>
                    <w:lang w:val="en-US"/>
                  </w:rPr>
                  <m:t>I-</m:t>
                </m:r>
                <m:r>
                  <w:rPr>
                    <w:rFonts w:ascii="Cambria Math" w:hAnsi="Cambria Math"/>
                    <w:sz w:val="22"/>
                    <w:lang w:val="en-US"/>
                  </w:rPr>
                  <m:t>∆π</m:t>
                </m:r>
                <m:r>
                  <m:rPr>
                    <m:sty m:val="b"/>
                  </m:rPr>
                  <w:rPr>
                    <w:rFonts w:ascii="Cambria Math" w:hAnsi="Cambria Math"/>
                    <w:sz w:val="22"/>
                    <w:lang w:val="en-US"/>
                  </w:rPr>
                  <m:t>I-</m:t>
                </m:r>
                <m:sSub>
                  <m:sSubPr>
                    <m:ctrlPr>
                      <w:rPr>
                        <w:rFonts w:ascii="Cambria Math" w:hAnsi="Cambria Math"/>
                        <w:sz w:val="22"/>
                        <w:lang w:val="en-US"/>
                      </w:rPr>
                    </m:ctrlPr>
                  </m:sSubPr>
                  <m:e>
                    <m:r>
                      <w:rPr>
                        <w:rFonts w:ascii="Cambria Math" w:hAnsi="Cambria Math"/>
                        <w:sz w:val="22"/>
                        <w:lang w:val="en-US"/>
                      </w:rPr>
                      <m:t>μ</m:t>
                    </m:r>
                    <m:ctrlPr>
                      <w:rPr>
                        <w:rFonts w:ascii="Cambria Math" w:hAnsi="Cambria Math"/>
                        <w:b/>
                        <w:sz w:val="22"/>
                        <w:lang w:val="en-US"/>
                      </w:rPr>
                    </m:ctrlPr>
                  </m:e>
                  <m:sub>
                    <m:r>
                      <m:rPr>
                        <m:sty m:val="p"/>
                      </m:rPr>
                      <w:rPr>
                        <w:rFonts w:ascii="Cambria Math" w:hAnsi="Cambria Math"/>
                        <w:sz w:val="22"/>
                        <w:lang w:val="en-US"/>
                      </w:rPr>
                      <m:t>f</m:t>
                    </m:r>
                  </m:sub>
                </m:sSub>
                <m:r>
                  <m:rPr>
                    <m:sty m:val="b"/>
                  </m:rPr>
                  <w:rPr>
                    <w:rFonts w:ascii="Cambria Math" w:hAnsi="Cambria Math"/>
                    <w:sz w:val="22"/>
                    <w:lang w:val="en-US"/>
                  </w:rPr>
                  <m:t>I</m:t>
                </m:r>
                <m:r>
                  <w:rPr>
                    <w:rFonts w:ascii="Cambria Math" w:hAnsi="Cambria Math" w:cs="Times New Roman"/>
                    <w:sz w:val="22"/>
                    <w:lang w:val="en-US" w:eastAsia="es-CO"/>
                  </w:rPr>
                  <m:t>,</m:t>
                </m:r>
              </m:oMath>
            </m:oMathPara>
          </w:p>
        </w:tc>
        <w:tc>
          <w:tcPr>
            <w:tcW w:w="561" w:type="dxa"/>
          </w:tcPr>
          <w:p w14:paraId="5B247884" w14:textId="2D158D33" w:rsidR="0008708F" w:rsidRPr="00273A4B" w:rsidRDefault="0008708F" w:rsidP="004E06E1">
            <w:pPr>
              <w:spacing w:line="480" w:lineRule="auto"/>
              <w:jc w:val="right"/>
              <w:rPr>
                <w:rFonts w:eastAsiaTheme="minorEastAsia" w:cs="Times New Roman"/>
                <w:sz w:val="22"/>
                <w:lang w:val="en-US"/>
              </w:rPr>
            </w:pPr>
            <w:r w:rsidRPr="00273A4B">
              <w:rPr>
                <w:rFonts w:eastAsiaTheme="minorEastAsia" w:cs="Times New Roman"/>
                <w:sz w:val="22"/>
                <w:lang w:val="en-US"/>
              </w:rPr>
              <w:t>(S1</w:t>
            </w:r>
            <w:r w:rsidR="005D682B" w:rsidRPr="00273A4B">
              <w:rPr>
                <w:rFonts w:eastAsiaTheme="minorEastAsia" w:cs="Times New Roman"/>
                <w:sz w:val="22"/>
                <w:lang w:val="en-US"/>
              </w:rPr>
              <w:t>1</w:t>
            </w:r>
            <w:r w:rsidRPr="00273A4B">
              <w:rPr>
                <w:rFonts w:eastAsiaTheme="minorEastAsia" w:cs="Times New Roman"/>
                <w:sz w:val="22"/>
                <w:lang w:val="en-US"/>
              </w:rPr>
              <w:t>)</w:t>
            </w:r>
          </w:p>
        </w:tc>
      </w:tr>
    </w:tbl>
    <w:p w14:paraId="54F49216" w14:textId="77777777" w:rsidR="0008708F" w:rsidRPr="00273A4B" w:rsidRDefault="0008708F" w:rsidP="0008708F">
      <w:pPr>
        <w:spacing w:after="0" w:line="480" w:lineRule="auto"/>
        <w:jc w:val="both"/>
        <w:rPr>
          <w:rFonts w:eastAsiaTheme="minorEastAsia" w:cs="Times New Roman"/>
          <w:sz w:val="22"/>
          <w:lang w:val="en-US" w:eastAsia="es-CO"/>
        </w:rPr>
      </w:pPr>
    </w:p>
    <w:p w14:paraId="459534ED" w14:textId="7138F825" w:rsidR="0008708F" w:rsidRPr="00273A4B" w:rsidRDefault="0008708F" w:rsidP="0008708F">
      <w:pPr>
        <w:spacing w:after="0" w:line="480" w:lineRule="auto"/>
        <w:jc w:val="both"/>
        <w:rPr>
          <w:rFonts w:eastAsiaTheme="minorEastAsia" w:cs="Times New Roman"/>
          <w:sz w:val="22"/>
          <w:lang w:val="en-US"/>
        </w:rPr>
      </w:pPr>
      <w:r w:rsidRPr="00273A4B">
        <w:rPr>
          <w:rFonts w:cs="Times New Roman"/>
          <w:bCs/>
          <w:sz w:val="22"/>
          <w:lang w:val="en-US"/>
        </w:rPr>
        <w:t xml:space="preserve">where </w:t>
      </w:r>
      <m:oMath>
        <m:sSub>
          <m:sSubPr>
            <m:ctrlPr>
              <w:rPr>
                <w:rFonts w:ascii="Cambria Math" w:hAnsi="Cambria Math"/>
                <w:sz w:val="22"/>
                <w:lang w:val="en-US"/>
              </w:rPr>
            </m:ctrlPr>
          </m:sSubPr>
          <m:e>
            <m:r>
              <w:rPr>
                <w:rFonts w:ascii="Cambria Math" w:hAnsi="Cambria Math"/>
                <w:sz w:val="22"/>
                <w:lang w:val="en-US"/>
              </w:rPr>
              <m:t>μ</m:t>
            </m:r>
            <m:ctrlPr>
              <w:rPr>
                <w:rFonts w:ascii="Cambria Math" w:hAnsi="Cambria Math"/>
                <w:b/>
                <w:sz w:val="22"/>
                <w:lang w:val="en-US"/>
              </w:rPr>
            </m:ctrlPr>
          </m:e>
          <m:sub>
            <m:r>
              <m:rPr>
                <m:sty m:val="p"/>
              </m:rPr>
              <w:rPr>
                <w:rFonts w:ascii="Cambria Math" w:hAnsi="Cambria Math"/>
                <w:sz w:val="22"/>
                <w:lang w:val="en-US"/>
              </w:rPr>
              <m:t>f</m:t>
            </m:r>
          </m:sub>
        </m:sSub>
      </m:oMath>
      <w:r w:rsidRPr="00273A4B">
        <w:rPr>
          <w:rFonts w:eastAsiaTheme="minorEastAsia" w:cs="Times New Roman"/>
          <w:sz w:val="22"/>
          <w:lang w:val="en-US"/>
        </w:rPr>
        <w:t xml:space="preserve"> is the chemical potential of water </w:t>
      </w:r>
      <w:r w:rsidRPr="00273A4B">
        <w:rPr>
          <w:rFonts w:eastAsiaTheme="minorEastAsia" w:cs="Times New Roman"/>
          <w:sz w:val="22"/>
          <w:lang w:val="en-US"/>
        </w:rPr>
        <w:fldChar w:fldCharType="begin" w:fldLock="1"/>
      </w:r>
      <w:r w:rsidR="00B16A05" w:rsidRPr="00273A4B">
        <w:rPr>
          <w:rFonts w:eastAsiaTheme="minorEastAsia" w:cs="Times New Roman"/>
          <w:sz w:val="22"/>
          <w:lang w:val="en-US"/>
        </w:rPr>
        <w:instrText>ADDIN CSL_CITATION {"citationItems":[{"id":"ITEM-1","itemData":{"DOI":"10.1115/1.1835361","ISSN":"01480731","PMID":"15868798","abstract":"Biological tissues like intervertebral discs and articular cartilage primarily consist of interstitial fluid, collagen fibrils and negatively charged proteoglycans. Due to the fixed charges of the proteoglycans, the total ion concentration inside the tissue is higher than in the surrounding synovial fluid (cation concentration is higher and the anion concentration is lower). This excess of ion particles leads to an osmotic pressure difference, which causes swelling of the tissue. In the last decade several mechano-electrochemical models, which include this mechanism, have been developed. As these models are complex and computationally expensive, it is only possible to analyze geometrically relatively small problems. Furthermore, there is still no commercial finite element tool that includes such a mechano-electrochemical theory. Lanir (Biorheology, 24, pp. 173-187, 1987) hypothesized that electrolyte flux in articular cartilage can be neglected in mechanical studies. Lanir's hypothesis implies that the swelling behavior of cartilage is only determined by deformation of the solid and by fluid flow. Hence, the response could be described by adding a deformation-dependent pressure term to the standard biphasic equations. Based on this theory we developed a biphasic swelling model. The goal of the study was to test Lanir's hypothesis for a range of material properties. We compared the deformation behavior predicted by the biphasic swelling model and a full mechano-electrochemical model for confined compression and 1D swelling. It was shown that, depending on the material properties, the biphasic swelling model behaves largely the same as the mechano-electrochemical model, with regard to stresses and strains in the tissue following either mechanical or chemical perturbations. Hence, the biphasic swelling model could be an alternative for the more complex mechano-electrochemical model, in those cases where the ion flux itself is not the subject of the study. We propose thumbrules to estimate the correlation between the two models for specific problems. Copyright © 2005 by ASME.","author":[{"dropping-particle":"","family":"Wilson","given":"W.","non-dropping-particle":"","parse-names":false,"suffix":""},{"dropping-particle":"","family":"Donkelaar","given":"C. C.","non-dropping-particle":"Van","parse-names":false,"suffix":""},{"dropping-particle":"","family":"Huyghe","given":"J. M.","non-dropping-particle":"","parse-names":false,"suffix":""}],"container-title":"Journal of Biomechanical Engineering","id":"ITEM-1","issue":"1","issued":{"date-parts":[["2005"]]},"page":"158-165","title":"A comparison between mechano-electrochemical and biphasic swelling theories for soft hydrated tissues","type":"article-journal","volume":"127"},"uris":["http://www.mendeley.com/documents/?uuid=73169fb7-85a6-41ac-a525-664e9d42f8a2"]}],"mendeley":{"formattedCitation":"[5]","plainTextFormattedCitation":"[5]","previouslyFormattedCitation":"[5]"},"properties":{"noteIndex":0},"schema":"https://github.com/citation-style-language/schema/raw/master/csl-citation.json"}</w:instrText>
      </w:r>
      <w:r w:rsidRPr="00273A4B">
        <w:rPr>
          <w:rFonts w:eastAsiaTheme="minorEastAsia" w:cs="Times New Roman"/>
          <w:sz w:val="22"/>
          <w:lang w:val="en-US"/>
        </w:rPr>
        <w:fldChar w:fldCharType="separate"/>
      </w:r>
      <w:r w:rsidR="0053115F" w:rsidRPr="00273A4B">
        <w:rPr>
          <w:rFonts w:eastAsiaTheme="minorEastAsia" w:cs="Times New Roman"/>
          <w:noProof/>
          <w:sz w:val="22"/>
          <w:lang w:val="en-US"/>
        </w:rPr>
        <w:t>[5]</w:t>
      </w:r>
      <w:r w:rsidRPr="00273A4B">
        <w:rPr>
          <w:rFonts w:eastAsiaTheme="minorEastAsia" w:cs="Times New Roman"/>
          <w:sz w:val="22"/>
          <w:lang w:val="en-US"/>
        </w:rPr>
        <w:fldChar w:fldCharType="end"/>
      </w:r>
      <w:r w:rsidRPr="00273A4B">
        <w:rPr>
          <w:rFonts w:eastAsiaTheme="minorEastAsia" w:cs="Times New Roman"/>
          <w:sz w:val="22"/>
          <w:lang w:val="en-US"/>
        </w:rPr>
        <w:t>.</w:t>
      </w:r>
    </w:p>
    <w:p w14:paraId="31F71ECC" w14:textId="2846D247" w:rsidR="005D682B" w:rsidRPr="00273A4B" w:rsidRDefault="005D682B" w:rsidP="0008708F">
      <w:pPr>
        <w:spacing w:after="0" w:line="480" w:lineRule="auto"/>
        <w:jc w:val="both"/>
        <w:rPr>
          <w:rFonts w:eastAsiaTheme="minorEastAsia" w:cs="Times New Roman"/>
          <w:sz w:val="22"/>
          <w:lang w:val="en-US"/>
        </w:rPr>
      </w:pPr>
    </w:p>
    <w:p w14:paraId="3FFDB054" w14:textId="0A0A0572" w:rsidR="0008286E" w:rsidRPr="00273A4B" w:rsidRDefault="0008286E" w:rsidP="0008708F">
      <w:pPr>
        <w:spacing w:after="0" w:line="480" w:lineRule="auto"/>
        <w:jc w:val="both"/>
        <w:rPr>
          <w:rFonts w:eastAsiaTheme="minorEastAsia" w:cs="Times New Roman"/>
          <w:sz w:val="22"/>
          <w:lang w:val="en-US"/>
        </w:rPr>
      </w:pPr>
    </w:p>
    <w:p w14:paraId="3D7FA5CE" w14:textId="2A1B39FF" w:rsidR="0008286E" w:rsidRPr="00273A4B" w:rsidRDefault="0008286E" w:rsidP="0008708F">
      <w:pPr>
        <w:spacing w:after="0" w:line="480" w:lineRule="auto"/>
        <w:jc w:val="both"/>
        <w:rPr>
          <w:rFonts w:eastAsiaTheme="minorEastAsia" w:cs="Times New Roman"/>
          <w:sz w:val="22"/>
          <w:lang w:val="en-US"/>
        </w:rPr>
      </w:pPr>
    </w:p>
    <w:p w14:paraId="718CC818" w14:textId="7A2CEBB7" w:rsidR="0008286E" w:rsidRPr="00273A4B" w:rsidRDefault="0008286E" w:rsidP="0008708F">
      <w:pPr>
        <w:spacing w:after="0" w:line="480" w:lineRule="auto"/>
        <w:jc w:val="both"/>
        <w:rPr>
          <w:rFonts w:eastAsiaTheme="minorEastAsia" w:cs="Times New Roman"/>
          <w:sz w:val="22"/>
          <w:lang w:val="en-US"/>
        </w:rPr>
      </w:pPr>
    </w:p>
    <w:p w14:paraId="285BC9E3" w14:textId="63FDA814" w:rsidR="0008286E" w:rsidRPr="00273A4B" w:rsidRDefault="0008286E" w:rsidP="0008708F">
      <w:pPr>
        <w:spacing w:after="0" w:line="480" w:lineRule="auto"/>
        <w:jc w:val="both"/>
        <w:rPr>
          <w:rFonts w:eastAsiaTheme="minorEastAsia" w:cs="Times New Roman"/>
          <w:sz w:val="22"/>
          <w:lang w:val="en-US"/>
        </w:rPr>
      </w:pPr>
    </w:p>
    <w:p w14:paraId="15260107" w14:textId="64CE4C6E" w:rsidR="0008286E" w:rsidRPr="00273A4B" w:rsidRDefault="0008286E" w:rsidP="0008708F">
      <w:pPr>
        <w:spacing w:after="0" w:line="480" w:lineRule="auto"/>
        <w:jc w:val="both"/>
        <w:rPr>
          <w:rFonts w:eastAsiaTheme="minorEastAsia" w:cs="Times New Roman"/>
          <w:sz w:val="22"/>
          <w:lang w:val="en-US"/>
        </w:rPr>
      </w:pPr>
    </w:p>
    <w:p w14:paraId="59570608" w14:textId="2D497C32" w:rsidR="0008286E" w:rsidRPr="00273A4B" w:rsidRDefault="0008286E" w:rsidP="0008708F">
      <w:pPr>
        <w:spacing w:after="0" w:line="480" w:lineRule="auto"/>
        <w:jc w:val="both"/>
        <w:rPr>
          <w:rFonts w:eastAsiaTheme="minorEastAsia" w:cs="Times New Roman"/>
          <w:sz w:val="22"/>
          <w:lang w:val="en-US"/>
        </w:rPr>
      </w:pPr>
    </w:p>
    <w:p w14:paraId="772E444E" w14:textId="0745D2D4" w:rsidR="0008286E" w:rsidRPr="00273A4B" w:rsidRDefault="0008286E" w:rsidP="0008708F">
      <w:pPr>
        <w:spacing w:after="0" w:line="480" w:lineRule="auto"/>
        <w:jc w:val="both"/>
        <w:rPr>
          <w:rFonts w:eastAsiaTheme="minorEastAsia" w:cs="Times New Roman"/>
          <w:sz w:val="22"/>
          <w:lang w:val="en-US"/>
        </w:rPr>
      </w:pPr>
    </w:p>
    <w:p w14:paraId="1CB5B801" w14:textId="33A168CD" w:rsidR="0008286E" w:rsidRPr="00273A4B" w:rsidRDefault="0008286E" w:rsidP="0008708F">
      <w:pPr>
        <w:spacing w:after="0" w:line="480" w:lineRule="auto"/>
        <w:jc w:val="both"/>
        <w:rPr>
          <w:rFonts w:eastAsiaTheme="minorEastAsia" w:cs="Times New Roman"/>
          <w:sz w:val="22"/>
          <w:lang w:val="en-US"/>
        </w:rPr>
      </w:pPr>
    </w:p>
    <w:p w14:paraId="523E622E" w14:textId="7603848E" w:rsidR="0008286E" w:rsidRPr="00273A4B" w:rsidRDefault="0008286E" w:rsidP="0008708F">
      <w:pPr>
        <w:spacing w:after="0" w:line="480" w:lineRule="auto"/>
        <w:jc w:val="both"/>
        <w:rPr>
          <w:rFonts w:eastAsiaTheme="minorEastAsia" w:cs="Times New Roman"/>
          <w:sz w:val="22"/>
          <w:lang w:val="en-US"/>
        </w:rPr>
      </w:pPr>
    </w:p>
    <w:p w14:paraId="000144A2" w14:textId="20023B18" w:rsidR="0008286E" w:rsidRPr="00273A4B" w:rsidRDefault="0008286E" w:rsidP="0008708F">
      <w:pPr>
        <w:spacing w:after="0" w:line="480" w:lineRule="auto"/>
        <w:jc w:val="both"/>
        <w:rPr>
          <w:rFonts w:eastAsiaTheme="minorEastAsia" w:cs="Times New Roman"/>
          <w:sz w:val="22"/>
          <w:lang w:val="en-US"/>
        </w:rPr>
      </w:pPr>
    </w:p>
    <w:p w14:paraId="10A1D174" w14:textId="77777777" w:rsidR="0008286E" w:rsidRPr="00273A4B" w:rsidRDefault="0008286E" w:rsidP="0008708F">
      <w:pPr>
        <w:spacing w:after="0" w:line="480" w:lineRule="auto"/>
        <w:jc w:val="both"/>
        <w:rPr>
          <w:rFonts w:eastAsiaTheme="minorEastAsia" w:cs="Times New Roman"/>
          <w:sz w:val="22"/>
          <w:lang w:val="en-US"/>
        </w:rPr>
      </w:pPr>
    </w:p>
    <w:p w14:paraId="35A3B758" w14:textId="77777777" w:rsidR="001E2411" w:rsidRPr="00273A4B" w:rsidRDefault="001E2411" w:rsidP="00D307A8">
      <w:pPr>
        <w:spacing w:after="0" w:line="480" w:lineRule="auto"/>
        <w:jc w:val="both"/>
        <w:rPr>
          <w:rFonts w:cs="Times New Roman"/>
          <w:bCs/>
          <w:sz w:val="22"/>
          <w:lang w:val="en-US"/>
        </w:rPr>
      </w:pPr>
    </w:p>
    <w:p w14:paraId="071287D6" w14:textId="663B2BD6" w:rsidR="001D51EB" w:rsidRPr="00273A4B" w:rsidRDefault="001D51EB" w:rsidP="00D307A8">
      <w:pPr>
        <w:spacing w:after="0" w:line="480" w:lineRule="auto"/>
        <w:jc w:val="both"/>
        <w:rPr>
          <w:rFonts w:cs="Times New Roman"/>
          <w:b/>
          <w:sz w:val="22"/>
          <w:lang w:val="en-US"/>
        </w:rPr>
      </w:pPr>
      <w:r w:rsidRPr="00273A4B">
        <w:rPr>
          <w:rFonts w:cs="Times New Roman"/>
          <w:b/>
          <w:sz w:val="22"/>
          <w:lang w:val="en-US"/>
        </w:rPr>
        <w:t>References</w:t>
      </w:r>
    </w:p>
    <w:p w14:paraId="33463D75" w14:textId="5BA13DC6" w:rsidR="006F4060" w:rsidRPr="00BC36A1" w:rsidRDefault="00157A42" w:rsidP="006F4060">
      <w:pPr>
        <w:widowControl w:val="0"/>
        <w:autoSpaceDE w:val="0"/>
        <w:autoSpaceDN w:val="0"/>
        <w:adjustRightInd w:val="0"/>
        <w:spacing w:after="0" w:line="480" w:lineRule="auto"/>
        <w:ind w:left="640" w:hanging="640"/>
        <w:rPr>
          <w:rFonts w:cs="Times New Roman"/>
          <w:noProof/>
          <w:sz w:val="22"/>
          <w:szCs w:val="24"/>
          <w:lang w:val="en-US"/>
        </w:rPr>
      </w:pPr>
      <w:r w:rsidRPr="00273A4B">
        <w:rPr>
          <w:rFonts w:cs="Times New Roman"/>
          <w:sz w:val="22"/>
          <w:lang w:val="en-US"/>
        </w:rPr>
        <w:fldChar w:fldCharType="begin" w:fldLock="1"/>
      </w:r>
      <w:r w:rsidRPr="00273A4B">
        <w:rPr>
          <w:rFonts w:cs="Times New Roman"/>
          <w:sz w:val="22"/>
          <w:lang w:val="en-US"/>
        </w:rPr>
        <w:instrText xml:space="preserve">ADDIN Mendeley Bibliography CSL_BIBLIOGRAPHY </w:instrText>
      </w:r>
      <w:r w:rsidRPr="00273A4B">
        <w:rPr>
          <w:rFonts w:cs="Times New Roman"/>
          <w:sz w:val="22"/>
          <w:lang w:val="en-US"/>
        </w:rPr>
        <w:fldChar w:fldCharType="separate"/>
      </w:r>
      <w:r w:rsidR="006F4060" w:rsidRPr="00BC36A1">
        <w:rPr>
          <w:rFonts w:cs="Times New Roman"/>
          <w:noProof/>
          <w:sz w:val="22"/>
          <w:szCs w:val="24"/>
          <w:lang w:val="en-US"/>
        </w:rPr>
        <w:t xml:space="preserve">1. </w:t>
      </w:r>
      <w:r w:rsidR="006F4060" w:rsidRPr="00BC36A1">
        <w:rPr>
          <w:rFonts w:cs="Times New Roman"/>
          <w:noProof/>
          <w:sz w:val="22"/>
          <w:szCs w:val="24"/>
          <w:lang w:val="en-US"/>
        </w:rPr>
        <w:tab/>
        <w:t>Orozco GA, Tanska P, Florea C, Grodzinsky AJ, Korhonen RK. A novel mechanobiological model can predict how physiologically relevant dynamic loading causes proteoglycan loss in mechanically injured articular cartilage. Sci Rep. 2018;8: 1–16. doi:10.1038/s41598-018-33759-3</w:t>
      </w:r>
    </w:p>
    <w:p w14:paraId="28B090BD" w14:textId="77777777" w:rsidR="006F4060" w:rsidRPr="00BC36A1" w:rsidRDefault="006F4060" w:rsidP="006F4060">
      <w:pPr>
        <w:widowControl w:val="0"/>
        <w:autoSpaceDE w:val="0"/>
        <w:autoSpaceDN w:val="0"/>
        <w:adjustRightInd w:val="0"/>
        <w:spacing w:after="0" w:line="480" w:lineRule="auto"/>
        <w:ind w:left="640" w:hanging="640"/>
        <w:rPr>
          <w:rFonts w:cs="Times New Roman"/>
          <w:noProof/>
          <w:sz w:val="22"/>
          <w:szCs w:val="24"/>
          <w:lang w:val="en-US"/>
        </w:rPr>
      </w:pPr>
      <w:r w:rsidRPr="00BC36A1">
        <w:rPr>
          <w:rFonts w:cs="Times New Roman"/>
          <w:noProof/>
          <w:sz w:val="22"/>
          <w:szCs w:val="24"/>
          <w:lang w:val="en-US"/>
        </w:rPr>
        <w:t xml:space="preserve">2. </w:t>
      </w:r>
      <w:r w:rsidRPr="00BC36A1">
        <w:rPr>
          <w:rFonts w:cs="Times New Roman"/>
          <w:noProof/>
          <w:sz w:val="22"/>
          <w:szCs w:val="24"/>
          <w:lang w:val="en-US"/>
        </w:rPr>
        <w:tab/>
        <w:t>Eskelinen ASA, Mononen ME, Venäläinen MS, Korhonen RK, Tanska P. Maximum shear strain-based algorithm can predict proteoglycan loss in damaged articular cartilage. Biomech Model Mechanobiol. 2019;18: 753–778. doi:10.1007/s10237-018-01113-1</w:t>
      </w:r>
    </w:p>
    <w:p w14:paraId="18AD7755" w14:textId="77777777" w:rsidR="006F4060" w:rsidRPr="00BC36A1" w:rsidRDefault="006F4060" w:rsidP="006F4060">
      <w:pPr>
        <w:widowControl w:val="0"/>
        <w:autoSpaceDE w:val="0"/>
        <w:autoSpaceDN w:val="0"/>
        <w:adjustRightInd w:val="0"/>
        <w:spacing w:after="0" w:line="480" w:lineRule="auto"/>
        <w:ind w:left="640" w:hanging="640"/>
        <w:rPr>
          <w:rFonts w:cs="Times New Roman"/>
          <w:noProof/>
          <w:sz w:val="22"/>
          <w:szCs w:val="24"/>
          <w:lang w:val="en-US"/>
        </w:rPr>
      </w:pPr>
      <w:r w:rsidRPr="00BC36A1">
        <w:rPr>
          <w:rFonts w:cs="Times New Roman"/>
          <w:noProof/>
          <w:sz w:val="22"/>
          <w:szCs w:val="24"/>
          <w:lang w:val="en-US"/>
        </w:rPr>
        <w:t xml:space="preserve">3. </w:t>
      </w:r>
      <w:r w:rsidRPr="00BC36A1">
        <w:rPr>
          <w:rFonts w:cs="Times New Roman"/>
          <w:noProof/>
          <w:sz w:val="22"/>
          <w:szCs w:val="24"/>
          <w:lang w:val="en-US"/>
        </w:rPr>
        <w:tab/>
        <w:t>Wilson W, Van Donkelaar CC, Van Rietbergen B, Huiskes R. A fibril-reinforced poroviscoelastic swelling model for articular cartilage. J Biomech. 2005;38: 1195–1204. doi:10.1016/j.jbiomech.2004.07.003</w:t>
      </w:r>
    </w:p>
    <w:p w14:paraId="51C7B518" w14:textId="77777777" w:rsidR="006F4060" w:rsidRPr="00BC36A1" w:rsidRDefault="006F4060" w:rsidP="006F4060">
      <w:pPr>
        <w:widowControl w:val="0"/>
        <w:autoSpaceDE w:val="0"/>
        <w:autoSpaceDN w:val="0"/>
        <w:adjustRightInd w:val="0"/>
        <w:spacing w:after="0" w:line="480" w:lineRule="auto"/>
        <w:ind w:left="640" w:hanging="640"/>
        <w:rPr>
          <w:rFonts w:cs="Times New Roman"/>
          <w:noProof/>
          <w:sz w:val="22"/>
          <w:szCs w:val="24"/>
          <w:lang w:val="en-US"/>
        </w:rPr>
      </w:pPr>
      <w:r w:rsidRPr="00BC36A1">
        <w:rPr>
          <w:rFonts w:cs="Times New Roman"/>
          <w:noProof/>
          <w:sz w:val="22"/>
          <w:szCs w:val="24"/>
          <w:lang w:val="en-US"/>
        </w:rPr>
        <w:t xml:space="preserve">4. </w:t>
      </w:r>
      <w:r w:rsidRPr="00BC36A1">
        <w:rPr>
          <w:rFonts w:cs="Times New Roman"/>
          <w:noProof/>
          <w:sz w:val="22"/>
          <w:szCs w:val="24"/>
          <w:lang w:val="en-US"/>
        </w:rPr>
        <w:tab/>
        <w:t>Wilson W, Van Donkelaar CC, Van Rietbergen B, Ito K, Huiskes R. Stresses in the local collagen network of articular cartilage: A poroviscoelastic fibril-reinforced finite element study. J Biomech. 2004;37: 357–366. doi:10.1016/S0021-9290(03)00267-7</w:t>
      </w:r>
    </w:p>
    <w:p w14:paraId="757B42EA" w14:textId="77777777" w:rsidR="006F4060" w:rsidRPr="00BC36A1" w:rsidRDefault="006F4060" w:rsidP="006F4060">
      <w:pPr>
        <w:widowControl w:val="0"/>
        <w:autoSpaceDE w:val="0"/>
        <w:autoSpaceDN w:val="0"/>
        <w:adjustRightInd w:val="0"/>
        <w:spacing w:after="0" w:line="480" w:lineRule="auto"/>
        <w:ind w:left="640" w:hanging="640"/>
        <w:rPr>
          <w:rFonts w:cs="Times New Roman"/>
          <w:noProof/>
          <w:sz w:val="22"/>
          <w:szCs w:val="24"/>
          <w:lang w:val="en-US"/>
        </w:rPr>
      </w:pPr>
      <w:r w:rsidRPr="00BC36A1">
        <w:rPr>
          <w:rFonts w:cs="Times New Roman"/>
          <w:noProof/>
          <w:sz w:val="22"/>
          <w:szCs w:val="24"/>
          <w:lang w:val="en-US"/>
        </w:rPr>
        <w:t xml:space="preserve">5. </w:t>
      </w:r>
      <w:r w:rsidRPr="00BC36A1">
        <w:rPr>
          <w:rFonts w:cs="Times New Roman"/>
          <w:noProof/>
          <w:sz w:val="22"/>
          <w:szCs w:val="24"/>
          <w:lang w:val="en-US"/>
        </w:rPr>
        <w:tab/>
        <w:t>Wilson W, Van Donkelaar CC, Huyghe JM. A comparison between mechano-electrochemical and biphasic swelling theories for soft hydrated tissues. J Biomech Eng. 2005;127: 158–165. doi:10.1115/1.1835361</w:t>
      </w:r>
    </w:p>
    <w:p w14:paraId="14C30C1D" w14:textId="77777777" w:rsidR="006F4060" w:rsidRPr="00BC36A1" w:rsidRDefault="006F4060" w:rsidP="006F4060">
      <w:pPr>
        <w:widowControl w:val="0"/>
        <w:autoSpaceDE w:val="0"/>
        <w:autoSpaceDN w:val="0"/>
        <w:adjustRightInd w:val="0"/>
        <w:spacing w:after="0" w:line="480" w:lineRule="auto"/>
        <w:ind w:left="640" w:hanging="640"/>
        <w:rPr>
          <w:rFonts w:cs="Times New Roman"/>
          <w:noProof/>
          <w:sz w:val="22"/>
          <w:szCs w:val="24"/>
          <w:lang w:val="en-US"/>
        </w:rPr>
      </w:pPr>
      <w:r w:rsidRPr="00BC36A1">
        <w:rPr>
          <w:rFonts w:cs="Times New Roman"/>
          <w:noProof/>
          <w:sz w:val="22"/>
          <w:szCs w:val="24"/>
          <w:lang w:val="en-US"/>
        </w:rPr>
        <w:t xml:space="preserve">6. </w:t>
      </w:r>
      <w:r w:rsidRPr="00BC36A1">
        <w:rPr>
          <w:rFonts w:cs="Times New Roman"/>
          <w:noProof/>
          <w:sz w:val="22"/>
          <w:szCs w:val="24"/>
          <w:lang w:val="en-US"/>
        </w:rPr>
        <w:tab/>
        <w:t>Li LP, Buschmann MD, Shirazi-Adl A. A fibril reinforced nonhomogeneous poroelastic model for articular cartilage: Inhomogeneous response in unconfined compression. J Biomech. 2000;33: 1533–1541. doi:10.1016/S0021-9290(00)00153-6</w:t>
      </w:r>
    </w:p>
    <w:p w14:paraId="19B466D1" w14:textId="77777777" w:rsidR="006F4060" w:rsidRPr="00BC36A1" w:rsidRDefault="006F4060" w:rsidP="006F4060">
      <w:pPr>
        <w:widowControl w:val="0"/>
        <w:autoSpaceDE w:val="0"/>
        <w:autoSpaceDN w:val="0"/>
        <w:adjustRightInd w:val="0"/>
        <w:spacing w:after="0" w:line="480" w:lineRule="auto"/>
        <w:ind w:left="640" w:hanging="640"/>
        <w:rPr>
          <w:rFonts w:cs="Times New Roman"/>
          <w:noProof/>
          <w:sz w:val="22"/>
          <w:szCs w:val="24"/>
          <w:lang w:val="en-US"/>
        </w:rPr>
      </w:pPr>
      <w:r w:rsidRPr="00BC36A1">
        <w:rPr>
          <w:rFonts w:cs="Times New Roman"/>
          <w:noProof/>
          <w:sz w:val="22"/>
          <w:szCs w:val="24"/>
          <w:lang w:val="en-US"/>
        </w:rPr>
        <w:t xml:space="preserve">7. </w:t>
      </w:r>
      <w:r w:rsidRPr="00BC36A1">
        <w:rPr>
          <w:rFonts w:cs="Times New Roman"/>
          <w:noProof/>
          <w:sz w:val="22"/>
          <w:szCs w:val="24"/>
          <w:lang w:val="en-US"/>
        </w:rPr>
        <w:tab/>
        <w:t>Huyghe JM, Houben GB, Drost MR, van Donkelaar CC. An ionised/non-ionised dual porosity model of intervertebral disc tissue. Biomech Model Mechanobiol. 2003;2: 3–19. doi:10.1007/s10237-002-0023-y</w:t>
      </w:r>
    </w:p>
    <w:p w14:paraId="38D90ED5" w14:textId="77777777" w:rsidR="006F4060" w:rsidRPr="006F4060" w:rsidRDefault="006F4060" w:rsidP="006F4060">
      <w:pPr>
        <w:widowControl w:val="0"/>
        <w:autoSpaceDE w:val="0"/>
        <w:autoSpaceDN w:val="0"/>
        <w:adjustRightInd w:val="0"/>
        <w:spacing w:after="0" w:line="480" w:lineRule="auto"/>
        <w:ind w:left="640" w:hanging="640"/>
        <w:rPr>
          <w:rFonts w:cs="Times New Roman"/>
          <w:noProof/>
          <w:sz w:val="22"/>
        </w:rPr>
      </w:pPr>
      <w:r w:rsidRPr="00BC36A1">
        <w:rPr>
          <w:rFonts w:cs="Times New Roman"/>
          <w:noProof/>
          <w:sz w:val="22"/>
          <w:szCs w:val="24"/>
          <w:lang w:val="en-US"/>
        </w:rPr>
        <w:t xml:space="preserve">8. </w:t>
      </w:r>
      <w:r w:rsidRPr="00BC36A1">
        <w:rPr>
          <w:rFonts w:cs="Times New Roman"/>
          <w:noProof/>
          <w:sz w:val="22"/>
          <w:szCs w:val="24"/>
          <w:lang w:val="en-US"/>
        </w:rPr>
        <w:tab/>
        <w:t xml:space="preserve">Huyghe JM, Janssen JD. Quadriphasic mechanics of swelling incompressible porous media. </w:t>
      </w:r>
      <w:r w:rsidRPr="006F4060">
        <w:rPr>
          <w:rFonts w:cs="Times New Roman"/>
          <w:noProof/>
          <w:sz w:val="22"/>
          <w:szCs w:val="24"/>
        </w:rPr>
        <w:t>Int J Eng Sci. 1997;35: 793–802. doi:10.1016/s0020-7225(96)00119-x</w:t>
      </w:r>
    </w:p>
    <w:p w14:paraId="7317ACC3" w14:textId="148CADE1" w:rsidR="001D51EB" w:rsidRDefault="00157A42" w:rsidP="00D307A8">
      <w:pPr>
        <w:spacing w:after="0" w:line="480" w:lineRule="auto"/>
        <w:jc w:val="both"/>
        <w:rPr>
          <w:rFonts w:cs="Times New Roman"/>
          <w:szCs w:val="24"/>
          <w:lang w:val="en-US"/>
        </w:rPr>
      </w:pPr>
      <w:r w:rsidRPr="00273A4B">
        <w:rPr>
          <w:rFonts w:cs="Times New Roman"/>
          <w:sz w:val="22"/>
          <w:lang w:val="en-US"/>
        </w:rPr>
        <w:fldChar w:fldCharType="end"/>
      </w:r>
    </w:p>
    <w:sectPr w:rsidR="001D51EB" w:rsidSect="00A044F3">
      <w:pgSz w:w="11906" w:h="16838"/>
      <w:pgMar w:top="1417" w:right="1134" w:bottom="1417"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BC84A0" w14:textId="77777777" w:rsidR="004C7544" w:rsidRDefault="004C7544" w:rsidP="00E3341A">
      <w:pPr>
        <w:spacing w:after="0" w:line="240" w:lineRule="auto"/>
      </w:pPr>
      <w:r>
        <w:separator/>
      </w:r>
    </w:p>
  </w:endnote>
  <w:endnote w:type="continuationSeparator" w:id="0">
    <w:p w14:paraId="4348014F" w14:textId="77777777" w:rsidR="004C7544" w:rsidRDefault="004C7544" w:rsidP="00E334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F985A7" w14:textId="77777777" w:rsidR="004C7544" w:rsidRDefault="004C7544" w:rsidP="00E3341A">
      <w:pPr>
        <w:spacing w:after="0" w:line="240" w:lineRule="auto"/>
      </w:pPr>
      <w:r>
        <w:separator/>
      </w:r>
    </w:p>
  </w:footnote>
  <w:footnote w:type="continuationSeparator" w:id="0">
    <w:p w14:paraId="0A16E21C" w14:textId="77777777" w:rsidR="004C7544" w:rsidRDefault="004C7544" w:rsidP="00E3341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2D38C6"/>
    <w:multiLevelType w:val="hybridMultilevel"/>
    <w:tmpl w:val="E1703090"/>
    <w:lvl w:ilvl="0" w:tplc="6A4A2BC4">
      <w:start w:val="1"/>
      <w:numFmt w:val="decimal"/>
      <w:lvlText w:val="%1."/>
      <w:lvlJc w:val="left"/>
      <w:pPr>
        <w:ind w:left="927" w:hanging="360"/>
      </w:pPr>
      <w:rPr>
        <w:rFonts w:hint="default"/>
        <w:b w:val="0"/>
        <w:i w:val="0"/>
        <w:sz w:val="24"/>
        <w:szCs w:val="24"/>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 w15:restartNumberingAfterBreak="0">
    <w:nsid w:val="1D061374"/>
    <w:multiLevelType w:val="hybridMultilevel"/>
    <w:tmpl w:val="B560CA28"/>
    <w:lvl w:ilvl="0" w:tplc="D674AB6C">
      <w:start w:val="1"/>
      <w:numFmt w:val="lowerRoman"/>
      <w:lvlText w:val="%1)"/>
      <w:lvlJc w:val="left"/>
      <w:pPr>
        <w:ind w:left="1003" w:hanging="720"/>
      </w:pPr>
      <w:rPr>
        <w:rFonts w:hint="default"/>
        <w:i/>
      </w:rPr>
    </w:lvl>
    <w:lvl w:ilvl="1" w:tplc="040B0019">
      <w:start w:val="1"/>
      <w:numFmt w:val="lowerLetter"/>
      <w:lvlText w:val="%2."/>
      <w:lvlJc w:val="left"/>
      <w:pPr>
        <w:ind w:left="1080" w:hanging="360"/>
      </w:pPr>
    </w:lvl>
    <w:lvl w:ilvl="2" w:tplc="040B001B">
      <w:start w:val="1"/>
      <w:numFmt w:val="lowerRoman"/>
      <w:lvlText w:val="%3."/>
      <w:lvlJc w:val="right"/>
      <w:pPr>
        <w:ind w:left="1800" w:hanging="180"/>
      </w:pPr>
    </w:lvl>
    <w:lvl w:ilvl="3" w:tplc="040B000F">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 w15:restartNumberingAfterBreak="0">
    <w:nsid w:val="1FC617B0"/>
    <w:multiLevelType w:val="hybridMultilevel"/>
    <w:tmpl w:val="EDCAF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FD7455"/>
    <w:multiLevelType w:val="hybridMultilevel"/>
    <w:tmpl w:val="E0582F00"/>
    <w:lvl w:ilvl="0" w:tplc="57DA99FC">
      <w:start w:val="1"/>
      <w:numFmt w:val="lowerRoman"/>
      <w:lvlText w:val="%1)"/>
      <w:lvlJc w:val="left"/>
      <w:pPr>
        <w:ind w:left="2028" w:hanging="720"/>
      </w:pPr>
      <w:rPr>
        <w:rFonts w:hint="default"/>
      </w:rPr>
    </w:lvl>
    <w:lvl w:ilvl="1" w:tplc="040B0019" w:tentative="1">
      <w:start w:val="1"/>
      <w:numFmt w:val="lowerLetter"/>
      <w:lvlText w:val="%2."/>
      <w:lvlJc w:val="left"/>
      <w:pPr>
        <w:ind w:left="2388" w:hanging="360"/>
      </w:pPr>
    </w:lvl>
    <w:lvl w:ilvl="2" w:tplc="040B001B" w:tentative="1">
      <w:start w:val="1"/>
      <w:numFmt w:val="lowerRoman"/>
      <w:lvlText w:val="%3."/>
      <w:lvlJc w:val="right"/>
      <w:pPr>
        <w:ind w:left="3108" w:hanging="180"/>
      </w:pPr>
    </w:lvl>
    <w:lvl w:ilvl="3" w:tplc="040B000F" w:tentative="1">
      <w:start w:val="1"/>
      <w:numFmt w:val="decimal"/>
      <w:lvlText w:val="%4."/>
      <w:lvlJc w:val="left"/>
      <w:pPr>
        <w:ind w:left="3828" w:hanging="360"/>
      </w:pPr>
    </w:lvl>
    <w:lvl w:ilvl="4" w:tplc="040B0019" w:tentative="1">
      <w:start w:val="1"/>
      <w:numFmt w:val="lowerLetter"/>
      <w:lvlText w:val="%5."/>
      <w:lvlJc w:val="left"/>
      <w:pPr>
        <w:ind w:left="4548" w:hanging="360"/>
      </w:pPr>
    </w:lvl>
    <w:lvl w:ilvl="5" w:tplc="040B001B" w:tentative="1">
      <w:start w:val="1"/>
      <w:numFmt w:val="lowerRoman"/>
      <w:lvlText w:val="%6."/>
      <w:lvlJc w:val="right"/>
      <w:pPr>
        <w:ind w:left="5268" w:hanging="180"/>
      </w:pPr>
    </w:lvl>
    <w:lvl w:ilvl="6" w:tplc="040B000F" w:tentative="1">
      <w:start w:val="1"/>
      <w:numFmt w:val="decimal"/>
      <w:lvlText w:val="%7."/>
      <w:lvlJc w:val="left"/>
      <w:pPr>
        <w:ind w:left="5988" w:hanging="360"/>
      </w:pPr>
    </w:lvl>
    <w:lvl w:ilvl="7" w:tplc="040B0019" w:tentative="1">
      <w:start w:val="1"/>
      <w:numFmt w:val="lowerLetter"/>
      <w:lvlText w:val="%8."/>
      <w:lvlJc w:val="left"/>
      <w:pPr>
        <w:ind w:left="6708" w:hanging="360"/>
      </w:pPr>
    </w:lvl>
    <w:lvl w:ilvl="8" w:tplc="040B001B" w:tentative="1">
      <w:start w:val="1"/>
      <w:numFmt w:val="lowerRoman"/>
      <w:lvlText w:val="%9."/>
      <w:lvlJc w:val="right"/>
      <w:pPr>
        <w:ind w:left="7428" w:hanging="180"/>
      </w:pPr>
    </w:lvl>
  </w:abstractNum>
  <w:abstractNum w:abstractNumId="4" w15:restartNumberingAfterBreak="0">
    <w:nsid w:val="59D464B6"/>
    <w:multiLevelType w:val="hybridMultilevel"/>
    <w:tmpl w:val="E16C7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44F3"/>
    <w:rsid w:val="00000BAC"/>
    <w:rsid w:val="000016BE"/>
    <w:rsid w:val="00001740"/>
    <w:rsid w:val="000026CC"/>
    <w:rsid w:val="00002A23"/>
    <w:rsid w:val="00003506"/>
    <w:rsid w:val="00003C6B"/>
    <w:rsid w:val="000041A5"/>
    <w:rsid w:val="0000455A"/>
    <w:rsid w:val="00004A06"/>
    <w:rsid w:val="00004C28"/>
    <w:rsid w:val="00004C9D"/>
    <w:rsid w:val="0000522D"/>
    <w:rsid w:val="00005510"/>
    <w:rsid w:val="000066B8"/>
    <w:rsid w:val="0000682D"/>
    <w:rsid w:val="0000797C"/>
    <w:rsid w:val="000079F1"/>
    <w:rsid w:val="00007F46"/>
    <w:rsid w:val="00010A4C"/>
    <w:rsid w:val="00010F8A"/>
    <w:rsid w:val="00011FA5"/>
    <w:rsid w:val="00012029"/>
    <w:rsid w:val="0001202A"/>
    <w:rsid w:val="00012147"/>
    <w:rsid w:val="000129F7"/>
    <w:rsid w:val="00012BD9"/>
    <w:rsid w:val="00012D10"/>
    <w:rsid w:val="00012E17"/>
    <w:rsid w:val="00012F00"/>
    <w:rsid w:val="000133BF"/>
    <w:rsid w:val="00014D58"/>
    <w:rsid w:val="000151CA"/>
    <w:rsid w:val="000160F9"/>
    <w:rsid w:val="0001635E"/>
    <w:rsid w:val="0001649D"/>
    <w:rsid w:val="00016A8C"/>
    <w:rsid w:val="00016DBF"/>
    <w:rsid w:val="00017548"/>
    <w:rsid w:val="0001780E"/>
    <w:rsid w:val="00017938"/>
    <w:rsid w:val="00017DBC"/>
    <w:rsid w:val="00017EFC"/>
    <w:rsid w:val="000209BB"/>
    <w:rsid w:val="0002105A"/>
    <w:rsid w:val="00021200"/>
    <w:rsid w:val="00021255"/>
    <w:rsid w:val="000216E4"/>
    <w:rsid w:val="00022489"/>
    <w:rsid w:val="000224D9"/>
    <w:rsid w:val="0002327F"/>
    <w:rsid w:val="000243FC"/>
    <w:rsid w:val="000253D5"/>
    <w:rsid w:val="00025E60"/>
    <w:rsid w:val="000268D4"/>
    <w:rsid w:val="00026E75"/>
    <w:rsid w:val="00026F6D"/>
    <w:rsid w:val="00027497"/>
    <w:rsid w:val="00030160"/>
    <w:rsid w:val="0003051A"/>
    <w:rsid w:val="000311BA"/>
    <w:rsid w:val="000311EF"/>
    <w:rsid w:val="000313B9"/>
    <w:rsid w:val="000319CC"/>
    <w:rsid w:val="000320E1"/>
    <w:rsid w:val="000333E6"/>
    <w:rsid w:val="00033669"/>
    <w:rsid w:val="00033CF6"/>
    <w:rsid w:val="00035378"/>
    <w:rsid w:val="000353BA"/>
    <w:rsid w:val="000361DD"/>
    <w:rsid w:val="00036A51"/>
    <w:rsid w:val="00037356"/>
    <w:rsid w:val="00037901"/>
    <w:rsid w:val="000402EA"/>
    <w:rsid w:val="000406C1"/>
    <w:rsid w:val="0004083C"/>
    <w:rsid w:val="00041E22"/>
    <w:rsid w:val="000420B3"/>
    <w:rsid w:val="0004284A"/>
    <w:rsid w:val="0004296C"/>
    <w:rsid w:val="00042D1A"/>
    <w:rsid w:val="00042F34"/>
    <w:rsid w:val="00043639"/>
    <w:rsid w:val="00044015"/>
    <w:rsid w:val="00044CC1"/>
    <w:rsid w:val="000453A0"/>
    <w:rsid w:val="000456E5"/>
    <w:rsid w:val="00046439"/>
    <w:rsid w:val="00047ADF"/>
    <w:rsid w:val="000502E4"/>
    <w:rsid w:val="00050C37"/>
    <w:rsid w:val="0005112E"/>
    <w:rsid w:val="0005139B"/>
    <w:rsid w:val="0005179F"/>
    <w:rsid w:val="00051CF0"/>
    <w:rsid w:val="00052B62"/>
    <w:rsid w:val="00053137"/>
    <w:rsid w:val="0005371E"/>
    <w:rsid w:val="00053953"/>
    <w:rsid w:val="00055544"/>
    <w:rsid w:val="00055756"/>
    <w:rsid w:val="00056396"/>
    <w:rsid w:val="00056E92"/>
    <w:rsid w:val="00057F22"/>
    <w:rsid w:val="000607DE"/>
    <w:rsid w:val="00061F53"/>
    <w:rsid w:val="000623D8"/>
    <w:rsid w:val="0006278C"/>
    <w:rsid w:val="000645A8"/>
    <w:rsid w:val="00064F2C"/>
    <w:rsid w:val="00064FCA"/>
    <w:rsid w:val="000650FB"/>
    <w:rsid w:val="000658DF"/>
    <w:rsid w:val="00065B2E"/>
    <w:rsid w:val="00065C31"/>
    <w:rsid w:val="000661BC"/>
    <w:rsid w:val="000665A9"/>
    <w:rsid w:val="000665B9"/>
    <w:rsid w:val="00066650"/>
    <w:rsid w:val="00066E78"/>
    <w:rsid w:val="00067265"/>
    <w:rsid w:val="00067CAB"/>
    <w:rsid w:val="00067FE8"/>
    <w:rsid w:val="000710D0"/>
    <w:rsid w:val="00071A26"/>
    <w:rsid w:val="00072353"/>
    <w:rsid w:val="0007265B"/>
    <w:rsid w:val="0007272C"/>
    <w:rsid w:val="00073553"/>
    <w:rsid w:val="00073AE0"/>
    <w:rsid w:val="00073B41"/>
    <w:rsid w:val="000746E2"/>
    <w:rsid w:val="00075514"/>
    <w:rsid w:val="00075E7B"/>
    <w:rsid w:val="00076507"/>
    <w:rsid w:val="00076543"/>
    <w:rsid w:val="00080109"/>
    <w:rsid w:val="00080CF2"/>
    <w:rsid w:val="00081332"/>
    <w:rsid w:val="00082538"/>
    <w:rsid w:val="000825A5"/>
    <w:rsid w:val="0008286E"/>
    <w:rsid w:val="00082C48"/>
    <w:rsid w:val="00083C45"/>
    <w:rsid w:val="00084408"/>
    <w:rsid w:val="00084EC6"/>
    <w:rsid w:val="00085583"/>
    <w:rsid w:val="0008565D"/>
    <w:rsid w:val="00085951"/>
    <w:rsid w:val="000863AA"/>
    <w:rsid w:val="000868F2"/>
    <w:rsid w:val="0008708F"/>
    <w:rsid w:val="0008709B"/>
    <w:rsid w:val="000905C3"/>
    <w:rsid w:val="00090D97"/>
    <w:rsid w:val="00092B9A"/>
    <w:rsid w:val="00092D21"/>
    <w:rsid w:val="000940BD"/>
    <w:rsid w:val="00094A49"/>
    <w:rsid w:val="00094D61"/>
    <w:rsid w:val="000954A5"/>
    <w:rsid w:val="00095793"/>
    <w:rsid w:val="00095E24"/>
    <w:rsid w:val="000966D5"/>
    <w:rsid w:val="00096B36"/>
    <w:rsid w:val="00096CAA"/>
    <w:rsid w:val="00096E8F"/>
    <w:rsid w:val="000971A3"/>
    <w:rsid w:val="000974F1"/>
    <w:rsid w:val="000A0068"/>
    <w:rsid w:val="000A1143"/>
    <w:rsid w:val="000A19F9"/>
    <w:rsid w:val="000A1AE9"/>
    <w:rsid w:val="000A2BB9"/>
    <w:rsid w:val="000A3C06"/>
    <w:rsid w:val="000A4412"/>
    <w:rsid w:val="000A4BE1"/>
    <w:rsid w:val="000A4C4C"/>
    <w:rsid w:val="000A5622"/>
    <w:rsid w:val="000A5ABE"/>
    <w:rsid w:val="000A5CF1"/>
    <w:rsid w:val="000A6588"/>
    <w:rsid w:val="000A678E"/>
    <w:rsid w:val="000A681C"/>
    <w:rsid w:val="000A68E8"/>
    <w:rsid w:val="000A6D83"/>
    <w:rsid w:val="000A707F"/>
    <w:rsid w:val="000B028B"/>
    <w:rsid w:val="000B0306"/>
    <w:rsid w:val="000B0A5E"/>
    <w:rsid w:val="000B14D2"/>
    <w:rsid w:val="000B1ACE"/>
    <w:rsid w:val="000B22D0"/>
    <w:rsid w:val="000B2412"/>
    <w:rsid w:val="000B389D"/>
    <w:rsid w:val="000B4DE2"/>
    <w:rsid w:val="000B5513"/>
    <w:rsid w:val="000B57B6"/>
    <w:rsid w:val="000B6DC2"/>
    <w:rsid w:val="000B7648"/>
    <w:rsid w:val="000B7D06"/>
    <w:rsid w:val="000C05F6"/>
    <w:rsid w:val="000C0D79"/>
    <w:rsid w:val="000C2CFF"/>
    <w:rsid w:val="000C30CD"/>
    <w:rsid w:val="000C3C6B"/>
    <w:rsid w:val="000C443E"/>
    <w:rsid w:val="000C499F"/>
    <w:rsid w:val="000C4F6A"/>
    <w:rsid w:val="000C4FE1"/>
    <w:rsid w:val="000C5548"/>
    <w:rsid w:val="000C6084"/>
    <w:rsid w:val="000C6475"/>
    <w:rsid w:val="000C64CF"/>
    <w:rsid w:val="000C6795"/>
    <w:rsid w:val="000C68F5"/>
    <w:rsid w:val="000C73ED"/>
    <w:rsid w:val="000C7421"/>
    <w:rsid w:val="000C790A"/>
    <w:rsid w:val="000C7E03"/>
    <w:rsid w:val="000D05E9"/>
    <w:rsid w:val="000D0DEF"/>
    <w:rsid w:val="000D2B21"/>
    <w:rsid w:val="000D3996"/>
    <w:rsid w:val="000D4F3F"/>
    <w:rsid w:val="000D5C24"/>
    <w:rsid w:val="000D5F16"/>
    <w:rsid w:val="000D6C6D"/>
    <w:rsid w:val="000E0B62"/>
    <w:rsid w:val="000E0E45"/>
    <w:rsid w:val="000E1239"/>
    <w:rsid w:val="000E1C8B"/>
    <w:rsid w:val="000E1ECA"/>
    <w:rsid w:val="000E21B2"/>
    <w:rsid w:val="000E26B6"/>
    <w:rsid w:val="000E26D2"/>
    <w:rsid w:val="000E28A5"/>
    <w:rsid w:val="000E2908"/>
    <w:rsid w:val="000E294A"/>
    <w:rsid w:val="000E2E53"/>
    <w:rsid w:val="000E3321"/>
    <w:rsid w:val="000E3D44"/>
    <w:rsid w:val="000E4C73"/>
    <w:rsid w:val="000E533F"/>
    <w:rsid w:val="000E6990"/>
    <w:rsid w:val="000E6CAF"/>
    <w:rsid w:val="000E7227"/>
    <w:rsid w:val="000E7CBC"/>
    <w:rsid w:val="000F0020"/>
    <w:rsid w:val="000F04B7"/>
    <w:rsid w:val="000F1228"/>
    <w:rsid w:val="000F1412"/>
    <w:rsid w:val="000F19F1"/>
    <w:rsid w:val="000F1B1B"/>
    <w:rsid w:val="000F1EC1"/>
    <w:rsid w:val="000F216E"/>
    <w:rsid w:val="000F247A"/>
    <w:rsid w:val="000F35DD"/>
    <w:rsid w:val="000F4119"/>
    <w:rsid w:val="000F478C"/>
    <w:rsid w:val="000F47CB"/>
    <w:rsid w:val="000F49EF"/>
    <w:rsid w:val="000F5E10"/>
    <w:rsid w:val="000F6173"/>
    <w:rsid w:val="000F6380"/>
    <w:rsid w:val="000F6B4D"/>
    <w:rsid w:val="000F6DD1"/>
    <w:rsid w:val="000F7118"/>
    <w:rsid w:val="000F75A6"/>
    <w:rsid w:val="0010044F"/>
    <w:rsid w:val="001005A4"/>
    <w:rsid w:val="0010074C"/>
    <w:rsid w:val="00100769"/>
    <w:rsid w:val="00100D35"/>
    <w:rsid w:val="00100F68"/>
    <w:rsid w:val="00100F96"/>
    <w:rsid w:val="001013A7"/>
    <w:rsid w:val="00101EA3"/>
    <w:rsid w:val="00102050"/>
    <w:rsid w:val="0010245A"/>
    <w:rsid w:val="001026D1"/>
    <w:rsid w:val="00102775"/>
    <w:rsid w:val="00102E66"/>
    <w:rsid w:val="0010302F"/>
    <w:rsid w:val="00104484"/>
    <w:rsid w:val="00104493"/>
    <w:rsid w:val="00104E25"/>
    <w:rsid w:val="00105106"/>
    <w:rsid w:val="001054BF"/>
    <w:rsid w:val="00105F09"/>
    <w:rsid w:val="00106AB0"/>
    <w:rsid w:val="00106D61"/>
    <w:rsid w:val="001072FF"/>
    <w:rsid w:val="0010772D"/>
    <w:rsid w:val="00107ECE"/>
    <w:rsid w:val="00110351"/>
    <w:rsid w:val="001113A2"/>
    <w:rsid w:val="00111D9E"/>
    <w:rsid w:val="00112551"/>
    <w:rsid w:val="00112A64"/>
    <w:rsid w:val="00112F40"/>
    <w:rsid w:val="00113DCB"/>
    <w:rsid w:val="00114219"/>
    <w:rsid w:val="001143E4"/>
    <w:rsid w:val="00114CBF"/>
    <w:rsid w:val="00114E81"/>
    <w:rsid w:val="0011589C"/>
    <w:rsid w:val="0011618C"/>
    <w:rsid w:val="001170C9"/>
    <w:rsid w:val="00117B20"/>
    <w:rsid w:val="0012014A"/>
    <w:rsid w:val="001204E4"/>
    <w:rsid w:val="00120A02"/>
    <w:rsid w:val="00120B20"/>
    <w:rsid w:val="00120E81"/>
    <w:rsid w:val="0012125A"/>
    <w:rsid w:val="0012161A"/>
    <w:rsid w:val="0012203A"/>
    <w:rsid w:val="00123780"/>
    <w:rsid w:val="00123A22"/>
    <w:rsid w:val="001244D6"/>
    <w:rsid w:val="00124D74"/>
    <w:rsid w:val="001255F5"/>
    <w:rsid w:val="001256DB"/>
    <w:rsid w:val="001257ED"/>
    <w:rsid w:val="00126587"/>
    <w:rsid w:val="001265CF"/>
    <w:rsid w:val="001303E4"/>
    <w:rsid w:val="00131270"/>
    <w:rsid w:val="001319DF"/>
    <w:rsid w:val="001329D0"/>
    <w:rsid w:val="00135F35"/>
    <w:rsid w:val="00136393"/>
    <w:rsid w:val="00136CB6"/>
    <w:rsid w:val="001374C2"/>
    <w:rsid w:val="00137600"/>
    <w:rsid w:val="00137CA0"/>
    <w:rsid w:val="00140E3F"/>
    <w:rsid w:val="0014172B"/>
    <w:rsid w:val="001420F9"/>
    <w:rsid w:val="00142401"/>
    <w:rsid w:val="00142495"/>
    <w:rsid w:val="001426EE"/>
    <w:rsid w:val="00142920"/>
    <w:rsid w:val="00142A0C"/>
    <w:rsid w:val="001430E5"/>
    <w:rsid w:val="0014317C"/>
    <w:rsid w:val="00143774"/>
    <w:rsid w:val="00143F82"/>
    <w:rsid w:val="00144030"/>
    <w:rsid w:val="001444FB"/>
    <w:rsid w:val="00144FB2"/>
    <w:rsid w:val="00145655"/>
    <w:rsid w:val="00146050"/>
    <w:rsid w:val="00146376"/>
    <w:rsid w:val="001468A4"/>
    <w:rsid w:val="00147393"/>
    <w:rsid w:val="00147565"/>
    <w:rsid w:val="001479D1"/>
    <w:rsid w:val="00147AEE"/>
    <w:rsid w:val="00150050"/>
    <w:rsid w:val="00150064"/>
    <w:rsid w:val="0015135A"/>
    <w:rsid w:val="001515E1"/>
    <w:rsid w:val="00152031"/>
    <w:rsid w:val="001521E6"/>
    <w:rsid w:val="00152208"/>
    <w:rsid w:val="00152278"/>
    <w:rsid w:val="001522A9"/>
    <w:rsid w:val="00153C9F"/>
    <w:rsid w:val="001547C6"/>
    <w:rsid w:val="00154B31"/>
    <w:rsid w:val="00155663"/>
    <w:rsid w:val="001556CE"/>
    <w:rsid w:val="001561D2"/>
    <w:rsid w:val="0015624B"/>
    <w:rsid w:val="00156672"/>
    <w:rsid w:val="001567F2"/>
    <w:rsid w:val="00157764"/>
    <w:rsid w:val="00157A42"/>
    <w:rsid w:val="00157D0A"/>
    <w:rsid w:val="00157D58"/>
    <w:rsid w:val="001614A4"/>
    <w:rsid w:val="00161726"/>
    <w:rsid w:val="00161F72"/>
    <w:rsid w:val="00162008"/>
    <w:rsid w:val="00162C38"/>
    <w:rsid w:val="00163876"/>
    <w:rsid w:val="00163902"/>
    <w:rsid w:val="00164937"/>
    <w:rsid w:val="00164F7B"/>
    <w:rsid w:val="001654EE"/>
    <w:rsid w:val="00165D7B"/>
    <w:rsid w:val="00165EA4"/>
    <w:rsid w:val="00166E7D"/>
    <w:rsid w:val="00167598"/>
    <w:rsid w:val="00167FA3"/>
    <w:rsid w:val="00170FBF"/>
    <w:rsid w:val="001716EA"/>
    <w:rsid w:val="001718D5"/>
    <w:rsid w:val="0017210F"/>
    <w:rsid w:val="00172B18"/>
    <w:rsid w:val="00173016"/>
    <w:rsid w:val="00173CD9"/>
    <w:rsid w:val="00173D39"/>
    <w:rsid w:val="00173DB4"/>
    <w:rsid w:val="001740B9"/>
    <w:rsid w:val="00174884"/>
    <w:rsid w:val="00174C38"/>
    <w:rsid w:val="00175098"/>
    <w:rsid w:val="0017523B"/>
    <w:rsid w:val="001752E2"/>
    <w:rsid w:val="001759F9"/>
    <w:rsid w:val="00175AB9"/>
    <w:rsid w:val="00175FA5"/>
    <w:rsid w:val="001768AF"/>
    <w:rsid w:val="00177421"/>
    <w:rsid w:val="001778A5"/>
    <w:rsid w:val="00177C23"/>
    <w:rsid w:val="001810EB"/>
    <w:rsid w:val="001813B9"/>
    <w:rsid w:val="00182231"/>
    <w:rsid w:val="00183469"/>
    <w:rsid w:val="00184131"/>
    <w:rsid w:val="001843B9"/>
    <w:rsid w:val="001844C4"/>
    <w:rsid w:val="0018468F"/>
    <w:rsid w:val="001848BA"/>
    <w:rsid w:val="001852E4"/>
    <w:rsid w:val="00185A0F"/>
    <w:rsid w:val="00185A52"/>
    <w:rsid w:val="00186750"/>
    <w:rsid w:val="00187729"/>
    <w:rsid w:val="001910D1"/>
    <w:rsid w:val="00191333"/>
    <w:rsid w:val="00191505"/>
    <w:rsid w:val="00191513"/>
    <w:rsid w:val="001919C1"/>
    <w:rsid w:val="00192245"/>
    <w:rsid w:val="00192C6F"/>
    <w:rsid w:val="00193079"/>
    <w:rsid w:val="00193121"/>
    <w:rsid w:val="00193242"/>
    <w:rsid w:val="0019329B"/>
    <w:rsid w:val="00193585"/>
    <w:rsid w:val="0019425B"/>
    <w:rsid w:val="0019470C"/>
    <w:rsid w:val="00195137"/>
    <w:rsid w:val="0019529D"/>
    <w:rsid w:val="00195862"/>
    <w:rsid w:val="001959D3"/>
    <w:rsid w:val="0019628F"/>
    <w:rsid w:val="0019668D"/>
    <w:rsid w:val="00196745"/>
    <w:rsid w:val="00196780"/>
    <w:rsid w:val="00196C30"/>
    <w:rsid w:val="00196D3D"/>
    <w:rsid w:val="00197834"/>
    <w:rsid w:val="00197F62"/>
    <w:rsid w:val="001A064D"/>
    <w:rsid w:val="001A1197"/>
    <w:rsid w:val="001A147D"/>
    <w:rsid w:val="001A2597"/>
    <w:rsid w:val="001A2875"/>
    <w:rsid w:val="001A2D06"/>
    <w:rsid w:val="001A4288"/>
    <w:rsid w:val="001A5045"/>
    <w:rsid w:val="001A5361"/>
    <w:rsid w:val="001A6D91"/>
    <w:rsid w:val="001A75DC"/>
    <w:rsid w:val="001A7854"/>
    <w:rsid w:val="001A7E1F"/>
    <w:rsid w:val="001B0222"/>
    <w:rsid w:val="001B0382"/>
    <w:rsid w:val="001B083C"/>
    <w:rsid w:val="001B0BDF"/>
    <w:rsid w:val="001B0CF1"/>
    <w:rsid w:val="001B1BFE"/>
    <w:rsid w:val="001B21A6"/>
    <w:rsid w:val="001B22BD"/>
    <w:rsid w:val="001B2913"/>
    <w:rsid w:val="001B2A87"/>
    <w:rsid w:val="001B3394"/>
    <w:rsid w:val="001B3A04"/>
    <w:rsid w:val="001B3FAE"/>
    <w:rsid w:val="001B3FE2"/>
    <w:rsid w:val="001B48F0"/>
    <w:rsid w:val="001B57A2"/>
    <w:rsid w:val="001B5AA4"/>
    <w:rsid w:val="001B5E6B"/>
    <w:rsid w:val="001B5EE2"/>
    <w:rsid w:val="001B661D"/>
    <w:rsid w:val="001B6636"/>
    <w:rsid w:val="001B67E6"/>
    <w:rsid w:val="001B6AB8"/>
    <w:rsid w:val="001B6CB4"/>
    <w:rsid w:val="001B6FB6"/>
    <w:rsid w:val="001C1601"/>
    <w:rsid w:val="001C1AC0"/>
    <w:rsid w:val="001C2499"/>
    <w:rsid w:val="001C266B"/>
    <w:rsid w:val="001C27A4"/>
    <w:rsid w:val="001C2B8A"/>
    <w:rsid w:val="001C2E26"/>
    <w:rsid w:val="001C333C"/>
    <w:rsid w:val="001C38A3"/>
    <w:rsid w:val="001C38DC"/>
    <w:rsid w:val="001C3905"/>
    <w:rsid w:val="001C3913"/>
    <w:rsid w:val="001C4B8D"/>
    <w:rsid w:val="001C5EAA"/>
    <w:rsid w:val="001C74F3"/>
    <w:rsid w:val="001C7A03"/>
    <w:rsid w:val="001D1417"/>
    <w:rsid w:val="001D21E5"/>
    <w:rsid w:val="001D2655"/>
    <w:rsid w:val="001D27E8"/>
    <w:rsid w:val="001D2E43"/>
    <w:rsid w:val="001D315A"/>
    <w:rsid w:val="001D497E"/>
    <w:rsid w:val="001D4A11"/>
    <w:rsid w:val="001D51EB"/>
    <w:rsid w:val="001D6D72"/>
    <w:rsid w:val="001D776F"/>
    <w:rsid w:val="001D7874"/>
    <w:rsid w:val="001E04BD"/>
    <w:rsid w:val="001E176A"/>
    <w:rsid w:val="001E17ED"/>
    <w:rsid w:val="001E1CA4"/>
    <w:rsid w:val="001E1F63"/>
    <w:rsid w:val="001E1F67"/>
    <w:rsid w:val="001E1F9D"/>
    <w:rsid w:val="001E2411"/>
    <w:rsid w:val="001E2EF4"/>
    <w:rsid w:val="001E3F05"/>
    <w:rsid w:val="001E409A"/>
    <w:rsid w:val="001E4190"/>
    <w:rsid w:val="001E4227"/>
    <w:rsid w:val="001E4A47"/>
    <w:rsid w:val="001E4B0E"/>
    <w:rsid w:val="001E4C53"/>
    <w:rsid w:val="001E4C85"/>
    <w:rsid w:val="001E562F"/>
    <w:rsid w:val="001E635A"/>
    <w:rsid w:val="001E6A23"/>
    <w:rsid w:val="001E6CA9"/>
    <w:rsid w:val="001E6E35"/>
    <w:rsid w:val="001E72B6"/>
    <w:rsid w:val="001E77F5"/>
    <w:rsid w:val="001E7BA3"/>
    <w:rsid w:val="001E7CFD"/>
    <w:rsid w:val="001E7EED"/>
    <w:rsid w:val="001F0A16"/>
    <w:rsid w:val="001F0C32"/>
    <w:rsid w:val="001F16AE"/>
    <w:rsid w:val="001F1700"/>
    <w:rsid w:val="001F174F"/>
    <w:rsid w:val="001F1F5F"/>
    <w:rsid w:val="001F2350"/>
    <w:rsid w:val="001F29BB"/>
    <w:rsid w:val="001F39EF"/>
    <w:rsid w:val="001F4601"/>
    <w:rsid w:val="001F51FA"/>
    <w:rsid w:val="001F5512"/>
    <w:rsid w:val="001F5B44"/>
    <w:rsid w:val="001F6671"/>
    <w:rsid w:val="001F6F92"/>
    <w:rsid w:val="001F764C"/>
    <w:rsid w:val="001F768A"/>
    <w:rsid w:val="00200238"/>
    <w:rsid w:val="002018A5"/>
    <w:rsid w:val="0020235D"/>
    <w:rsid w:val="00202449"/>
    <w:rsid w:val="00202634"/>
    <w:rsid w:val="0020275B"/>
    <w:rsid w:val="00203C9F"/>
    <w:rsid w:val="00204386"/>
    <w:rsid w:val="00204F23"/>
    <w:rsid w:val="0020525D"/>
    <w:rsid w:val="00205531"/>
    <w:rsid w:val="002064B1"/>
    <w:rsid w:val="00206F22"/>
    <w:rsid w:val="0021043D"/>
    <w:rsid w:val="002109C4"/>
    <w:rsid w:val="00210CF6"/>
    <w:rsid w:val="00210ECD"/>
    <w:rsid w:val="002114F1"/>
    <w:rsid w:val="00211C38"/>
    <w:rsid w:val="00211F5B"/>
    <w:rsid w:val="00212082"/>
    <w:rsid w:val="00212204"/>
    <w:rsid w:val="0021325E"/>
    <w:rsid w:val="00213F06"/>
    <w:rsid w:val="0021433B"/>
    <w:rsid w:val="00214BCC"/>
    <w:rsid w:val="002150F2"/>
    <w:rsid w:val="00215564"/>
    <w:rsid w:val="002157DE"/>
    <w:rsid w:val="00216FB1"/>
    <w:rsid w:val="00217BCD"/>
    <w:rsid w:val="00217CC3"/>
    <w:rsid w:val="00217D7B"/>
    <w:rsid w:val="002200CC"/>
    <w:rsid w:val="00220F20"/>
    <w:rsid w:val="002211DC"/>
    <w:rsid w:val="00221EBA"/>
    <w:rsid w:val="00222556"/>
    <w:rsid w:val="002226DB"/>
    <w:rsid w:val="002227E7"/>
    <w:rsid w:val="002228BC"/>
    <w:rsid w:val="00222A88"/>
    <w:rsid w:val="00222C04"/>
    <w:rsid w:val="0022431D"/>
    <w:rsid w:val="00225436"/>
    <w:rsid w:val="00225535"/>
    <w:rsid w:val="00226C95"/>
    <w:rsid w:val="00226DC3"/>
    <w:rsid w:val="00227951"/>
    <w:rsid w:val="002307D8"/>
    <w:rsid w:val="0023182E"/>
    <w:rsid w:val="00231C5C"/>
    <w:rsid w:val="00232F6C"/>
    <w:rsid w:val="00233308"/>
    <w:rsid w:val="00234026"/>
    <w:rsid w:val="002349B2"/>
    <w:rsid w:val="002349EB"/>
    <w:rsid w:val="00236152"/>
    <w:rsid w:val="00236749"/>
    <w:rsid w:val="00237F56"/>
    <w:rsid w:val="00240A4B"/>
    <w:rsid w:val="00240F70"/>
    <w:rsid w:val="00242527"/>
    <w:rsid w:val="002426B2"/>
    <w:rsid w:val="00242808"/>
    <w:rsid w:val="00242CED"/>
    <w:rsid w:val="0024485D"/>
    <w:rsid w:val="002450A9"/>
    <w:rsid w:val="0024517A"/>
    <w:rsid w:val="00245BCF"/>
    <w:rsid w:val="002462BB"/>
    <w:rsid w:val="00246F40"/>
    <w:rsid w:val="002477A3"/>
    <w:rsid w:val="00247F93"/>
    <w:rsid w:val="0025062D"/>
    <w:rsid w:val="00250B68"/>
    <w:rsid w:val="00250BEC"/>
    <w:rsid w:val="00250FAD"/>
    <w:rsid w:val="00251106"/>
    <w:rsid w:val="002514BD"/>
    <w:rsid w:val="00252716"/>
    <w:rsid w:val="002529A9"/>
    <w:rsid w:val="00252E5B"/>
    <w:rsid w:val="00252FDC"/>
    <w:rsid w:val="0025314F"/>
    <w:rsid w:val="0025316B"/>
    <w:rsid w:val="00253B32"/>
    <w:rsid w:val="00254315"/>
    <w:rsid w:val="00254795"/>
    <w:rsid w:val="00254E61"/>
    <w:rsid w:val="00254F7F"/>
    <w:rsid w:val="0025510F"/>
    <w:rsid w:val="00255D9C"/>
    <w:rsid w:val="00256E19"/>
    <w:rsid w:val="002575D2"/>
    <w:rsid w:val="00260D88"/>
    <w:rsid w:val="002622AB"/>
    <w:rsid w:val="00262AA0"/>
    <w:rsid w:val="00262FFA"/>
    <w:rsid w:val="00263747"/>
    <w:rsid w:val="00264D0E"/>
    <w:rsid w:val="00264F85"/>
    <w:rsid w:val="00265037"/>
    <w:rsid w:val="00265F70"/>
    <w:rsid w:val="0026677A"/>
    <w:rsid w:val="00266A19"/>
    <w:rsid w:val="00266FE1"/>
    <w:rsid w:val="0026702B"/>
    <w:rsid w:val="00267BF9"/>
    <w:rsid w:val="00270448"/>
    <w:rsid w:val="00271028"/>
    <w:rsid w:val="002715FD"/>
    <w:rsid w:val="00271905"/>
    <w:rsid w:val="00271DE6"/>
    <w:rsid w:val="00272D06"/>
    <w:rsid w:val="002737F8"/>
    <w:rsid w:val="00273A4B"/>
    <w:rsid w:val="002740AB"/>
    <w:rsid w:val="00274661"/>
    <w:rsid w:val="00275C75"/>
    <w:rsid w:val="00276CF7"/>
    <w:rsid w:val="00277064"/>
    <w:rsid w:val="0027761C"/>
    <w:rsid w:val="00277750"/>
    <w:rsid w:val="0027775E"/>
    <w:rsid w:val="0027776B"/>
    <w:rsid w:val="002801EE"/>
    <w:rsid w:val="00280CA5"/>
    <w:rsid w:val="00282C93"/>
    <w:rsid w:val="00282E25"/>
    <w:rsid w:val="0028328C"/>
    <w:rsid w:val="002833DA"/>
    <w:rsid w:val="002837E5"/>
    <w:rsid w:val="00284564"/>
    <w:rsid w:val="00284DA0"/>
    <w:rsid w:val="00285759"/>
    <w:rsid w:val="002857FA"/>
    <w:rsid w:val="00285DE4"/>
    <w:rsid w:val="00285DED"/>
    <w:rsid w:val="00285E99"/>
    <w:rsid w:val="00287EED"/>
    <w:rsid w:val="00290D3D"/>
    <w:rsid w:val="002911D3"/>
    <w:rsid w:val="00291D19"/>
    <w:rsid w:val="00292304"/>
    <w:rsid w:val="002926F1"/>
    <w:rsid w:val="00292B77"/>
    <w:rsid w:val="00292FCD"/>
    <w:rsid w:val="002935DE"/>
    <w:rsid w:val="0029397B"/>
    <w:rsid w:val="00293AD0"/>
    <w:rsid w:val="00294DD7"/>
    <w:rsid w:val="00294ECB"/>
    <w:rsid w:val="0029563F"/>
    <w:rsid w:val="00295955"/>
    <w:rsid w:val="002963B0"/>
    <w:rsid w:val="00296B5E"/>
    <w:rsid w:val="00297649"/>
    <w:rsid w:val="002976A0"/>
    <w:rsid w:val="002A0268"/>
    <w:rsid w:val="002A0BA4"/>
    <w:rsid w:val="002A102A"/>
    <w:rsid w:val="002A10BE"/>
    <w:rsid w:val="002A14E0"/>
    <w:rsid w:val="002A4DEE"/>
    <w:rsid w:val="002A4F96"/>
    <w:rsid w:val="002A5677"/>
    <w:rsid w:val="002A607D"/>
    <w:rsid w:val="002A7127"/>
    <w:rsid w:val="002A72D6"/>
    <w:rsid w:val="002A74A0"/>
    <w:rsid w:val="002A79F3"/>
    <w:rsid w:val="002A7FD8"/>
    <w:rsid w:val="002B17F5"/>
    <w:rsid w:val="002B188A"/>
    <w:rsid w:val="002B18EF"/>
    <w:rsid w:val="002B1E7F"/>
    <w:rsid w:val="002B1EC8"/>
    <w:rsid w:val="002B1FC4"/>
    <w:rsid w:val="002B2047"/>
    <w:rsid w:val="002B21FD"/>
    <w:rsid w:val="002B2E20"/>
    <w:rsid w:val="002B3D16"/>
    <w:rsid w:val="002B5370"/>
    <w:rsid w:val="002B53EC"/>
    <w:rsid w:val="002B549A"/>
    <w:rsid w:val="002B582D"/>
    <w:rsid w:val="002B5A6B"/>
    <w:rsid w:val="002B5D28"/>
    <w:rsid w:val="002B5DE2"/>
    <w:rsid w:val="002B625A"/>
    <w:rsid w:val="002B6DB8"/>
    <w:rsid w:val="002C0CE7"/>
    <w:rsid w:val="002C0D31"/>
    <w:rsid w:val="002C10D2"/>
    <w:rsid w:val="002C301D"/>
    <w:rsid w:val="002C30F2"/>
    <w:rsid w:val="002C3455"/>
    <w:rsid w:val="002C36F1"/>
    <w:rsid w:val="002C38AB"/>
    <w:rsid w:val="002C3A2C"/>
    <w:rsid w:val="002C3C9F"/>
    <w:rsid w:val="002C44FA"/>
    <w:rsid w:val="002C45BB"/>
    <w:rsid w:val="002C4650"/>
    <w:rsid w:val="002C50DE"/>
    <w:rsid w:val="002C5361"/>
    <w:rsid w:val="002C5871"/>
    <w:rsid w:val="002C6138"/>
    <w:rsid w:val="002C6E18"/>
    <w:rsid w:val="002C7619"/>
    <w:rsid w:val="002C7B6A"/>
    <w:rsid w:val="002D0170"/>
    <w:rsid w:val="002D1EEB"/>
    <w:rsid w:val="002D2070"/>
    <w:rsid w:val="002D274B"/>
    <w:rsid w:val="002D2F11"/>
    <w:rsid w:val="002D32C7"/>
    <w:rsid w:val="002D3669"/>
    <w:rsid w:val="002D4292"/>
    <w:rsid w:val="002D4BA5"/>
    <w:rsid w:val="002D4E8C"/>
    <w:rsid w:val="002D4E93"/>
    <w:rsid w:val="002D4EA9"/>
    <w:rsid w:val="002D516D"/>
    <w:rsid w:val="002D54F2"/>
    <w:rsid w:val="002D73EA"/>
    <w:rsid w:val="002E01A7"/>
    <w:rsid w:val="002E0A19"/>
    <w:rsid w:val="002E1BFF"/>
    <w:rsid w:val="002E26CC"/>
    <w:rsid w:val="002E376C"/>
    <w:rsid w:val="002E3951"/>
    <w:rsid w:val="002E4069"/>
    <w:rsid w:val="002E45C1"/>
    <w:rsid w:val="002E4808"/>
    <w:rsid w:val="002E4BBA"/>
    <w:rsid w:val="002E557F"/>
    <w:rsid w:val="002E5819"/>
    <w:rsid w:val="002E593D"/>
    <w:rsid w:val="002E5CF6"/>
    <w:rsid w:val="002E63D7"/>
    <w:rsid w:val="002E64EF"/>
    <w:rsid w:val="002E6881"/>
    <w:rsid w:val="002E68AB"/>
    <w:rsid w:val="002F0267"/>
    <w:rsid w:val="002F083D"/>
    <w:rsid w:val="002F2126"/>
    <w:rsid w:val="002F2858"/>
    <w:rsid w:val="002F28EC"/>
    <w:rsid w:val="002F2A7A"/>
    <w:rsid w:val="002F2C1A"/>
    <w:rsid w:val="002F36CA"/>
    <w:rsid w:val="002F4473"/>
    <w:rsid w:val="002F4B2E"/>
    <w:rsid w:val="002F4D36"/>
    <w:rsid w:val="002F5E64"/>
    <w:rsid w:val="002F6388"/>
    <w:rsid w:val="002F6A01"/>
    <w:rsid w:val="002F6D68"/>
    <w:rsid w:val="002F6D6D"/>
    <w:rsid w:val="002F7186"/>
    <w:rsid w:val="002F7402"/>
    <w:rsid w:val="002F7536"/>
    <w:rsid w:val="002F7A04"/>
    <w:rsid w:val="0030079E"/>
    <w:rsid w:val="00300B17"/>
    <w:rsid w:val="0030188E"/>
    <w:rsid w:val="00303105"/>
    <w:rsid w:val="00303272"/>
    <w:rsid w:val="00303E20"/>
    <w:rsid w:val="003041A7"/>
    <w:rsid w:val="00304295"/>
    <w:rsid w:val="0030555F"/>
    <w:rsid w:val="0030587B"/>
    <w:rsid w:val="00305AB9"/>
    <w:rsid w:val="00306704"/>
    <w:rsid w:val="003077E0"/>
    <w:rsid w:val="003108E1"/>
    <w:rsid w:val="00310DDB"/>
    <w:rsid w:val="00311031"/>
    <w:rsid w:val="00311306"/>
    <w:rsid w:val="00311414"/>
    <w:rsid w:val="00311488"/>
    <w:rsid w:val="003128D4"/>
    <w:rsid w:val="00313BB1"/>
    <w:rsid w:val="00314096"/>
    <w:rsid w:val="00315316"/>
    <w:rsid w:val="003154F2"/>
    <w:rsid w:val="00317350"/>
    <w:rsid w:val="00317AB8"/>
    <w:rsid w:val="00317B0F"/>
    <w:rsid w:val="0032069F"/>
    <w:rsid w:val="00321303"/>
    <w:rsid w:val="00321324"/>
    <w:rsid w:val="003228F7"/>
    <w:rsid w:val="00323C56"/>
    <w:rsid w:val="00323D01"/>
    <w:rsid w:val="003240BC"/>
    <w:rsid w:val="00324340"/>
    <w:rsid w:val="00324693"/>
    <w:rsid w:val="00324906"/>
    <w:rsid w:val="003251AE"/>
    <w:rsid w:val="0032532C"/>
    <w:rsid w:val="00325F8C"/>
    <w:rsid w:val="00326C2F"/>
    <w:rsid w:val="003279BD"/>
    <w:rsid w:val="00327B90"/>
    <w:rsid w:val="00327C52"/>
    <w:rsid w:val="00327D42"/>
    <w:rsid w:val="003306B9"/>
    <w:rsid w:val="00332991"/>
    <w:rsid w:val="00332A04"/>
    <w:rsid w:val="0033398C"/>
    <w:rsid w:val="00333FF6"/>
    <w:rsid w:val="003345BB"/>
    <w:rsid w:val="00334605"/>
    <w:rsid w:val="00335511"/>
    <w:rsid w:val="00336D6A"/>
    <w:rsid w:val="003372B6"/>
    <w:rsid w:val="00337B4D"/>
    <w:rsid w:val="00337CFB"/>
    <w:rsid w:val="0034032F"/>
    <w:rsid w:val="00341529"/>
    <w:rsid w:val="00341A28"/>
    <w:rsid w:val="00341C42"/>
    <w:rsid w:val="00342998"/>
    <w:rsid w:val="00342ADD"/>
    <w:rsid w:val="00342FC3"/>
    <w:rsid w:val="0034312B"/>
    <w:rsid w:val="003438AA"/>
    <w:rsid w:val="00343F53"/>
    <w:rsid w:val="00344602"/>
    <w:rsid w:val="00345542"/>
    <w:rsid w:val="00346206"/>
    <w:rsid w:val="003462D5"/>
    <w:rsid w:val="003465A4"/>
    <w:rsid w:val="00346928"/>
    <w:rsid w:val="00346A77"/>
    <w:rsid w:val="00346B91"/>
    <w:rsid w:val="00346D51"/>
    <w:rsid w:val="00350271"/>
    <w:rsid w:val="00350A19"/>
    <w:rsid w:val="00350CE5"/>
    <w:rsid w:val="00350E2A"/>
    <w:rsid w:val="00352232"/>
    <w:rsid w:val="00352C1B"/>
    <w:rsid w:val="00353544"/>
    <w:rsid w:val="003535E9"/>
    <w:rsid w:val="003536B4"/>
    <w:rsid w:val="003546ED"/>
    <w:rsid w:val="00356332"/>
    <w:rsid w:val="00356D4F"/>
    <w:rsid w:val="00357D55"/>
    <w:rsid w:val="00357EBD"/>
    <w:rsid w:val="00360257"/>
    <w:rsid w:val="00360371"/>
    <w:rsid w:val="00360769"/>
    <w:rsid w:val="00361F24"/>
    <w:rsid w:val="003620F0"/>
    <w:rsid w:val="00362179"/>
    <w:rsid w:val="00362873"/>
    <w:rsid w:val="0036364F"/>
    <w:rsid w:val="003636E4"/>
    <w:rsid w:val="003636F3"/>
    <w:rsid w:val="003638D1"/>
    <w:rsid w:val="00363BE6"/>
    <w:rsid w:val="00364147"/>
    <w:rsid w:val="003648C3"/>
    <w:rsid w:val="00364AFF"/>
    <w:rsid w:val="00364DAA"/>
    <w:rsid w:val="003661AA"/>
    <w:rsid w:val="0036629C"/>
    <w:rsid w:val="0036690F"/>
    <w:rsid w:val="00366E2A"/>
    <w:rsid w:val="00367AB4"/>
    <w:rsid w:val="00367EFF"/>
    <w:rsid w:val="0037058D"/>
    <w:rsid w:val="00370709"/>
    <w:rsid w:val="003707D9"/>
    <w:rsid w:val="0037082E"/>
    <w:rsid w:val="00370E57"/>
    <w:rsid w:val="00370F20"/>
    <w:rsid w:val="003710A9"/>
    <w:rsid w:val="003713B4"/>
    <w:rsid w:val="003724EF"/>
    <w:rsid w:val="00372B08"/>
    <w:rsid w:val="00372E94"/>
    <w:rsid w:val="003738CD"/>
    <w:rsid w:val="00373A09"/>
    <w:rsid w:val="0037406E"/>
    <w:rsid w:val="003745A3"/>
    <w:rsid w:val="0037482D"/>
    <w:rsid w:val="00375A0E"/>
    <w:rsid w:val="00375CA1"/>
    <w:rsid w:val="003765D9"/>
    <w:rsid w:val="0037675C"/>
    <w:rsid w:val="00376911"/>
    <w:rsid w:val="00376BEA"/>
    <w:rsid w:val="00376BFE"/>
    <w:rsid w:val="00376D85"/>
    <w:rsid w:val="00381195"/>
    <w:rsid w:val="00381890"/>
    <w:rsid w:val="00381E88"/>
    <w:rsid w:val="00383D7E"/>
    <w:rsid w:val="00384157"/>
    <w:rsid w:val="00384B27"/>
    <w:rsid w:val="00384FDB"/>
    <w:rsid w:val="003859A5"/>
    <w:rsid w:val="00385CAB"/>
    <w:rsid w:val="00385DD6"/>
    <w:rsid w:val="00385DE9"/>
    <w:rsid w:val="00385F83"/>
    <w:rsid w:val="0038652E"/>
    <w:rsid w:val="003917A8"/>
    <w:rsid w:val="003923A0"/>
    <w:rsid w:val="00392559"/>
    <w:rsid w:val="00392662"/>
    <w:rsid w:val="003926D3"/>
    <w:rsid w:val="00393BD3"/>
    <w:rsid w:val="00393DDB"/>
    <w:rsid w:val="003949FF"/>
    <w:rsid w:val="00395004"/>
    <w:rsid w:val="003954DD"/>
    <w:rsid w:val="00395A58"/>
    <w:rsid w:val="003961A8"/>
    <w:rsid w:val="00396DB0"/>
    <w:rsid w:val="00396F48"/>
    <w:rsid w:val="003972A9"/>
    <w:rsid w:val="00397707"/>
    <w:rsid w:val="00397E6E"/>
    <w:rsid w:val="003A0590"/>
    <w:rsid w:val="003A0798"/>
    <w:rsid w:val="003A140A"/>
    <w:rsid w:val="003A211B"/>
    <w:rsid w:val="003A2E64"/>
    <w:rsid w:val="003A328C"/>
    <w:rsid w:val="003A3935"/>
    <w:rsid w:val="003A3946"/>
    <w:rsid w:val="003A3989"/>
    <w:rsid w:val="003A4121"/>
    <w:rsid w:val="003A42C5"/>
    <w:rsid w:val="003A43C7"/>
    <w:rsid w:val="003A44AC"/>
    <w:rsid w:val="003A5BD1"/>
    <w:rsid w:val="003A620E"/>
    <w:rsid w:val="003A7D84"/>
    <w:rsid w:val="003B0512"/>
    <w:rsid w:val="003B06EC"/>
    <w:rsid w:val="003B22F7"/>
    <w:rsid w:val="003B23D6"/>
    <w:rsid w:val="003B27D6"/>
    <w:rsid w:val="003B2D68"/>
    <w:rsid w:val="003B2E5E"/>
    <w:rsid w:val="003B40DE"/>
    <w:rsid w:val="003B6143"/>
    <w:rsid w:val="003B6715"/>
    <w:rsid w:val="003B70A5"/>
    <w:rsid w:val="003B70B9"/>
    <w:rsid w:val="003B76C1"/>
    <w:rsid w:val="003B7F48"/>
    <w:rsid w:val="003C0778"/>
    <w:rsid w:val="003C0841"/>
    <w:rsid w:val="003C0A76"/>
    <w:rsid w:val="003C0DEB"/>
    <w:rsid w:val="003C107B"/>
    <w:rsid w:val="003C1478"/>
    <w:rsid w:val="003C1B61"/>
    <w:rsid w:val="003C2273"/>
    <w:rsid w:val="003C250D"/>
    <w:rsid w:val="003C285A"/>
    <w:rsid w:val="003C2E1E"/>
    <w:rsid w:val="003C32E4"/>
    <w:rsid w:val="003C35DC"/>
    <w:rsid w:val="003C5AFC"/>
    <w:rsid w:val="003C671A"/>
    <w:rsid w:val="003C709D"/>
    <w:rsid w:val="003C776B"/>
    <w:rsid w:val="003C79DA"/>
    <w:rsid w:val="003C7B7E"/>
    <w:rsid w:val="003D0EC2"/>
    <w:rsid w:val="003D0FAD"/>
    <w:rsid w:val="003D16E4"/>
    <w:rsid w:val="003D177E"/>
    <w:rsid w:val="003D1D31"/>
    <w:rsid w:val="003D2CB8"/>
    <w:rsid w:val="003D305B"/>
    <w:rsid w:val="003D3DF7"/>
    <w:rsid w:val="003D43A6"/>
    <w:rsid w:val="003D540B"/>
    <w:rsid w:val="003D547D"/>
    <w:rsid w:val="003D5582"/>
    <w:rsid w:val="003D5815"/>
    <w:rsid w:val="003D5CC8"/>
    <w:rsid w:val="003D6185"/>
    <w:rsid w:val="003D66E9"/>
    <w:rsid w:val="003E01BC"/>
    <w:rsid w:val="003E062F"/>
    <w:rsid w:val="003E06A7"/>
    <w:rsid w:val="003E1A38"/>
    <w:rsid w:val="003E1D09"/>
    <w:rsid w:val="003E2309"/>
    <w:rsid w:val="003E2556"/>
    <w:rsid w:val="003E2684"/>
    <w:rsid w:val="003E282B"/>
    <w:rsid w:val="003E3379"/>
    <w:rsid w:val="003E364A"/>
    <w:rsid w:val="003E3B17"/>
    <w:rsid w:val="003E4A4D"/>
    <w:rsid w:val="003E5A5E"/>
    <w:rsid w:val="003E5CA0"/>
    <w:rsid w:val="003E5EF5"/>
    <w:rsid w:val="003E5F0C"/>
    <w:rsid w:val="003E65B8"/>
    <w:rsid w:val="003E68AB"/>
    <w:rsid w:val="003E74A7"/>
    <w:rsid w:val="003E7900"/>
    <w:rsid w:val="003F0A09"/>
    <w:rsid w:val="003F10BA"/>
    <w:rsid w:val="003F14E4"/>
    <w:rsid w:val="003F1830"/>
    <w:rsid w:val="003F1E85"/>
    <w:rsid w:val="003F2338"/>
    <w:rsid w:val="003F30BD"/>
    <w:rsid w:val="003F43A4"/>
    <w:rsid w:val="003F4C1D"/>
    <w:rsid w:val="003F5471"/>
    <w:rsid w:val="003F5DF6"/>
    <w:rsid w:val="003F66A7"/>
    <w:rsid w:val="003F71E4"/>
    <w:rsid w:val="003F72A9"/>
    <w:rsid w:val="00400DF9"/>
    <w:rsid w:val="00400EA8"/>
    <w:rsid w:val="00401339"/>
    <w:rsid w:val="00401387"/>
    <w:rsid w:val="00401A4C"/>
    <w:rsid w:val="00403CB5"/>
    <w:rsid w:val="00404035"/>
    <w:rsid w:val="0040435D"/>
    <w:rsid w:val="0040441A"/>
    <w:rsid w:val="0040499B"/>
    <w:rsid w:val="00405F59"/>
    <w:rsid w:val="004064CD"/>
    <w:rsid w:val="00406685"/>
    <w:rsid w:val="00406E53"/>
    <w:rsid w:val="004078D1"/>
    <w:rsid w:val="00407CBD"/>
    <w:rsid w:val="00407FC9"/>
    <w:rsid w:val="004102F6"/>
    <w:rsid w:val="00410EA0"/>
    <w:rsid w:val="00411412"/>
    <w:rsid w:val="00411BAC"/>
    <w:rsid w:val="00411C66"/>
    <w:rsid w:val="00412245"/>
    <w:rsid w:val="00412811"/>
    <w:rsid w:val="00412C01"/>
    <w:rsid w:val="00412C8D"/>
    <w:rsid w:val="00412F3C"/>
    <w:rsid w:val="004134A5"/>
    <w:rsid w:val="0041403E"/>
    <w:rsid w:val="00414EF1"/>
    <w:rsid w:val="004159EA"/>
    <w:rsid w:val="00415C2B"/>
    <w:rsid w:val="00415D36"/>
    <w:rsid w:val="00416191"/>
    <w:rsid w:val="0041630E"/>
    <w:rsid w:val="004164EF"/>
    <w:rsid w:val="0041743C"/>
    <w:rsid w:val="00420194"/>
    <w:rsid w:val="0042033A"/>
    <w:rsid w:val="00421064"/>
    <w:rsid w:val="004217C0"/>
    <w:rsid w:val="0042261E"/>
    <w:rsid w:val="0042272D"/>
    <w:rsid w:val="004228F0"/>
    <w:rsid w:val="00422C52"/>
    <w:rsid w:val="00422D18"/>
    <w:rsid w:val="00422E4B"/>
    <w:rsid w:val="004232F3"/>
    <w:rsid w:val="00423487"/>
    <w:rsid w:val="0042348B"/>
    <w:rsid w:val="00423600"/>
    <w:rsid w:val="00423BA2"/>
    <w:rsid w:val="00424366"/>
    <w:rsid w:val="004243FA"/>
    <w:rsid w:val="004249DC"/>
    <w:rsid w:val="00424FD7"/>
    <w:rsid w:val="004250AF"/>
    <w:rsid w:val="004257DD"/>
    <w:rsid w:val="004267CD"/>
    <w:rsid w:val="00430450"/>
    <w:rsid w:val="004310E1"/>
    <w:rsid w:val="00431237"/>
    <w:rsid w:val="00431FE8"/>
    <w:rsid w:val="0043251B"/>
    <w:rsid w:val="00432B05"/>
    <w:rsid w:val="00432D74"/>
    <w:rsid w:val="004331CA"/>
    <w:rsid w:val="004334D1"/>
    <w:rsid w:val="00433912"/>
    <w:rsid w:val="004339C6"/>
    <w:rsid w:val="00433F45"/>
    <w:rsid w:val="004340D0"/>
    <w:rsid w:val="0043519C"/>
    <w:rsid w:val="004355C1"/>
    <w:rsid w:val="00436E63"/>
    <w:rsid w:val="00437402"/>
    <w:rsid w:val="00437880"/>
    <w:rsid w:val="00437BF9"/>
    <w:rsid w:val="00437C89"/>
    <w:rsid w:val="0044048A"/>
    <w:rsid w:val="004417AE"/>
    <w:rsid w:val="0044188C"/>
    <w:rsid w:val="004424DD"/>
    <w:rsid w:val="004427E5"/>
    <w:rsid w:val="00442E7A"/>
    <w:rsid w:val="00442F1C"/>
    <w:rsid w:val="00444930"/>
    <w:rsid w:val="0044494D"/>
    <w:rsid w:val="0044495F"/>
    <w:rsid w:val="00444DCD"/>
    <w:rsid w:val="00444EF1"/>
    <w:rsid w:val="0044607A"/>
    <w:rsid w:val="004461AD"/>
    <w:rsid w:val="00446854"/>
    <w:rsid w:val="004469E5"/>
    <w:rsid w:val="00446C3E"/>
    <w:rsid w:val="00446ECC"/>
    <w:rsid w:val="0044733A"/>
    <w:rsid w:val="00447AB6"/>
    <w:rsid w:val="00452049"/>
    <w:rsid w:val="00452DC2"/>
    <w:rsid w:val="00453351"/>
    <w:rsid w:val="004535C4"/>
    <w:rsid w:val="004539EF"/>
    <w:rsid w:val="00453C73"/>
    <w:rsid w:val="0045400D"/>
    <w:rsid w:val="0045506C"/>
    <w:rsid w:val="0045692A"/>
    <w:rsid w:val="004569F9"/>
    <w:rsid w:val="0045737D"/>
    <w:rsid w:val="004575CB"/>
    <w:rsid w:val="00460903"/>
    <w:rsid w:val="0046142A"/>
    <w:rsid w:val="00461BAF"/>
    <w:rsid w:val="004626D4"/>
    <w:rsid w:val="004632C3"/>
    <w:rsid w:val="00464595"/>
    <w:rsid w:val="00464F8B"/>
    <w:rsid w:val="0046581A"/>
    <w:rsid w:val="0046584E"/>
    <w:rsid w:val="0046681B"/>
    <w:rsid w:val="00470BA2"/>
    <w:rsid w:val="00471244"/>
    <w:rsid w:val="0047227D"/>
    <w:rsid w:val="00472A1B"/>
    <w:rsid w:val="00473672"/>
    <w:rsid w:val="00473988"/>
    <w:rsid w:val="00474030"/>
    <w:rsid w:val="0047428A"/>
    <w:rsid w:val="00475D16"/>
    <w:rsid w:val="004769B3"/>
    <w:rsid w:val="00477683"/>
    <w:rsid w:val="00480944"/>
    <w:rsid w:val="0048099F"/>
    <w:rsid w:val="004809C7"/>
    <w:rsid w:val="00482056"/>
    <w:rsid w:val="0048416E"/>
    <w:rsid w:val="00485C4F"/>
    <w:rsid w:val="00485DB0"/>
    <w:rsid w:val="004862EF"/>
    <w:rsid w:val="0048635E"/>
    <w:rsid w:val="00486504"/>
    <w:rsid w:val="00486973"/>
    <w:rsid w:val="00486CD3"/>
    <w:rsid w:val="00486DDC"/>
    <w:rsid w:val="00487219"/>
    <w:rsid w:val="0048766C"/>
    <w:rsid w:val="00491B40"/>
    <w:rsid w:val="00492F2F"/>
    <w:rsid w:val="004934D4"/>
    <w:rsid w:val="00493F36"/>
    <w:rsid w:val="00495DFE"/>
    <w:rsid w:val="00495EDC"/>
    <w:rsid w:val="00496779"/>
    <w:rsid w:val="00497602"/>
    <w:rsid w:val="004A18B2"/>
    <w:rsid w:val="004A1DDC"/>
    <w:rsid w:val="004A2EE2"/>
    <w:rsid w:val="004A3420"/>
    <w:rsid w:val="004A3778"/>
    <w:rsid w:val="004A37E6"/>
    <w:rsid w:val="004A41D8"/>
    <w:rsid w:val="004A446E"/>
    <w:rsid w:val="004A4EC3"/>
    <w:rsid w:val="004A5DD1"/>
    <w:rsid w:val="004A5EBB"/>
    <w:rsid w:val="004A5F02"/>
    <w:rsid w:val="004A7019"/>
    <w:rsid w:val="004A774D"/>
    <w:rsid w:val="004A7C2B"/>
    <w:rsid w:val="004B011A"/>
    <w:rsid w:val="004B1245"/>
    <w:rsid w:val="004B2A12"/>
    <w:rsid w:val="004B2F69"/>
    <w:rsid w:val="004B319F"/>
    <w:rsid w:val="004B3990"/>
    <w:rsid w:val="004B3A3D"/>
    <w:rsid w:val="004B3E87"/>
    <w:rsid w:val="004B56FD"/>
    <w:rsid w:val="004B61EF"/>
    <w:rsid w:val="004B68C7"/>
    <w:rsid w:val="004B6D20"/>
    <w:rsid w:val="004B6F0A"/>
    <w:rsid w:val="004B776A"/>
    <w:rsid w:val="004B78A8"/>
    <w:rsid w:val="004B7CBF"/>
    <w:rsid w:val="004C195E"/>
    <w:rsid w:val="004C1A1B"/>
    <w:rsid w:val="004C1A3D"/>
    <w:rsid w:val="004C23CD"/>
    <w:rsid w:val="004C2ECE"/>
    <w:rsid w:val="004C3E91"/>
    <w:rsid w:val="004C3EB3"/>
    <w:rsid w:val="004C4876"/>
    <w:rsid w:val="004C49C3"/>
    <w:rsid w:val="004C4B5B"/>
    <w:rsid w:val="004C4F04"/>
    <w:rsid w:val="004C51A6"/>
    <w:rsid w:val="004C543D"/>
    <w:rsid w:val="004C5D40"/>
    <w:rsid w:val="004C5F0D"/>
    <w:rsid w:val="004C6269"/>
    <w:rsid w:val="004C6658"/>
    <w:rsid w:val="004C66D4"/>
    <w:rsid w:val="004C6833"/>
    <w:rsid w:val="004C6A68"/>
    <w:rsid w:val="004C6A74"/>
    <w:rsid w:val="004C7544"/>
    <w:rsid w:val="004D0504"/>
    <w:rsid w:val="004D0C9C"/>
    <w:rsid w:val="004D0E78"/>
    <w:rsid w:val="004D1978"/>
    <w:rsid w:val="004D1A92"/>
    <w:rsid w:val="004D2677"/>
    <w:rsid w:val="004D2AE3"/>
    <w:rsid w:val="004D2C46"/>
    <w:rsid w:val="004D3D3D"/>
    <w:rsid w:val="004D626F"/>
    <w:rsid w:val="004D6BEC"/>
    <w:rsid w:val="004D6EA0"/>
    <w:rsid w:val="004D773D"/>
    <w:rsid w:val="004D7785"/>
    <w:rsid w:val="004D7948"/>
    <w:rsid w:val="004D7BFA"/>
    <w:rsid w:val="004E0D7F"/>
    <w:rsid w:val="004E126E"/>
    <w:rsid w:val="004E15BF"/>
    <w:rsid w:val="004E2BE1"/>
    <w:rsid w:val="004E3A79"/>
    <w:rsid w:val="004E3C1F"/>
    <w:rsid w:val="004E4486"/>
    <w:rsid w:val="004E44DB"/>
    <w:rsid w:val="004E5BC3"/>
    <w:rsid w:val="004E646D"/>
    <w:rsid w:val="004E6772"/>
    <w:rsid w:val="004E6CCA"/>
    <w:rsid w:val="004E71E4"/>
    <w:rsid w:val="004E772C"/>
    <w:rsid w:val="004E7AFC"/>
    <w:rsid w:val="004F0C5D"/>
    <w:rsid w:val="004F10D4"/>
    <w:rsid w:val="004F2202"/>
    <w:rsid w:val="004F25AA"/>
    <w:rsid w:val="004F25C9"/>
    <w:rsid w:val="004F262A"/>
    <w:rsid w:val="004F2648"/>
    <w:rsid w:val="004F2BB7"/>
    <w:rsid w:val="004F31D1"/>
    <w:rsid w:val="004F33C0"/>
    <w:rsid w:val="004F3814"/>
    <w:rsid w:val="004F3BA8"/>
    <w:rsid w:val="004F59EF"/>
    <w:rsid w:val="004F5A2D"/>
    <w:rsid w:val="004F5AF0"/>
    <w:rsid w:val="004F5CA4"/>
    <w:rsid w:val="004F6333"/>
    <w:rsid w:val="004F640B"/>
    <w:rsid w:val="004F6A94"/>
    <w:rsid w:val="004F6CF6"/>
    <w:rsid w:val="004F6F0F"/>
    <w:rsid w:val="005008B6"/>
    <w:rsid w:val="00501101"/>
    <w:rsid w:val="00501471"/>
    <w:rsid w:val="00501AC0"/>
    <w:rsid w:val="005023FA"/>
    <w:rsid w:val="00502BFE"/>
    <w:rsid w:val="00502D1A"/>
    <w:rsid w:val="005031BF"/>
    <w:rsid w:val="00504107"/>
    <w:rsid w:val="005042CD"/>
    <w:rsid w:val="00504AA5"/>
    <w:rsid w:val="00504F9F"/>
    <w:rsid w:val="0050510D"/>
    <w:rsid w:val="005058E6"/>
    <w:rsid w:val="00505B7A"/>
    <w:rsid w:val="00506629"/>
    <w:rsid w:val="00506A03"/>
    <w:rsid w:val="0050746C"/>
    <w:rsid w:val="00507821"/>
    <w:rsid w:val="00507B4D"/>
    <w:rsid w:val="00507C5F"/>
    <w:rsid w:val="00510691"/>
    <w:rsid w:val="00511808"/>
    <w:rsid w:val="00512017"/>
    <w:rsid w:val="00512CE1"/>
    <w:rsid w:val="00513625"/>
    <w:rsid w:val="00513688"/>
    <w:rsid w:val="0051376F"/>
    <w:rsid w:val="00513BED"/>
    <w:rsid w:val="00514117"/>
    <w:rsid w:val="005143C6"/>
    <w:rsid w:val="0051474D"/>
    <w:rsid w:val="00516424"/>
    <w:rsid w:val="0051681F"/>
    <w:rsid w:val="00520180"/>
    <w:rsid w:val="00520453"/>
    <w:rsid w:val="005206D7"/>
    <w:rsid w:val="005211E9"/>
    <w:rsid w:val="00521663"/>
    <w:rsid w:val="00521974"/>
    <w:rsid w:val="00521E7F"/>
    <w:rsid w:val="00521FC1"/>
    <w:rsid w:val="005224F1"/>
    <w:rsid w:val="0052269B"/>
    <w:rsid w:val="00522F44"/>
    <w:rsid w:val="005237A3"/>
    <w:rsid w:val="00523A22"/>
    <w:rsid w:val="00524B71"/>
    <w:rsid w:val="005255CF"/>
    <w:rsid w:val="0052646C"/>
    <w:rsid w:val="005265C2"/>
    <w:rsid w:val="00526862"/>
    <w:rsid w:val="0052688B"/>
    <w:rsid w:val="0053031B"/>
    <w:rsid w:val="00530624"/>
    <w:rsid w:val="00530D09"/>
    <w:rsid w:val="0053115F"/>
    <w:rsid w:val="00531D71"/>
    <w:rsid w:val="005328C0"/>
    <w:rsid w:val="005332C7"/>
    <w:rsid w:val="005333CC"/>
    <w:rsid w:val="00534252"/>
    <w:rsid w:val="0053472A"/>
    <w:rsid w:val="00534939"/>
    <w:rsid w:val="00534DD2"/>
    <w:rsid w:val="00534E3E"/>
    <w:rsid w:val="00535B22"/>
    <w:rsid w:val="00535FBA"/>
    <w:rsid w:val="00536224"/>
    <w:rsid w:val="00536781"/>
    <w:rsid w:val="00536BB9"/>
    <w:rsid w:val="005373C6"/>
    <w:rsid w:val="005403BE"/>
    <w:rsid w:val="0054040E"/>
    <w:rsid w:val="00540DC6"/>
    <w:rsid w:val="005420FC"/>
    <w:rsid w:val="0054213A"/>
    <w:rsid w:val="00542DC9"/>
    <w:rsid w:val="00542FEA"/>
    <w:rsid w:val="00543597"/>
    <w:rsid w:val="00543976"/>
    <w:rsid w:val="00543BBC"/>
    <w:rsid w:val="00544424"/>
    <w:rsid w:val="005447BB"/>
    <w:rsid w:val="00544B33"/>
    <w:rsid w:val="00544D5A"/>
    <w:rsid w:val="0054698F"/>
    <w:rsid w:val="00547313"/>
    <w:rsid w:val="00547939"/>
    <w:rsid w:val="00547C62"/>
    <w:rsid w:val="005514FB"/>
    <w:rsid w:val="00552906"/>
    <w:rsid w:val="00552A51"/>
    <w:rsid w:val="00552CA9"/>
    <w:rsid w:val="00553051"/>
    <w:rsid w:val="00554550"/>
    <w:rsid w:val="005545D3"/>
    <w:rsid w:val="00554604"/>
    <w:rsid w:val="00555D4E"/>
    <w:rsid w:val="0055686F"/>
    <w:rsid w:val="00556EB2"/>
    <w:rsid w:val="00557095"/>
    <w:rsid w:val="00557191"/>
    <w:rsid w:val="00557869"/>
    <w:rsid w:val="00560803"/>
    <w:rsid w:val="005609E3"/>
    <w:rsid w:val="00560C6E"/>
    <w:rsid w:val="00560E3D"/>
    <w:rsid w:val="00560EE8"/>
    <w:rsid w:val="00560F3A"/>
    <w:rsid w:val="0056109D"/>
    <w:rsid w:val="00561124"/>
    <w:rsid w:val="00561616"/>
    <w:rsid w:val="00561E2C"/>
    <w:rsid w:val="00562307"/>
    <w:rsid w:val="0056281E"/>
    <w:rsid w:val="005635E9"/>
    <w:rsid w:val="005644D1"/>
    <w:rsid w:val="0056451A"/>
    <w:rsid w:val="00564CF8"/>
    <w:rsid w:val="00564D28"/>
    <w:rsid w:val="00564D7C"/>
    <w:rsid w:val="00565112"/>
    <w:rsid w:val="0056568E"/>
    <w:rsid w:val="00565C58"/>
    <w:rsid w:val="00566619"/>
    <w:rsid w:val="005677A0"/>
    <w:rsid w:val="00567E30"/>
    <w:rsid w:val="00570C5E"/>
    <w:rsid w:val="00570C61"/>
    <w:rsid w:val="005717C4"/>
    <w:rsid w:val="00572183"/>
    <w:rsid w:val="005722CD"/>
    <w:rsid w:val="0057235B"/>
    <w:rsid w:val="005725DE"/>
    <w:rsid w:val="00572AB9"/>
    <w:rsid w:val="00572CB8"/>
    <w:rsid w:val="00572E72"/>
    <w:rsid w:val="005731D4"/>
    <w:rsid w:val="005735E3"/>
    <w:rsid w:val="005740AD"/>
    <w:rsid w:val="00574427"/>
    <w:rsid w:val="00574740"/>
    <w:rsid w:val="00575696"/>
    <w:rsid w:val="00575903"/>
    <w:rsid w:val="0057594C"/>
    <w:rsid w:val="005775AD"/>
    <w:rsid w:val="005778DC"/>
    <w:rsid w:val="00577AB3"/>
    <w:rsid w:val="00577B4B"/>
    <w:rsid w:val="005808D1"/>
    <w:rsid w:val="00581003"/>
    <w:rsid w:val="00581246"/>
    <w:rsid w:val="0058136C"/>
    <w:rsid w:val="0058139B"/>
    <w:rsid w:val="0058196D"/>
    <w:rsid w:val="0058224E"/>
    <w:rsid w:val="00583103"/>
    <w:rsid w:val="00583373"/>
    <w:rsid w:val="00584C27"/>
    <w:rsid w:val="00584E17"/>
    <w:rsid w:val="00584EDC"/>
    <w:rsid w:val="005852E5"/>
    <w:rsid w:val="0058552C"/>
    <w:rsid w:val="0058686C"/>
    <w:rsid w:val="00586951"/>
    <w:rsid w:val="005918DA"/>
    <w:rsid w:val="0059284D"/>
    <w:rsid w:val="00592E98"/>
    <w:rsid w:val="00593163"/>
    <w:rsid w:val="005934A8"/>
    <w:rsid w:val="005934BF"/>
    <w:rsid w:val="00594042"/>
    <w:rsid w:val="005942EE"/>
    <w:rsid w:val="005944B8"/>
    <w:rsid w:val="00594B18"/>
    <w:rsid w:val="00594FA1"/>
    <w:rsid w:val="005951C5"/>
    <w:rsid w:val="0059573E"/>
    <w:rsid w:val="00596ED9"/>
    <w:rsid w:val="005A02A4"/>
    <w:rsid w:val="005A04E1"/>
    <w:rsid w:val="005A10AF"/>
    <w:rsid w:val="005A127A"/>
    <w:rsid w:val="005A1327"/>
    <w:rsid w:val="005A14BD"/>
    <w:rsid w:val="005A1B91"/>
    <w:rsid w:val="005A1C49"/>
    <w:rsid w:val="005A1F21"/>
    <w:rsid w:val="005A31A5"/>
    <w:rsid w:val="005A39C4"/>
    <w:rsid w:val="005A4291"/>
    <w:rsid w:val="005A469A"/>
    <w:rsid w:val="005A4A5C"/>
    <w:rsid w:val="005A5408"/>
    <w:rsid w:val="005A5736"/>
    <w:rsid w:val="005A63E9"/>
    <w:rsid w:val="005A67CC"/>
    <w:rsid w:val="005A6A93"/>
    <w:rsid w:val="005A6B3B"/>
    <w:rsid w:val="005A714A"/>
    <w:rsid w:val="005A7642"/>
    <w:rsid w:val="005B17AA"/>
    <w:rsid w:val="005B18E4"/>
    <w:rsid w:val="005B1ADC"/>
    <w:rsid w:val="005B3222"/>
    <w:rsid w:val="005B37F4"/>
    <w:rsid w:val="005B420D"/>
    <w:rsid w:val="005B463D"/>
    <w:rsid w:val="005B5363"/>
    <w:rsid w:val="005B53D3"/>
    <w:rsid w:val="005B5527"/>
    <w:rsid w:val="005B55D5"/>
    <w:rsid w:val="005B57D8"/>
    <w:rsid w:val="005B5CAE"/>
    <w:rsid w:val="005B5F59"/>
    <w:rsid w:val="005B6332"/>
    <w:rsid w:val="005B6B2F"/>
    <w:rsid w:val="005B7075"/>
    <w:rsid w:val="005B71D2"/>
    <w:rsid w:val="005B78E8"/>
    <w:rsid w:val="005C12B4"/>
    <w:rsid w:val="005C2B52"/>
    <w:rsid w:val="005C3503"/>
    <w:rsid w:val="005C376D"/>
    <w:rsid w:val="005C404A"/>
    <w:rsid w:val="005C5505"/>
    <w:rsid w:val="005C5D12"/>
    <w:rsid w:val="005C5FE3"/>
    <w:rsid w:val="005C6238"/>
    <w:rsid w:val="005C6531"/>
    <w:rsid w:val="005C6603"/>
    <w:rsid w:val="005C7759"/>
    <w:rsid w:val="005D00BA"/>
    <w:rsid w:val="005D0360"/>
    <w:rsid w:val="005D05FD"/>
    <w:rsid w:val="005D06D0"/>
    <w:rsid w:val="005D07AD"/>
    <w:rsid w:val="005D0A57"/>
    <w:rsid w:val="005D131D"/>
    <w:rsid w:val="005D28B3"/>
    <w:rsid w:val="005D3574"/>
    <w:rsid w:val="005D3B72"/>
    <w:rsid w:val="005D3D13"/>
    <w:rsid w:val="005D3F01"/>
    <w:rsid w:val="005D4463"/>
    <w:rsid w:val="005D57E2"/>
    <w:rsid w:val="005D5C99"/>
    <w:rsid w:val="005D6325"/>
    <w:rsid w:val="005D682B"/>
    <w:rsid w:val="005D6A06"/>
    <w:rsid w:val="005D77C0"/>
    <w:rsid w:val="005D7A89"/>
    <w:rsid w:val="005D7B21"/>
    <w:rsid w:val="005E085C"/>
    <w:rsid w:val="005E09FE"/>
    <w:rsid w:val="005E120D"/>
    <w:rsid w:val="005E12CE"/>
    <w:rsid w:val="005E1398"/>
    <w:rsid w:val="005E13F9"/>
    <w:rsid w:val="005E166D"/>
    <w:rsid w:val="005E1EE2"/>
    <w:rsid w:val="005E2A49"/>
    <w:rsid w:val="005E316C"/>
    <w:rsid w:val="005E37E8"/>
    <w:rsid w:val="005E3ECE"/>
    <w:rsid w:val="005E4872"/>
    <w:rsid w:val="005E49CD"/>
    <w:rsid w:val="005E5618"/>
    <w:rsid w:val="005E5C5B"/>
    <w:rsid w:val="005E6275"/>
    <w:rsid w:val="005E6418"/>
    <w:rsid w:val="005E661A"/>
    <w:rsid w:val="005E66D5"/>
    <w:rsid w:val="005E7466"/>
    <w:rsid w:val="005E74A1"/>
    <w:rsid w:val="005E7E3C"/>
    <w:rsid w:val="005E7E70"/>
    <w:rsid w:val="005F020F"/>
    <w:rsid w:val="005F060B"/>
    <w:rsid w:val="005F062B"/>
    <w:rsid w:val="005F0D54"/>
    <w:rsid w:val="005F0DD1"/>
    <w:rsid w:val="005F1800"/>
    <w:rsid w:val="005F1D02"/>
    <w:rsid w:val="005F332F"/>
    <w:rsid w:val="005F3943"/>
    <w:rsid w:val="005F52E1"/>
    <w:rsid w:val="005F562E"/>
    <w:rsid w:val="005F56FE"/>
    <w:rsid w:val="005F5B6B"/>
    <w:rsid w:val="005F5F93"/>
    <w:rsid w:val="005F66EA"/>
    <w:rsid w:val="005F6E26"/>
    <w:rsid w:val="005F7523"/>
    <w:rsid w:val="00600766"/>
    <w:rsid w:val="00601630"/>
    <w:rsid w:val="00601C56"/>
    <w:rsid w:val="00601EAE"/>
    <w:rsid w:val="0060232C"/>
    <w:rsid w:val="006025CE"/>
    <w:rsid w:val="006028CB"/>
    <w:rsid w:val="006030B5"/>
    <w:rsid w:val="006038CD"/>
    <w:rsid w:val="00603D03"/>
    <w:rsid w:val="00603DEC"/>
    <w:rsid w:val="00603FB1"/>
    <w:rsid w:val="00604192"/>
    <w:rsid w:val="006043A9"/>
    <w:rsid w:val="00605EBC"/>
    <w:rsid w:val="006066C5"/>
    <w:rsid w:val="00606993"/>
    <w:rsid w:val="00606AFE"/>
    <w:rsid w:val="00606D32"/>
    <w:rsid w:val="0060723B"/>
    <w:rsid w:val="006074FB"/>
    <w:rsid w:val="00607597"/>
    <w:rsid w:val="00607755"/>
    <w:rsid w:val="00607A84"/>
    <w:rsid w:val="00607BDC"/>
    <w:rsid w:val="00607DA0"/>
    <w:rsid w:val="0061009D"/>
    <w:rsid w:val="006105D8"/>
    <w:rsid w:val="0061067F"/>
    <w:rsid w:val="00610DF5"/>
    <w:rsid w:val="00611054"/>
    <w:rsid w:val="00611E03"/>
    <w:rsid w:val="00611EAB"/>
    <w:rsid w:val="00611FEC"/>
    <w:rsid w:val="006125EC"/>
    <w:rsid w:val="00612632"/>
    <w:rsid w:val="00612697"/>
    <w:rsid w:val="006126E8"/>
    <w:rsid w:val="00612981"/>
    <w:rsid w:val="00613234"/>
    <w:rsid w:val="00613657"/>
    <w:rsid w:val="0061592B"/>
    <w:rsid w:val="00615C2C"/>
    <w:rsid w:val="0061627F"/>
    <w:rsid w:val="00616444"/>
    <w:rsid w:val="00616805"/>
    <w:rsid w:val="0061681E"/>
    <w:rsid w:val="006168F0"/>
    <w:rsid w:val="006171BB"/>
    <w:rsid w:val="00617742"/>
    <w:rsid w:val="00621469"/>
    <w:rsid w:val="006219F6"/>
    <w:rsid w:val="00621A17"/>
    <w:rsid w:val="00621DA4"/>
    <w:rsid w:val="00622A2E"/>
    <w:rsid w:val="00622C5B"/>
    <w:rsid w:val="00622C9A"/>
    <w:rsid w:val="00622DDB"/>
    <w:rsid w:val="00622FAA"/>
    <w:rsid w:val="006235E9"/>
    <w:rsid w:val="006237CD"/>
    <w:rsid w:val="0062425A"/>
    <w:rsid w:val="00624957"/>
    <w:rsid w:val="006249C9"/>
    <w:rsid w:val="00624F56"/>
    <w:rsid w:val="00626898"/>
    <w:rsid w:val="00626A44"/>
    <w:rsid w:val="00627F84"/>
    <w:rsid w:val="006301A2"/>
    <w:rsid w:val="00630350"/>
    <w:rsid w:val="00630816"/>
    <w:rsid w:val="00630B13"/>
    <w:rsid w:val="006317CF"/>
    <w:rsid w:val="00631BB7"/>
    <w:rsid w:val="006329DF"/>
    <w:rsid w:val="00632D95"/>
    <w:rsid w:val="00633534"/>
    <w:rsid w:val="0063401A"/>
    <w:rsid w:val="006345CB"/>
    <w:rsid w:val="00634692"/>
    <w:rsid w:val="006351DA"/>
    <w:rsid w:val="00635B00"/>
    <w:rsid w:val="0063612D"/>
    <w:rsid w:val="006372FF"/>
    <w:rsid w:val="00637CD7"/>
    <w:rsid w:val="00637EDA"/>
    <w:rsid w:val="00640228"/>
    <w:rsid w:val="006406ED"/>
    <w:rsid w:val="006414B1"/>
    <w:rsid w:val="00641DB6"/>
    <w:rsid w:val="00643889"/>
    <w:rsid w:val="00643C83"/>
    <w:rsid w:val="00643D4D"/>
    <w:rsid w:val="0064459F"/>
    <w:rsid w:val="006447BA"/>
    <w:rsid w:val="006448D5"/>
    <w:rsid w:val="00645031"/>
    <w:rsid w:val="0064526C"/>
    <w:rsid w:val="0064588D"/>
    <w:rsid w:val="0064640C"/>
    <w:rsid w:val="00646573"/>
    <w:rsid w:val="00646AB4"/>
    <w:rsid w:val="00646CFE"/>
    <w:rsid w:val="00647B72"/>
    <w:rsid w:val="00647C12"/>
    <w:rsid w:val="006507D7"/>
    <w:rsid w:val="00650D1D"/>
    <w:rsid w:val="00650E1A"/>
    <w:rsid w:val="00650E21"/>
    <w:rsid w:val="00651331"/>
    <w:rsid w:val="006531C7"/>
    <w:rsid w:val="00653817"/>
    <w:rsid w:val="006556A2"/>
    <w:rsid w:val="0065575B"/>
    <w:rsid w:val="00655F49"/>
    <w:rsid w:val="0065600B"/>
    <w:rsid w:val="0065612E"/>
    <w:rsid w:val="00656399"/>
    <w:rsid w:val="0065649E"/>
    <w:rsid w:val="0065735D"/>
    <w:rsid w:val="006577FB"/>
    <w:rsid w:val="00657BC6"/>
    <w:rsid w:val="0066000E"/>
    <w:rsid w:val="006609EA"/>
    <w:rsid w:val="00661519"/>
    <w:rsid w:val="00661583"/>
    <w:rsid w:val="006615BD"/>
    <w:rsid w:val="00661A5C"/>
    <w:rsid w:val="00662762"/>
    <w:rsid w:val="00662E8D"/>
    <w:rsid w:val="00663144"/>
    <w:rsid w:val="00663561"/>
    <w:rsid w:val="00663680"/>
    <w:rsid w:val="00664169"/>
    <w:rsid w:val="006649EA"/>
    <w:rsid w:val="00664C6E"/>
    <w:rsid w:val="00665260"/>
    <w:rsid w:val="00665418"/>
    <w:rsid w:val="00665801"/>
    <w:rsid w:val="00665AF5"/>
    <w:rsid w:val="00665D4B"/>
    <w:rsid w:val="00666078"/>
    <w:rsid w:val="00666D0E"/>
    <w:rsid w:val="00667507"/>
    <w:rsid w:val="00667A81"/>
    <w:rsid w:val="006700D2"/>
    <w:rsid w:val="006705B6"/>
    <w:rsid w:val="00670ADF"/>
    <w:rsid w:val="00671503"/>
    <w:rsid w:val="00671592"/>
    <w:rsid w:val="0067176B"/>
    <w:rsid w:val="00672EFA"/>
    <w:rsid w:val="00672F22"/>
    <w:rsid w:val="0067363A"/>
    <w:rsid w:val="006737E4"/>
    <w:rsid w:val="00673A2D"/>
    <w:rsid w:val="00673AD4"/>
    <w:rsid w:val="006745C3"/>
    <w:rsid w:val="006754B6"/>
    <w:rsid w:val="00675C3D"/>
    <w:rsid w:val="00675C73"/>
    <w:rsid w:val="0067723C"/>
    <w:rsid w:val="0068029B"/>
    <w:rsid w:val="0068124F"/>
    <w:rsid w:val="006825E5"/>
    <w:rsid w:val="00682891"/>
    <w:rsid w:val="0068290E"/>
    <w:rsid w:val="006829C6"/>
    <w:rsid w:val="006833C1"/>
    <w:rsid w:val="006837D2"/>
    <w:rsid w:val="00683D74"/>
    <w:rsid w:val="00684F3E"/>
    <w:rsid w:val="0068520C"/>
    <w:rsid w:val="00685B19"/>
    <w:rsid w:val="006868F6"/>
    <w:rsid w:val="0068707C"/>
    <w:rsid w:val="0068758F"/>
    <w:rsid w:val="006900CC"/>
    <w:rsid w:val="006902B9"/>
    <w:rsid w:val="00690990"/>
    <w:rsid w:val="00690B2B"/>
    <w:rsid w:val="00690F87"/>
    <w:rsid w:val="0069236F"/>
    <w:rsid w:val="00692782"/>
    <w:rsid w:val="0069281C"/>
    <w:rsid w:val="00693F9B"/>
    <w:rsid w:val="006947FA"/>
    <w:rsid w:val="00697954"/>
    <w:rsid w:val="006A0473"/>
    <w:rsid w:val="006A08B1"/>
    <w:rsid w:val="006A1716"/>
    <w:rsid w:val="006A17A7"/>
    <w:rsid w:val="006A27BB"/>
    <w:rsid w:val="006A27D1"/>
    <w:rsid w:val="006A2E3F"/>
    <w:rsid w:val="006A3E74"/>
    <w:rsid w:val="006A4089"/>
    <w:rsid w:val="006A4DAA"/>
    <w:rsid w:val="006A55BB"/>
    <w:rsid w:val="006A7557"/>
    <w:rsid w:val="006B0BAD"/>
    <w:rsid w:val="006B1BDD"/>
    <w:rsid w:val="006B1FD9"/>
    <w:rsid w:val="006B2648"/>
    <w:rsid w:val="006B2EC4"/>
    <w:rsid w:val="006B31A6"/>
    <w:rsid w:val="006B41AC"/>
    <w:rsid w:val="006B43EC"/>
    <w:rsid w:val="006B4641"/>
    <w:rsid w:val="006B51CD"/>
    <w:rsid w:val="006B51D3"/>
    <w:rsid w:val="006B5373"/>
    <w:rsid w:val="006B5606"/>
    <w:rsid w:val="006B5B61"/>
    <w:rsid w:val="006B6D05"/>
    <w:rsid w:val="006B6DD6"/>
    <w:rsid w:val="006B73DE"/>
    <w:rsid w:val="006B752C"/>
    <w:rsid w:val="006C0E02"/>
    <w:rsid w:val="006C0EBA"/>
    <w:rsid w:val="006C1230"/>
    <w:rsid w:val="006C152D"/>
    <w:rsid w:val="006C1BC1"/>
    <w:rsid w:val="006C222C"/>
    <w:rsid w:val="006C2FAA"/>
    <w:rsid w:val="006C3205"/>
    <w:rsid w:val="006C37EC"/>
    <w:rsid w:val="006C3CAD"/>
    <w:rsid w:val="006C47BE"/>
    <w:rsid w:val="006C4AF2"/>
    <w:rsid w:val="006C5434"/>
    <w:rsid w:val="006C55DB"/>
    <w:rsid w:val="006C5638"/>
    <w:rsid w:val="006C6307"/>
    <w:rsid w:val="006C6685"/>
    <w:rsid w:val="006C6EF7"/>
    <w:rsid w:val="006C71A6"/>
    <w:rsid w:val="006C7475"/>
    <w:rsid w:val="006C7D4A"/>
    <w:rsid w:val="006C7E17"/>
    <w:rsid w:val="006D06C5"/>
    <w:rsid w:val="006D0E9E"/>
    <w:rsid w:val="006D1002"/>
    <w:rsid w:val="006D19FD"/>
    <w:rsid w:val="006D1BCB"/>
    <w:rsid w:val="006D29CC"/>
    <w:rsid w:val="006D2A44"/>
    <w:rsid w:val="006D2E4D"/>
    <w:rsid w:val="006D2F2D"/>
    <w:rsid w:val="006D34BB"/>
    <w:rsid w:val="006D4CB1"/>
    <w:rsid w:val="006D5170"/>
    <w:rsid w:val="006D52E4"/>
    <w:rsid w:val="006D5C07"/>
    <w:rsid w:val="006D5FF7"/>
    <w:rsid w:val="006D62D4"/>
    <w:rsid w:val="006D62EA"/>
    <w:rsid w:val="006D643B"/>
    <w:rsid w:val="006D666C"/>
    <w:rsid w:val="006D6E55"/>
    <w:rsid w:val="006D7046"/>
    <w:rsid w:val="006D70F0"/>
    <w:rsid w:val="006D7312"/>
    <w:rsid w:val="006D73F2"/>
    <w:rsid w:val="006D7694"/>
    <w:rsid w:val="006E027A"/>
    <w:rsid w:val="006E0689"/>
    <w:rsid w:val="006E0FBD"/>
    <w:rsid w:val="006E2218"/>
    <w:rsid w:val="006E233A"/>
    <w:rsid w:val="006E2FCD"/>
    <w:rsid w:val="006E4193"/>
    <w:rsid w:val="006E4385"/>
    <w:rsid w:val="006E468F"/>
    <w:rsid w:val="006E5DC6"/>
    <w:rsid w:val="006E6D4C"/>
    <w:rsid w:val="006F025F"/>
    <w:rsid w:val="006F039E"/>
    <w:rsid w:val="006F0DD6"/>
    <w:rsid w:val="006F0E4E"/>
    <w:rsid w:val="006F10D4"/>
    <w:rsid w:val="006F1571"/>
    <w:rsid w:val="006F192B"/>
    <w:rsid w:val="006F1BF7"/>
    <w:rsid w:val="006F1ED4"/>
    <w:rsid w:val="006F240A"/>
    <w:rsid w:val="006F2713"/>
    <w:rsid w:val="006F4060"/>
    <w:rsid w:val="006F48E8"/>
    <w:rsid w:val="006F490D"/>
    <w:rsid w:val="006F57A9"/>
    <w:rsid w:val="006F6210"/>
    <w:rsid w:val="006F6F94"/>
    <w:rsid w:val="006F79A4"/>
    <w:rsid w:val="00700342"/>
    <w:rsid w:val="00700355"/>
    <w:rsid w:val="007004B7"/>
    <w:rsid w:val="00700CF9"/>
    <w:rsid w:val="00701F35"/>
    <w:rsid w:val="007021ED"/>
    <w:rsid w:val="007039D7"/>
    <w:rsid w:val="00704199"/>
    <w:rsid w:val="00704459"/>
    <w:rsid w:val="007045E2"/>
    <w:rsid w:val="00704AA2"/>
    <w:rsid w:val="00704EED"/>
    <w:rsid w:val="00707287"/>
    <w:rsid w:val="007076A5"/>
    <w:rsid w:val="00707B9C"/>
    <w:rsid w:val="00707F23"/>
    <w:rsid w:val="007113D5"/>
    <w:rsid w:val="00711430"/>
    <w:rsid w:val="007115BF"/>
    <w:rsid w:val="00712741"/>
    <w:rsid w:val="00712C37"/>
    <w:rsid w:val="00713F9D"/>
    <w:rsid w:val="00714425"/>
    <w:rsid w:val="00714E38"/>
    <w:rsid w:val="00714EA1"/>
    <w:rsid w:val="00714EDA"/>
    <w:rsid w:val="00715091"/>
    <w:rsid w:val="00715AB2"/>
    <w:rsid w:val="007163D8"/>
    <w:rsid w:val="007168C4"/>
    <w:rsid w:val="00720F90"/>
    <w:rsid w:val="0072122E"/>
    <w:rsid w:val="00721996"/>
    <w:rsid w:val="00722737"/>
    <w:rsid w:val="007231DE"/>
    <w:rsid w:val="00723B50"/>
    <w:rsid w:val="00724312"/>
    <w:rsid w:val="007244E9"/>
    <w:rsid w:val="00724665"/>
    <w:rsid w:val="00724823"/>
    <w:rsid w:val="00724FFD"/>
    <w:rsid w:val="007253B8"/>
    <w:rsid w:val="007253DE"/>
    <w:rsid w:val="007254B3"/>
    <w:rsid w:val="00725A4D"/>
    <w:rsid w:val="00725EE1"/>
    <w:rsid w:val="00725EE9"/>
    <w:rsid w:val="007260CE"/>
    <w:rsid w:val="00726105"/>
    <w:rsid w:val="007265EB"/>
    <w:rsid w:val="00726772"/>
    <w:rsid w:val="0072679A"/>
    <w:rsid w:val="00726C4E"/>
    <w:rsid w:val="0072734C"/>
    <w:rsid w:val="007273D8"/>
    <w:rsid w:val="007279DE"/>
    <w:rsid w:val="00730236"/>
    <w:rsid w:val="00730DCE"/>
    <w:rsid w:val="007311E7"/>
    <w:rsid w:val="007312C6"/>
    <w:rsid w:val="00731968"/>
    <w:rsid w:val="00731D12"/>
    <w:rsid w:val="00732196"/>
    <w:rsid w:val="0073348A"/>
    <w:rsid w:val="007337A8"/>
    <w:rsid w:val="007337BA"/>
    <w:rsid w:val="00733871"/>
    <w:rsid w:val="00733914"/>
    <w:rsid w:val="00734D60"/>
    <w:rsid w:val="00735D29"/>
    <w:rsid w:val="00736153"/>
    <w:rsid w:val="007362D0"/>
    <w:rsid w:val="0073677B"/>
    <w:rsid w:val="007417B0"/>
    <w:rsid w:val="00741AA0"/>
    <w:rsid w:val="00741E9C"/>
    <w:rsid w:val="0074207F"/>
    <w:rsid w:val="0074227E"/>
    <w:rsid w:val="007422D8"/>
    <w:rsid w:val="0074337D"/>
    <w:rsid w:val="00743672"/>
    <w:rsid w:val="007436CE"/>
    <w:rsid w:val="007442A5"/>
    <w:rsid w:val="0074465B"/>
    <w:rsid w:val="00744923"/>
    <w:rsid w:val="007449DC"/>
    <w:rsid w:val="00744A70"/>
    <w:rsid w:val="00745265"/>
    <w:rsid w:val="00745764"/>
    <w:rsid w:val="007466D5"/>
    <w:rsid w:val="00746AF9"/>
    <w:rsid w:val="00746CEE"/>
    <w:rsid w:val="00747482"/>
    <w:rsid w:val="0074768A"/>
    <w:rsid w:val="007478E6"/>
    <w:rsid w:val="00747B17"/>
    <w:rsid w:val="0075019C"/>
    <w:rsid w:val="00750C6E"/>
    <w:rsid w:val="00751D43"/>
    <w:rsid w:val="00752B16"/>
    <w:rsid w:val="00752C55"/>
    <w:rsid w:val="00753B4F"/>
    <w:rsid w:val="00753F18"/>
    <w:rsid w:val="00753FF7"/>
    <w:rsid w:val="007545B9"/>
    <w:rsid w:val="00754910"/>
    <w:rsid w:val="00757D64"/>
    <w:rsid w:val="00760148"/>
    <w:rsid w:val="007603CA"/>
    <w:rsid w:val="007611DB"/>
    <w:rsid w:val="0076170D"/>
    <w:rsid w:val="00762334"/>
    <w:rsid w:val="00762BDD"/>
    <w:rsid w:val="00763107"/>
    <w:rsid w:val="00763332"/>
    <w:rsid w:val="0076467F"/>
    <w:rsid w:val="007649C0"/>
    <w:rsid w:val="00764DDE"/>
    <w:rsid w:val="00765151"/>
    <w:rsid w:val="007652FD"/>
    <w:rsid w:val="007656DB"/>
    <w:rsid w:val="007669DB"/>
    <w:rsid w:val="00767B55"/>
    <w:rsid w:val="00770A38"/>
    <w:rsid w:val="00770C14"/>
    <w:rsid w:val="00771A43"/>
    <w:rsid w:val="00771D56"/>
    <w:rsid w:val="007726DB"/>
    <w:rsid w:val="00772A61"/>
    <w:rsid w:val="00772F8E"/>
    <w:rsid w:val="007731F4"/>
    <w:rsid w:val="00773283"/>
    <w:rsid w:val="00773856"/>
    <w:rsid w:val="007745D3"/>
    <w:rsid w:val="0077464D"/>
    <w:rsid w:val="00775EEE"/>
    <w:rsid w:val="00777E8D"/>
    <w:rsid w:val="00780F4D"/>
    <w:rsid w:val="007818D6"/>
    <w:rsid w:val="00781C9D"/>
    <w:rsid w:val="00782A92"/>
    <w:rsid w:val="00783128"/>
    <w:rsid w:val="00783921"/>
    <w:rsid w:val="00783957"/>
    <w:rsid w:val="007847FB"/>
    <w:rsid w:val="00784A1C"/>
    <w:rsid w:val="00784B31"/>
    <w:rsid w:val="00786CBB"/>
    <w:rsid w:val="00787F62"/>
    <w:rsid w:val="00790073"/>
    <w:rsid w:val="00790955"/>
    <w:rsid w:val="00790E1C"/>
    <w:rsid w:val="0079183D"/>
    <w:rsid w:val="00791BED"/>
    <w:rsid w:val="00791F35"/>
    <w:rsid w:val="007934E4"/>
    <w:rsid w:val="007948C8"/>
    <w:rsid w:val="007960D5"/>
    <w:rsid w:val="007961A3"/>
    <w:rsid w:val="00797AA9"/>
    <w:rsid w:val="007A08E9"/>
    <w:rsid w:val="007A316D"/>
    <w:rsid w:val="007A35B9"/>
    <w:rsid w:val="007A4775"/>
    <w:rsid w:val="007A4DDA"/>
    <w:rsid w:val="007A5835"/>
    <w:rsid w:val="007A5896"/>
    <w:rsid w:val="007A598C"/>
    <w:rsid w:val="007A657F"/>
    <w:rsid w:val="007A6619"/>
    <w:rsid w:val="007A6FF7"/>
    <w:rsid w:val="007A74C6"/>
    <w:rsid w:val="007A79EA"/>
    <w:rsid w:val="007A7A47"/>
    <w:rsid w:val="007A7C12"/>
    <w:rsid w:val="007B0109"/>
    <w:rsid w:val="007B04AA"/>
    <w:rsid w:val="007B08E0"/>
    <w:rsid w:val="007B0B98"/>
    <w:rsid w:val="007B0D58"/>
    <w:rsid w:val="007B143F"/>
    <w:rsid w:val="007B18AA"/>
    <w:rsid w:val="007B1A98"/>
    <w:rsid w:val="007B1E5A"/>
    <w:rsid w:val="007B31F9"/>
    <w:rsid w:val="007B326E"/>
    <w:rsid w:val="007B34C6"/>
    <w:rsid w:val="007B474F"/>
    <w:rsid w:val="007B4A16"/>
    <w:rsid w:val="007B53B6"/>
    <w:rsid w:val="007B5AF0"/>
    <w:rsid w:val="007B5E04"/>
    <w:rsid w:val="007B6400"/>
    <w:rsid w:val="007B6715"/>
    <w:rsid w:val="007B6D8F"/>
    <w:rsid w:val="007B735F"/>
    <w:rsid w:val="007B78A6"/>
    <w:rsid w:val="007C086E"/>
    <w:rsid w:val="007C1062"/>
    <w:rsid w:val="007C1B34"/>
    <w:rsid w:val="007C2574"/>
    <w:rsid w:val="007C2938"/>
    <w:rsid w:val="007C2D75"/>
    <w:rsid w:val="007C3965"/>
    <w:rsid w:val="007C4318"/>
    <w:rsid w:val="007C43E0"/>
    <w:rsid w:val="007C4CF3"/>
    <w:rsid w:val="007C5DE4"/>
    <w:rsid w:val="007C6724"/>
    <w:rsid w:val="007C68C4"/>
    <w:rsid w:val="007C68C8"/>
    <w:rsid w:val="007C6D38"/>
    <w:rsid w:val="007C76F5"/>
    <w:rsid w:val="007C777D"/>
    <w:rsid w:val="007D01D7"/>
    <w:rsid w:val="007D0AB0"/>
    <w:rsid w:val="007D0C95"/>
    <w:rsid w:val="007D1070"/>
    <w:rsid w:val="007D10E5"/>
    <w:rsid w:val="007D2A4A"/>
    <w:rsid w:val="007D2B4C"/>
    <w:rsid w:val="007D3064"/>
    <w:rsid w:val="007D36AD"/>
    <w:rsid w:val="007D3780"/>
    <w:rsid w:val="007D446B"/>
    <w:rsid w:val="007D456C"/>
    <w:rsid w:val="007D4685"/>
    <w:rsid w:val="007D4C92"/>
    <w:rsid w:val="007D4CF0"/>
    <w:rsid w:val="007D4F61"/>
    <w:rsid w:val="007D5623"/>
    <w:rsid w:val="007D5FE4"/>
    <w:rsid w:val="007D64A9"/>
    <w:rsid w:val="007D6550"/>
    <w:rsid w:val="007D786F"/>
    <w:rsid w:val="007E01CB"/>
    <w:rsid w:val="007E052F"/>
    <w:rsid w:val="007E087A"/>
    <w:rsid w:val="007E0A16"/>
    <w:rsid w:val="007E0C9A"/>
    <w:rsid w:val="007E139D"/>
    <w:rsid w:val="007E18D0"/>
    <w:rsid w:val="007E25D5"/>
    <w:rsid w:val="007E2C8C"/>
    <w:rsid w:val="007E2F9E"/>
    <w:rsid w:val="007E47DE"/>
    <w:rsid w:val="007E4B9C"/>
    <w:rsid w:val="007E5228"/>
    <w:rsid w:val="007E5F78"/>
    <w:rsid w:val="007E6BD8"/>
    <w:rsid w:val="007E6F2C"/>
    <w:rsid w:val="007E74DF"/>
    <w:rsid w:val="007E759A"/>
    <w:rsid w:val="007F04A2"/>
    <w:rsid w:val="007F052B"/>
    <w:rsid w:val="007F084D"/>
    <w:rsid w:val="007F0853"/>
    <w:rsid w:val="007F0AD0"/>
    <w:rsid w:val="007F0ADE"/>
    <w:rsid w:val="007F0B60"/>
    <w:rsid w:val="007F0C80"/>
    <w:rsid w:val="007F11C7"/>
    <w:rsid w:val="007F1510"/>
    <w:rsid w:val="007F1D22"/>
    <w:rsid w:val="007F1E65"/>
    <w:rsid w:val="007F27CE"/>
    <w:rsid w:val="007F2CB3"/>
    <w:rsid w:val="007F3DE9"/>
    <w:rsid w:val="007F4149"/>
    <w:rsid w:val="007F426A"/>
    <w:rsid w:val="007F4460"/>
    <w:rsid w:val="007F4496"/>
    <w:rsid w:val="007F4DB4"/>
    <w:rsid w:val="007F5A2F"/>
    <w:rsid w:val="007F5B41"/>
    <w:rsid w:val="007F637E"/>
    <w:rsid w:val="007F688F"/>
    <w:rsid w:val="007F6B83"/>
    <w:rsid w:val="007F6FD5"/>
    <w:rsid w:val="007F7728"/>
    <w:rsid w:val="007F78EE"/>
    <w:rsid w:val="007F7C44"/>
    <w:rsid w:val="00800E58"/>
    <w:rsid w:val="0080104B"/>
    <w:rsid w:val="00801139"/>
    <w:rsid w:val="00801E23"/>
    <w:rsid w:val="00803B81"/>
    <w:rsid w:val="00803CC4"/>
    <w:rsid w:val="0080437B"/>
    <w:rsid w:val="00804A78"/>
    <w:rsid w:val="00804B5A"/>
    <w:rsid w:val="00804CC1"/>
    <w:rsid w:val="00805CFC"/>
    <w:rsid w:val="00806942"/>
    <w:rsid w:val="0080752B"/>
    <w:rsid w:val="00810340"/>
    <w:rsid w:val="008108AC"/>
    <w:rsid w:val="0081303D"/>
    <w:rsid w:val="00814835"/>
    <w:rsid w:val="00814C0B"/>
    <w:rsid w:val="00814C18"/>
    <w:rsid w:val="00815124"/>
    <w:rsid w:val="00815336"/>
    <w:rsid w:val="00815441"/>
    <w:rsid w:val="008154DB"/>
    <w:rsid w:val="00815831"/>
    <w:rsid w:val="00816367"/>
    <w:rsid w:val="00816693"/>
    <w:rsid w:val="00816B54"/>
    <w:rsid w:val="00817748"/>
    <w:rsid w:val="00817EC1"/>
    <w:rsid w:val="0082077E"/>
    <w:rsid w:val="00820FEB"/>
    <w:rsid w:val="00821721"/>
    <w:rsid w:val="008220F8"/>
    <w:rsid w:val="00822A55"/>
    <w:rsid w:val="00822D27"/>
    <w:rsid w:val="008231C7"/>
    <w:rsid w:val="00823E59"/>
    <w:rsid w:val="008243D8"/>
    <w:rsid w:val="00824F0D"/>
    <w:rsid w:val="00824F11"/>
    <w:rsid w:val="00825121"/>
    <w:rsid w:val="00825373"/>
    <w:rsid w:val="0082657F"/>
    <w:rsid w:val="00826956"/>
    <w:rsid w:val="008269F4"/>
    <w:rsid w:val="008275D6"/>
    <w:rsid w:val="00827EBA"/>
    <w:rsid w:val="00830A7E"/>
    <w:rsid w:val="00831966"/>
    <w:rsid w:val="008320EB"/>
    <w:rsid w:val="0083253A"/>
    <w:rsid w:val="008326D7"/>
    <w:rsid w:val="00833B30"/>
    <w:rsid w:val="00833D95"/>
    <w:rsid w:val="00833EBE"/>
    <w:rsid w:val="00834AB8"/>
    <w:rsid w:val="00834FA8"/>
    <w:rsid w:val="00835530"/>
    <w:rsid w:val="00835A45"/>
    <w:rsid w:val="00836DF8"/>
    <w:rsid w:val="00836ED0"/>
    <w:rsid w:val="008375A3"/>
    <w:rsid w:val="00837B88"/>
    <w:rsid w:val="00837FB7"/>
    <w:rsid w:val="00840657"/>
    <w:rsid w:val="008410B6"/>
    <w:rsid w:val="008419AB"/>
    <w:rsid w:val="00841EBE"/>
    <w:rsid w:val="008435D9"/>
    <w:rsid w:val="00844734"/>
    <w:rsid w:val="00844914"/>
    <w:rsid w:val="00844997"/>
    <w:rsid w:val="00844AD4"/>
    <w:rsid w:val="00844FDF"/>
    <w:rsid w:val="00844FF6"/>
    <w:rsid w:val="00845B3B"/>
    <w:rsid w:val="00846975"/>
    <w:rsid w:val="00846D16"/>
    <w:rsid w:val="0084747B"/>
    <w:rsid w:val="0084749A"/>
    <w:rsid w:val="00847D7F"/>
    <w:rsid w:val="00850415"/>
    <w:rsid w:val="0085073F"/>
    <w:rsid w:val="00850C8A"/>
    <w:rsid w:val="00851887"/>
    <w:rsid w:val="00851D83"/>
    <w:rsid w:val="00851EE6"/>
    <w:rsid w:val="00852891"/>
    <w:rsid w:val="008529CE"/>
    <w:rsid w:val="00853F3C"/>
    <w:rsid w:val="008540E1"/>
    <w:rsid w:val="0085422C"/>
    <w:rsid w:val="00854529"/>
    <w:rsid w:val="00855AA5"/>
    <w:rsid w:val="00855CED"/>
    <w:rsid w:val="00855D22"/>
    <w:rsid w:val="00856210"/>
    <w:rsid w:val="008567DB"/>
    <w:rsid w:val="00856C33"/>
    <w:rsid w:val="008571AE"/>
    <w:rsid w:val="0086013C"/>
    <w:rsid w:val="008604C4"/>
    <w:rsid w:val="00860697"/>
    <w:rsid w:val="00861026"/>
    <w:rsid w:val="00861385"/>
    <w:rsid w:val="008613A2"/>
    <w:rsid w:val="00861CB2"/>
    <w:rsid w:val="008628F8"/>
    <w:rsid w:val="0086312F"/>
    <w:rsid w:val="00863AB9"/>
    <w:rsid w:val="00863B7B"/>
    <w:rsid w:val="008641DC"/>
    <w:rsid w:val="0086426F"/>
    <w:rsid w:val="00865D63"/>
    <w:rsid w:val="00866459"/>
    <w:rsid w:val="00866F03"/>
    <w:rsid w:val="008701FE"/>
    <w:rsid w:val="00870A10"/>
    <w:rsid w:val="00870BD7"/>
    <w:rsid w:val="00871A45"/>
    <w:rsid w:val="00871D92"/>
    <w:rsid w:val="0087244E"/>
    <w:rsid w:val="00872641"/>
    <w:rsid w:val="00872C11"/>
    <w:rsid w:val="00873012"/>
    <w:rsid w:val="008738B7"/>
    <w:rsid w:val="00874B80"/>
    <w:rsid w:val="00875854"/>
    <w:rsid w:val="008764A3"/>
    <w:rsid w:val="00876EE4"/>
    <w:rsid w:val="008773FF"/>
    <w:rsid w:val="008774FC"/>
    <w:rsid w:val="00877683"/>
    <w:rsid w:val="00880CDE"/>
    <w:rsid w:val="00881415"/>
    <w:rsid w:val="00881DEC"/>
    <w:rsid w:val="00881F53"/>
    <w:rsid w:val="00882182"/>
    <w:rsid w:val="0088221E"/>
    <w:rsid w:val="00882BD4"/>
    <w:rsid w:val="00882C26"/>
    <w:rsid w:val="00882E9D"/>
    <w:rsid w:val="00883137"/>
    <w:rsid w:val="008847AD"/>
    <w:rsid w:val="00885259"/>
    <w:rsid w:val="008858E8"/>
    <w:rsid w:val="00886519"/>
    <w:rsid w:val="00886AA5"/>
    <w:rsid w:val="00886AA7"/>
    <w:rsid w:val="00886BDC"/>
    <w:rsid w:val="00886CA6"/>
    <w:rsid w:val="00887710"/>
    <w:rsid w:val="00887C08"/>
    <w:rsid w:val="00890135"/>
    <w:rsid w:val="00890AFE"/>
    <w:rsid w:val="008914D4"/>
    <w:rsid w:val="008917D2"/>
    <w:rsid w:val="00891B58"/>
    <w:rsid w:val="0089213D"/>
    <w:rsid w:val="008928D7"/>
    <w:rsid w:val="00892A39"/>
    <w:rsid w:val="00892D1C"/>
    <w:rsid w:val="0089363F"/>
    <w:rsid w:val="00893975"/>
    <w:rsid w:val="008939CB"/>
    <w:rsid w:val="00893D05"/>
    <w:rsid w:val="0089408E"/>
    <w:rsid w:val="008949BE"/>
    <w:rsid w:val="0089506E"/>
    <w:rsid w:val="008957A1"/>
    <w:rsid w:val="00895A3D"/>
    <w:rsid w:val="00895CBD"/>
    <w:rsid w:val="008967E2"/>
    <w:rsid w:val="00896DC7"/>
    <w:rsid w:val="008A05EB"/>
    <w:rsid w:val="008A0C0B"/>
    <w:rsid w:val="008A130F"/>
    <w:rsid w:val="008A1713"/>
    <w:rsid w:val="008A1D86"/>
    <w:rsid w:val="008A4453"/>
    <w:rsid w:val="008A4467"/>
    <w:rsid w:val="008A4E95"/>
    <w:rsid w:val="008A518F"/>
    <w:rsid w:val="008A52EB"/>
    <w:rsid w:val="008A5F80"/>
    <w:rsid w:val="008A66C3"/>
    <w:rsid w:val="008A6F32"/>
    <w:rsid w:val="008A7B61"/>
    <w:rsid w:val="008A7DDA"/>
    <w:rsid w:val="008B0A96"/>
    <w:rsid w:val="008B0C09"/>
    <w:rsid w:val="008B2230"/>
    <w:rsid w:val="008B229B"/>
    <w:rsid w:val="008B2A56"/>
    <w:rsid w:val="008B2AE1"/>
    <w:rsid w:val="008B387A"/>
    <w:rsid w:val="008B41DB"/>
    <w:rsid w:val="008B4C1F"/>
    <w:rsid w:val="008B56C0"/>
    <w:rsid w:val="008B56F6"/>
    <w:rsid w:val="008B5C7E"/>
    <w:rsid w:val="008B61E1"/>
    <w:rsid w:val="008B6224"/>
    <w:rsid w:val="008B65FF"/>
    <w:rsid w:val="008B6615"/>
    <w:rsid w:val="008B6651"/>
    <w:rsid w:val="008B6D1B"/>
    <w:rsid w:val="008B7B98"/>
    <w:rsid w:val="008C0364"/>
    <w:rsid w:val="008C0807"/>
    <w:rsid w:val="008C0E6B"/>
    <w:rsid w:val="008C1303"/>
    <w:rsid w:val="008C13D2"/>
    <w:rsid w:val="008C1574"/>
    <w:rsid w:val="008C19F2"/>
    <w:rsid w:val="008C2753"/>
    <w:rsid w:val="008C2DB0"/>
    <w:rsid w:val="008C3120"/>
    <w:rsid w:val="008C31AF"/>
    <w:rsid w:val="008C37DA"/>
    <w:rsid w:val="008C3A58"/>
    <w:rsid w:val="008C3A97"/>
    <w:rsid w:val="008C3FB3"/>
    <w:rsid w:val="008C40C7"/>
    <w:rsid w:val="008C46AD"/>
    <w:rsid w:val="008C5023"/>
    <w:rsid w:val="008C50D5"/>
    <w:rsid w:val="008C6742"/>
    <w:rsid w:val="008C68FD"/>
    <w:rsid w:val="008C6A9B"/>
    <w:rsid w:val="008C74A3"/>
    <w:rsid w:val="008C761C"/>
    <w:rsid w:val="008C786C"/>
    <w:rsid w:val="008D0965"/>
    <w:rsid w:val="008D1F5D"/>
    <w:rsid w:val="008D2166"/>
    <w:rsid w:val="008D221A"/>
    <w:rsid w:val="008D27D7"/>
    <w:rsid w:val="008D2CF8"/>
    <w:rsid w:val="008D2D54"/>
    <w:rsid w:val="008D42E7"/>
    <w:rsid w:val="008D4A84"/>
    <w:rsid w:val="008D4D4B"/>
    <w:rsid w:val="008D4ED0"/>
    <w:rsid w:val="008D6117"/>
    <w:rsid w:val="008D61EB"/>
    <w:rsid w:val="008D70C8"/>
    <w:rsid w:val="008D7ED3"/>
    <w:rsid w:val="008E02FF"/>
    <w:rsid w:val="008E0FE2"/>
    <w:rsid w:val="008E1102"/>
    <w:rsid w:val="008E18CA"/>
    <w:rsid w:val="008E1B7C"/>
    <w:rsid w:val="008E1F13"/>
    <w:rsid w:val="008E2283"/>
    <w:rsid w:val="008E24DF"/>
    <w:rsid w:val="008E2502"/>
    <w:rsid w:val="008E2E4A"/>
    <w:rsid w:val="008E3272"/>
    <w:rsid w:val="008E360D"/>
    <w:rsid w:val="008E3F5A"/>
    <w:rsid w:val="008E4795"/>
    <w:rsid w:val="008E4B49"/>
    <w:rsid w:val="008E4DDC"/>
    <w:rsid w:val="008E5410"/>
    <w:rsid w:val="008E54F3"/>
    <w:rsid w:val="008E5EA0"/>
    <w:rsid w:val="008F026E"/>
    <w:rsid w:val="008F1899"/>
    <w:rsid w:val="008F1945"/>
    <w:rsid w:val="008F1ADC"/>
    <w:rsid w:val="008F1DF0"/>
    <w:rsid w:val="008F204D"/>
    <w:rsid w:val="008F377F"/>
    <w:rsid w:val="008F3B50"/>
    <w:rsid w:val="008F3E71"/>
    <w:rsid w:val="008F483B"/>
    <w:rsid w:val="008F4CDD"/>
    <w:rsid w:val="008F5176"/>
    <w:rsid w:val="008F5563"/>
    <w:rsid w:val="008F5743"/>
    <w:rsid w:val="008F5B07"/>
    <w:rsid w:val="008F5B5A"/>
    <w:rsid w:val="008F6A5D"/>
    <w:rsid w:val="008F7180"/>
    <w:rsid w:val="008F74CA"/>
    <w:rsid w:val="008F7571"/>
    <w:rsid w:val="008F7ADE"/>
    <w:rsid w:val="00900133"/>
    <w:rsid w:val="009002CC"/>
    <w:rsid w:val="00900679"/>
    <w:rsid w:val="009008D1"/>
    <w:rsid w:val="00900C0F"/>
    <w:rsid w:val="009012CC"/>
    <w:rsid w:val="0090150E"/>
    <w:rsid w:val="00901B2E"/>
    <w:rsid w:val="00901CDF"/>
    <w:rsid w:val="0090272E"/>
    <w:rsid w:val="00903873"/>
    <w:rsid w:val="009044CF"/>
    <w:rsid w:val="00905B52"/>
    <w:rsid w:val="009061C5"/>
    <w:rsid w:val="00906A04"/>
    <w:rsid w:val="00907113"/>
    <w:rsid w:val="00907AE8"/>
    <w:rsid w:val="00910284"/>
    <w:rsid w:val="00910B4B"/>
    <w:rsid w:val="00910C16"/>
    <w:rsid w:val="00911171"/>
    <w:rsid w:val="00911886"/>
    <w:rsid w:val="00911BBA"/>
    <w:rsid w:val="00911EA5"/>
    <w:rsid w:val="00911F3A"/>
    <w:rsid w:val="0091217B"/>
    <w:rsid w:val="00912B01"/>
    <w:rsid w:val="00913701"/>
    <w:rsid w:val="009139D0"/>
    <w:rsid w:val="009139DE"/>
    <w:rsid w:val="009140CE"/>
    <w:rsid w:val="00914460"/>
    <w:rsid w:val="009147E2"/>
    <w:rsid w:val="0091493B"/>
    <w:rsid w:val="00914C94"/>
    <w:rsid w:val="0091548D"/>
    <w:rsid w:val="00915677"/>
    <w:rsid w:val="00915B02"/>
    <w:rsid w:val="009162D8"/>
    <w:rsid w:val="00916D49"/>
    <w:rsid w:val="00916F59"/>
    <w:rsid w:val="009171BA"/>
    <w:rsid w:val="00917EFD"/>
    <w:rsid w:val="0092004F"/>
    <w:rsid w:val="009203F7"/>
    <w:rsid w:val="00920664"/>
    <w:rsid w:val="00921D27"/>
    <w:rsid w:val="00921E72"/>
    <w:rsid w:val="00921FB6"/>
    <w:rsid w:val="00922D66"/>
    <w:rsid w:val="00923605"/>
    <w:rsid w:val="0092378C"/>
    <w:rsid w:val="00924005"/>
    <w:rsid w:val="0092553D"/>
    <w:rsid w:val="0092637A"/>
    <w:rsid w:val="00926B1A"/>
    <w:rsid w:val="00927EDA"/>
    <w:rsid w:val="0093050B"/>
    <w:rsid w:val="00930A28"/>
    <w:rsid w:val="009319DA"/>
    <w:rsid w:val="00932460"/>
    <w:rsid w:val="00932ABC"/>
    <w:rsid w:val="00932EAA"/>
    <w:rsid w:val="009346A8"/>
    <w:rsid w:val="00934ADF"/>
    <w:rsid w:val="00934B6F"/>
    <w:rsid w:val="00934FC7"/>
    <w:rsid w:val="009352C5"/>
    <w:rsid w:val="0093675D"/>
    <w:rsid w:val="009368C2"/>
    <w:rsid w:val="0093729A"/>
    <w:rsid w:val="0093740C"/>
    <w:rsid w:val="00940DFA"/>
    <w:rsid w:val="009417B0"/>
    <w:rsid w:val="00941C6D"/>
    <w:rsid w:val="009424B6"/>
    <w:rsid w:val="00942BEB"/>
    <w:rsid w:val="00943481"/>
    <w:rsid w:val="00943882"/>
    <w:rsid w:val="00944278"/>
    <w:rsid w:val="0094461B"/>
    <w:rsid w:val="009449E5"/>
    <w:rsid w:val="00945DC0"/>
    <w:rsid w:val="00946193"/>
    <w:rsid w:val="009465CA"/>
    <w:rsid w:val="009467A6"/>
    <w:rsid w:val="00946D86"/>
    <w:rsid w:val="00946EFE"/>
    <w:rsid w:val="00947344"/>
    <w:rsid w:val="009500F7"/>
    <w:rsid w:val="00950554"/>
    <w:rsid w:val="009505C2"/>
    <w:rsid w:val="0095079A"/>
    <w:rsid w:val="00950B3E"/>
    <w:rsid w:val="00950F05"/>
    <w:rsid w:val="00951CE5"/>
    <w:rsid w:val="00951E05"/>
    <w:rsid w:val="00952831"/>
    <w:rsid w:val="00952AC6"/>
    <w:rsid w:val="0095360D"/>
    <w:rsid w:val="00953754"/>
    <w:rsid w:val="00953B5A"/>
    <w:rsid w:val="0095495E"/>
    <w:rsid w:val="00954D5B"/>
    <w:rsid w:val="00955276"/>
    <w:rsid w:val="00955279"/>
    <w:rsid w:val="00955415"/>
    <w:rsid w:val="009554DB"/>
    <w:rsid w:val="00955EAF"/>
    <w:rsid w:val="00955EEA"/>
    <w:rsid w:val="00956019"/>
    <w:rsid w:val="009564E8"/>
    <w:rsid w:val="00956FC1"/>
    <w:rsid w:val="009608DA"/>
    <w:rsid w:val="00960E47"/>
    <w:rsid w:val="00961A5A"/>
    <w:rsid w:val="00962577"/>
    <w:rsid w:val="00962731"/>
    <w:rsid w:val="00962C86"/>
    <w:rsid w:val="00962F27"/>
    <w:rsid w:val="00963175"/>
    <w:rsid w:val="00963214"/>
    <w:rsid w:val="0096361D"/>
    <w:rsid w:val="00963A9B"/>
    <w:rsid w:val="009649D8"/>
    <w:rsid w:val="00964A0A"/>
    <w:rsid w:val="0096509D"/>
    <w:rsid w:val="009651AA"/>
    <w:rsid w:val="00965A88"/>
    <w:rsid w:val="00965DA4"/>
    <w:rsid w:val="00965FDC"/>
    <w:rsid w:val="00966089"/>
    <w:rsid w:val="00967602"/>
    <w:rsid w:val="009676EF"/>
    <w:rsid w:val="00967FD3"/>
    <w:rsid w:val="00971186"/>
    <w:rsid w:val="00971DF3"/>
    <w:rsid w:val="00972606"/>
    <w:rsid w:val="009728D9"/>
    <w:rsid w:val="00973305"/>
    <w:rsid w:val="00973A98"/>
    <w:rsid w:val="00973C13"/>
    <w:rsid w:val="00973C62"/>
    <w:rsid w:val="00974A7A"/>
    <w:rsid w:val="00974AE6"/>
    <w:rsid w:val="00975797"/>
    <w:rsid w:val="0097698C"/>
    <w:rsid w:val="00976C42"/>
    <w:rsid w:val="00976EFC"/>
    <w:rsid w:val="0097786D"/>
    <w:rsid w:val="009779BB"/>
    <w:rsid w:val="009800BC"/>
    <w:rsid w:val="009802D7"/>
    <w:rsid w:val="009811A2"/>
    <w:rsid w:val="00981223"/>
    <w:rsid w:val="00982372"/>
    <w:rsid w:val="0098368D"/>
    <w:rsid w:val="00983751"/>
    <w:rsid w:val="00984B76"/>
    <w:rsid w:val="00984D8C"/>
    <w:rsid w:val="00985016"/>
    <w:rsid w:val="009850C9"/>
    <w:rsid w:val="00985E08"/>
    <w:rsid w:val="0098653D"/>
    <w:rsid w:val="00986658"/>
    <w:rsid w:val="00986692"/>
    <w:rsid w:val="00986722"/>
    <w:rsid w:val="00986E40"/>
    <w:rsid w:val="009904DE"/>
    <w:rsid w:val="00990DE1"/>
    <w:rsid w:val="0099143A"/>
    <w:rsid w:val="00991561"/>
    <w:rsid w:val="00991D90"/>
    <w:rsid w:val="00992A83"/>
    <w:rsid w:val="00993AA4"/>
    <w:rsid w:val="00994539"/>
    <w:rsid w:val="009945B5"/>
    <w:rsid w:val="00994DAE"/>
    <w:rsid w:val="0099692C"/>
    <w:rsid w:val="00996B03"/>
    <w:rsid w:val="00996DFB"/>
    <w:rsid w:val="00996E91"/>
    <w:rsid w:val="009A0A07"/>
    <w:rsid w:val="009A0A21"/>
    <w:rsid w:val="009A1E53"/>
    <w:rsid w:val="009A22AF"/>
    <w:rsid w:val="009A2959"/>
    <w:rsid w:val="009A2B3B"/>
    <w:rsid w:val="009A3127"/>
    <w:rsid w:val="009A3EA2"/>
    <w:rsid w:val="009A3EE8"/>
    <w:rsid w:val="009A4094"/>
    <w:rsid w:val="009A5007"/>
    <w:rsid w:val="009A5177"/>
    <w:rsid w:val="009A56CB"/>
    <w:rsid w:val="009A57DC"/>
    <w:rsid w:val="009A5DC3"/>
    <w:rsid w:val="009A669D"/>
    <w:rsid w:val="009A672E"/>
    <w:rsid w:val="009A6946"/>
    <w:rsid w:val="009A6C30"/>
    <w:rsid w:val="009A701D"/>
    <w:rsid w:val="009A71A8"/>
    <w:rsid w:val="009B14FA"/>
    <w:rsid w:val="009B2D1A"/>
    <w:rsid w:val="009B2D4D"/>
    <w:rsid w:val="009B305B"/>
    <w:rsid w:val="009B3597"/>
    <w:rsid w:val="009B35C7"/>
    <w:rsid w:val="009B370A"/>
    <w:rsid w:val="009B37E6"/>
    <w:rsid w:val="009B5BEA"/>
    <w:rsid w:val="009B5DC8"/>
    <w:rsid w:val="009B64F7"/>
    <w:rsid w:val="009B654F"/>
    <w:rsid w:val="009B6873"/>
    <w:rsid w:val="009B7171"/>
    <w:rsid w:val="009B718A"/>
    <w:rsid w:val="009B7914"/>
    <w:rsid w:val="009C01AC"/>
    <w:rsid w:val="009C0879"/>
    <w:rsid w:val="009C0EAD"/>
    <w:rsid w:val="009C1180"/>
    <w:rsid w:val="009C187B"/>
    <w:rsid w:val="009C23AE"/>
    <w:rsid w:val="009C25D9"/>
    <w:rsid w:val="009C2C67"/>
    <w:rsid w:val="009C4CAD"/>
    <w:rsid w:val="009C5A3B"/>
    <w:rsid w:val="009C68B8"/>
    <w:rsid w:val="009C6E91"/>
    <w:rsid w:val="009C75D3"/>
    <w:rsid w:val="009C7FDF"/>
    <w:rsid w:val="009D0808"/>
    <w:rsid w:val="009D1CE7"/>
    <w:rsid w:val="009D20CC"/>
    <w:rsid w:val="009D31DE"/>
    <w:rsid w:val="009D3F3F"/>
    <w:rsid w:val="009D5935"/>
    <w:rsid w:val="009D59CF"/>
    <w:rsid w:val="009D642F"/>
    <w:rsid w:val="009D6925"/>
    <w:rsid w:val="009D7E1D"/>
    <w:rsid w:val="009E0A7B"/>
    <w:rsid w:val="009E150E"/>
    <w:rsid w:val="009E16C8"/>
    <w:rsid w:val="009E35E4"/>
    <w:rsid w:val="009E491C"/>
    <w:rsid w:val="009E4F1B"/>
    <w:rsid w:val="009E5706"/>
    <w:rsid w:val="009E5FCA"/>
    <w:rsid w:val="009E60C5"/>
    <w:rsid w:val="009E6236"/>
    <w:rsid w:val="009E6F09"/>
    <w:rsid w:val="009E7B76"/>
    <w:rsid w:val="009E7BED"/>
    <w:rsid w:val="009F00BE"/>
    <w:rsid w:val="009F0162"/>
    <w:rsid w:val="009F02FD"/>
    <w:rsid w:val="009F06A9"/>
    <w:rsid w:val="009F1D77"/>
    <w:rsid w:val="009F1E9B"/>
    <w:rsid w:val="009F225B"/>
    <w:rsid w:val="009F3705"/>
    <w:rsid w:val="009F3F0B"/>
    <w:rsid w:val="009F4194"/>
    <w:rsid w:val="009F46F1"/>
    <w:rsid w:val="009F56B9"/>
    <w:rsid w:val="009F658E"/>
    <w:rsid w:val="009F6C32"/>
    <w:rsid w:val="009F7B4C"/>
    <w:rsid w:val="009F7E18"/>
    <w:rsid w:val="00A000C2"/>
    <w:rsid w:val="00A00174"/>
    <w:rsid w:val="00A002CF"/>
    <w:rsid w:val="00A0054E"/>
    <w:rsid w:val="00A008EB"/>
    <w:rsid w:val="00A00C01"/>
    <w:rsid w:val="00A00E3C"/>
    <w:rsid w:val="00A0126C"/>
    <w:rsid w:val="00A0148B"/>
    <w:rsid w:val="00A01E16"/>
    <w:rsid w:val="00A02455"/>
    <w:rsid w:val="00A02A5F"/>
    <w:rsid w:val="00A030FD"/>
    <w:rsid w:val="00A0402A"/>
    <w:rsid w:val="00A04304"/>
    <w:rsid w:val="00A044F3"/>
    <w:rsid w:val="00A04B13"/>
    <w:rsid w:val="00A059CC"/>
    <w:rsid w:val="00A05F92"/>
    <w:rsid w:val="00A05FCD"/>
    <w:rsid w:val="00A0638A"/>
    <w:rsid w:val="00A068DB"/>
    <w:rsid w:val="00A06AC6"/>
    <w:rsid w:val="00A06DDE"/>
    <w:rsid w:val="00A071E4"/>
    <w:rsid w:val="00A07DE5"/>
    <w:rsid w:val="00A109B2"/>
    <w:rsid w:val="00A10AD1"/>
    <w:rsid w:val="00A1117A"/>
    <w:rsid w:val="00A1149C"/>
    <w:rsid w:val="00A1184F"/>
    <w:rsid w:val="00A11D14"/>
    <w:rsid w:val="00A12A09"/>
    <w:rsid w:val="00A13247"/>
    <w:rsid w:val="00A132AB"/>
    <w:rsid w:val="00A15041"/>
    <w:rsid w:val="00A1515B"/>
    <w:rsid w:val="00A1555D"/>
    <w:rsid w:val="00A15604"/>
    <w:rsid w:val="00A156B5"/>
    <w:rsid w:val="00A15928"/>
    <w:rsid w:val="00A15AE5"/>
    <w:rsid w:val="00A15C66"/>
    <w:rsid w:val="00A15F5C"/>
    <w:rsid w:val="00A169EA"/>
    <w:rsid w:val="00A16B65"/>
    <w:rsid w:val="00A17760"/>
    <w:rsid w:val="00A17A41"/>
    <w:rsid w:val="00A20240"/>
    <w:rsid w:val="00A21D9B"/>
    <w:rsid w:val="00A238EB"/>
    <w:rsid w:val="00A23D0E"/>
    <w:rsid w:val="00A23E44"/>
    <w:rsid w:val="00A2444E"/>
    <w:rsid w:val="00A24492"/>
    <w:rsid w:val="00A2473A"/>
    <w:rsid w:val="00A24A6C"/>
    <w:rsid w:val="00A2587D"/>
    <w:rsid w:val="00A2628D"/>
    <w:rsid w:val="00A26733"/>
    <w:rsid w:val="00A268AC"/>
    <w:rsid w:val="00A26E12"/>
    <w:rsid w:val="00A27582"/>
    <w:rsid w:val="00A30327"/>
    <w:rsid w:val="00A30FD7"/>
    <w:rsid w:val="00A3107B"/>
    <w:rsid w:val="00A31362"/>
    <w:rsid w:val="00A33ADB"/>
    <w:rsid w:val="00A33E67"/>
    <w:rsid w:val="00A341E4"/>
    <w:rsid w:val="00A3450B"/>
    <w:rsid w:val="00A356F3"/>
    <w:rsid w:val="00A35A8E"/>
    <w:rsid w:val="00A35BD8"/>
    <w:rsid w:val="00A36AE8"/>
    <w:rsid w:val="00A36DC1"/>
    <w:rsid w:val="00A37CB6"/>
    <w:rsid w:val="00A37F01"/>
    <w:rsid w:val="00A4050F"/>
    <w:rsid w:val="00A40B14"/>
    <w:rsid w:val="00A40CE1"/>
    <w:rsid w:val="00A4167E"/>
    <w:rsid w:val="00A41726"/>
    <w:rsid w:val="00A41818"/>
    <w:rsid w:val="00A41D21"/>
    <w:rsid w:val="00A44268"/>
    <w:rsid w:val="00A4437D"/>
    <w:rsid w:val="00A44B47"/>
    <w:rsid w:val="00A44FEA"/>
    <w:rsid w:val="00A4516A"/>
    <w:rsid w:val="00A455D1"/>
    <w:rsid w:val="00A458F5"/>
    <w:rsid w:val="00A45AC0"/>
    <w:rsid w:val="00A45CEE"/>
    <w:rsid w:val="00A46133"/>
    <w:rsid w:val="00A463B3"/>
    <w:rsid w:val="00A46ADD"/>
    <w:rsid w:val="00A47281"/>
    <w:rsid w:val="00A473FF"/>
    <w:rsid w:val="00A518DE"/>
    <w:rsid w:val="00A5252D"/>
    <w:rsid w:val="00A52B50"/>
    <w:rsid w:val="00A5367B"/>
    <w:rsid w:val="00A54024"/>
    <w:rsid w:val="00A5447A"/>
    <w:rsid w:val="00A54610"/>
    <w:rsid w:val="00A55B41"/>
    <w:rsid w:val="00A55C83"/>
    <w:rsid w:val="00A55F17"/>
    <w:rsid w:val="00A5666F"/>
    <w:rsid w:val="00A56C74"/>
    <w:rsid w:val="00A572D3"/>
    <w:rsid w:val="00A60C48"/>
    <w:rsid w:val="00A61588"/>
    <w:rsid w:val="00A61A04"/>
    <w:rsid w:val="00A61A9C"/>
    <w:rsid w:val="00A622E9"/>
    <w:rsid w:val="00A62397"/>
    <w:rsid w:val="00A624B6"/>
    <w:rsid w:val="00A6280F"/>
    <w:rsid w:val="00A6288C"/>
    <w:rsid w:val="00A62F73"/>
    <w:rsid w:val="00A64D6E"/>
    <w:rsid w:val="00A64ECF"/>
    <w:rsid w:val="00A66DA5"/>
    <w:rsid w:val="00A66FF7"/>
    <w:rsid w:val="00A67428"/>
    <w:rsid w:val="00A678CC"/>
    <w:rsid w:val="00A67A87"/>
    <w:rsid w:val="00A67E1F"/>
    <w:rsid w:val="00A70025"/>
    <w:rsid w:val="00A70058"/>
    <w:rsid w:val="00A70759"/>
    <w:rsid w:val="00A718EF"/>
    <w:rsid w:val="00A71C86"/>
    <w:rsid w:val="00A73754"/>
    <w:rsid w:val="00A7431E"/>
    <w:rsid w:val="00A74699"/>
    <w:rsid w:val="00A75483"/>
    <w:rsid w:val="00A7552E"/>
    <w:rsid w:val="00A759A7"/>
    <w:rsid w:val="00A75B6C"/>
    <w:rsid w:val="00A75D92"/>
    <w:rsid w:val="00A76944"/>
    <w:rsid w:val="00A76C3F"/>
    <w:rsid w:val="00A77346"/>
    <w:rsid w:val="00A77D51"/>
    <w:rsid w:val="00A77D67"/>
    <w:rsid w:val="00A803D0"/>
    <w:rsid w:val="00A80EDD"/>
    <w:rsid w:val="00A82355"/>
    <w:rsid w:val="00A82602"/>
    <w:rsid w:val="00A82902"/>
    <w:rsid w:val="00A82CA7"/>
    <w:rsid w:val="00A82F00"/>
    <w:rsid w:val="00A83D98"/>
    <w:rsid w:val="00A8468A"/>
    <w:rsid w:val="00A84CFF"/>
    <w:rsid w:val="00A8511D"/>
    <w:rsid w:val="00A85BF4"/>
    <w:rsid w:val="00A85F52"/>
    <w:rsid w:val="00A86E0E"/>
    <w:rsid w:val="00A86F4F"/>
    <w:rsid w:val="00A875DA"/>
    <w:rsid w:val="00A87760"/>
    <w:rsid w:val="00A87AAE"/>
    <w:rsid w:val="00A87ECB"/>
    <w:rsid w:val="00A9080A"/>
    <w:rsid w:val="00A91056"/>
    <w:rsid w:val="00A91281"/>
    <w:rsid w:val="00A913AB"/>
    <w:rsid w:val="00A91DAB"/>
    <w:rsid w:val="00A920D9"/>
    <w:rsid w:val="00A9221B"/>
    <w:rsid w:val="00A922F6"/>
    <w:rsid w:val="00A92771"/>
    <w:rsid w:val="00A92B45"/>
    <w:rsid w:val="00A94020"/>
    <w:rsid w:val="00A94111"/>
    <w:rsid w:val="00A94529"/>
    <w:rsid w:val="00A945E6"/>
    <w:rsid w:val="00A954F3"/>
    <w:rsid w:val="00A960B8"/>
    <w:rsid w:val="00A96F27"/>
    <w:rsid w:val="00A9713E"/>
    <w:rsid w:val="00A975B7"/>
    <w:rsid w:val="00AA00C7"/>
    <w:rsid w:val="00AA00F6"/>
    <w:rsid w:val="00AA2CE1"/>
    <w:rsid w:val="00AA3439"/>
    <w:rsid w:val="00AA4081"/>
    <w:rsid w:val="00AA44C2"/>
    <w:rsid w:val="00AA46C2"/>
    <w:rsid w:val="00AA490D"/>
    <w:rsid w:val="00AA4A92"/>
    <w:rsid w:val="00AA51AF"/>
    <w:rsid w:val="00AA5254"/>
    <w:rsid w:val="00AA6A2F"/>
    <w:rsid w:val="00AA6B9B"/>
    <w:rsid w:val="00AA71AC"/>
    <w:rsid w:val="00AA72F6"/>
    <w:rsid w:val="00AA74F4"/>
    <w:rsid w:val="00AA78E3"/>
    <w:rsid w:val="00AB0001"/>
    <w:rsid w:val="00AB0173"/>
    <w:rsid w:val="00AB07D2"/>
    <w:rsid w:val="00AB0814"/>
    <w:rsid w:val="00AB0D1D"/>
    <w:rsid w:val="00AB1B8B"/>
    <w:rsid w:val="00AB1DAA"/>
    <w:rsid w:val="00AB1DD1"/>
    <w:rsid w:val="00AB1E71"/>
    <w:rsid w:val="00AB1E8B"/>
    <w:rsid w:val="00AB2343"/>
    <w:rsid w:val="00AB23E1"/>
    <w:rsid w:val="00AB3B6A"/>
    <w:rsid w:val="00AB55A4"/>
    <w:rsid w:val="00AB5A09"/>
    <w:rsid w:val="00AB6DA8"/>
    <w:rsid w:val="00AB6FA0"/>
    <w:rsid w:val="00AB7480"/>
    <w:rsid w:val="00AC0017"/>
    <w:rsid w:val="00AC0541"/>
    <w:rsid w:val="00AC075F"/>
    <w:rsid w:val="00AC097D"/>
    <w:rsid w:val="00AC0AB8"/>
    <w:rsid w:val="00AC2242"/>
    <w:rsid w:val="00AC29E8"/>
    <w:rsid w:val="00AC2DC2"/>
    <w:rsid w:val="00AC35A9"/>
    <w:rsid w:val="00AC363B"/>
    <w:rsid w:val="00AC38D0"/>
    <w:rsid w:val="00AC3F16"/>
    <w:rsid w:val="00AC41B6"/>
    <w:rsid w:val="00AC53E1"/>
    <w:rsid w:val="00AC5B0C"/>
    <w:rsid w:val="00AC5D70"/>
    <w:rsid w:val="00AC624E"/>
    <w:rsid w:val="00AC66DD"/>
    <w:rsid w:val="00AC678F"/>
    <w:rsid w:val="00AC6AE8"/>
    <w:rsid w:val="00AC6B2F"/>
    <w:rsid w:val="00AC76EA"/>
    <w:rsid w:val="00AC7CC5"/>
    <w:rsid w:val="00AD0087"/>
    <w:rsid w:val="00AD11E8"/>
    <w:rsid w:val="00AD1738"/>
    <w:rsid w:val="00AD1AB8"/>
    <w:rsid w:val="00AD20E1"/>
    <w:rsid w:val="00AD20EC"/>
    <w:rsid w:val="00AD2B3F"/>
    <w:rsid w:val="00AD405F"/>
    <w:rsid w:val="00AD516B"/>
    <w:rsid w:val="00AD5617"/>
    <w:rsid w:val="00AD5BEA"/>
    <w:rsid w:val="00AD5E97"/>
    <w:rsid w:val="00AD641F"/>
    <w:rsid w:val="00AD69EA"/>
    <w:rsid w:val="00AD71D3"/>
    <w:rsid w:val="00AD7CA4"/>
    <w:rsid w:val="00AD7E18"/>
    <w:rsid w:val="00AD7FF1"/>
    <w:rsid w:val="00AE13A0"/>
    <w:rsid w:val="00AE1A50"/>
    <w:rsid w:val="00AE2618"/>
    <w:rsid w:val="00AE2C46"/>
    <w:rsid w:val="00AE3CE4"/>
    <w:rsid w:val="00AE3F81"/>
    <w:rsid w:val="00AE4055"/>
    <w:rsid w:val="00AE4868"/>
    <w:rsid w:val="00AE577D"/>
    <w:rsid w:val="00AE5A06"/>
    <w:rsid w:val="00AE5BB1"/>
    <w:rsid w:val="00AE63AB"/>
    <w:rsid w:val="00AE6DEA"/>
    <w:rsid w:val="00AE7227"/>
    <w:rsid w:val="00AE7239"/>
    <w:rsid w:val="00AE736D"/>
    <w:rsid w:val="00AE7CE3"/>
    <w:rsid w:val="00AE7FB3"/>
    <w:rsid w:val="00AF0048"/>
    <w:rsid w:val="00AF03B7"/>
    <w:rsid w:val="00AF0AD5"/>
    <w:rsid w:val="00AF2211"/>
    <w:rsid w:val="00AF2992"/>
    <w:rsid w:val="00AF2DE2"/>
    <w:rsid w:val="00AF33CF"/>
    <w:rsid w:val="00AF38DC"/>
    <w:rsid w:val="00AF3B26"/>
    <w:rsid w:val="00AF3B5E"/>
    <w:rsid w:val="00AF4F88"/>
    <w:rsid w:val="00AF588A"/>
    <w:rsid w:val="00AF5E6E"/>
    <w:rsid w:val="00B00060"/>
    <w:rsid w:val="00B00A25"/>
    <w:rsid w:val="00B00C51"/>
    <w:rsid w:val="00B00C8C"/>
    <w:rsid w:val="00B00FAB"/>
    <w:rsid w:val="00B01350"/>
    <w:rsid w:val="00B01CD5"/>
    <w:rsid w:val="00B025B6"/>
    <w:rsid w:val="00B028E5"/>
    <w:rsid w:val="00B029F6"/>
    <w:rsid w:val="00B02A9B"/>
    <w:rsid w:val="00B02C42"/>
    <w:rsid w:val="00B02F49"/>
    <w:rsid w:val="00B03018"/>
    <w:rsid w:val="00B03CD5"/>
    <w:rsid w:val="00B045E6"/>
    <w:rsid w:val="00B04F02"/>
    <w:rsid w:val="00B05147"/>
    <w:rsid w:val="00B05366"/>
    <w:rsid w:val="00B0582F"/>
    <w:rsid w:val="00B060FA"/>
    <w:rsid w:val="00B065D1"/>
    <w:rsid w:val="00B0796B"/>
    <w:rsid w:val="00B100B3"/>
    <w:rsid w:val="00B102D8"/>
    <w:rsid w:val="00B11204"/>
    <w:rsid w:val="00B118C4"/>
    <w:rsid w:val="00B12D7A"/>
    <w:rsid w:val="00B12FC8"/>
    <w:rsid w:val="00B1405A"/>
    <w:rsid w:val="00B14A1C"/>
    <w:rsid w:val="00B159A1"/>
    <w:rsid w:val="00B169B8"/>
    <w:rsid w:val="00B16A05"/>
    <w:rsid w:val="00B16DDF"/>
    <w:rsid w:val="00B173C9"/>
    <w:rsid w:val="00B17C88"/>
    <w:rsid w:val="00B20DE4"/>
    <w:rsid w:val="00B213C3"/>
    <w:rsid w:val="00B21489"/>
    <w:rsid w:val="00B217F3"/>
    <w:rsid w:val="00B21902"/>
    <w:rsid w:val="00B221E0"/>
    <w:rsid w:val="00B22A26"/>
    <w:rsid w:val="00B231F5"/>
    <w:rsid w:val="00B246E5"/>
    <w:rsid w:val="00B25212"/>
    <w:rsid w:val="00B25653"/>
    <w:rsid w:val="00B25A9D"/>
    <w:rsid w:val="00B26023"/>
    <w:rsid w:val="00B266BC"/>
    <w:rsid w:val="00B276E5"/>
    <w:rsid w:val="00B307D0"/>
    <w:rsid w:val="00B31FBB"/>
    <w:rsid w:val="00B33296"/>
    <w:rsid w:val="00B33B73"/>
    <w:rsid w:val="00B353CC"/>
    <w:rsid w:val="00B362F7"/>
    <w:rsid w:val="00B3684C"/>
    <w:rsid w:val="00B36DAE"/>
    <w:rsid w:val="00B400BA"/>
    <w:rsid w:val="00B40AA7"/>
    <w:rsid w:val="00B4184E"/>
    <w:rsid w:val="00B419FB"/>
    <w:rsid w:val="00B41B9B"/>
    <w:rsid w:val="00B429DC"/>
    <w:rsid w:val="00B43301"/>
    <w:rsid w:val="00B43E30"/>
    <w:rsid w:val="00B440BC"/>
    <w:rsid w:val="00B44437"/>
    <w:rsid w:val="00B447A9"/>
    <w:rsid w:val="00B449B8"/>
    <w:rsid w:val="00B44DBB"/>
    <w:rsid w:val="00B458BB"/>
    <w:rsid w:val="00B45D62"/>
    <w:rsid w:val="00B465A1"/>
    <w:rsid w:val="00B46D1E"/>
    <w:rsid w:val="00B46FF7"/>
    <w:rsid w:val="00B47BE9"/>
    <w:rsid w:val="00B47E23"/>
    <w:rsid w:val="00B5016A"/>
    <w:rsid w:val="00B504AD"/>
    <w:rsid w:val="00B50D33"/>
    <w:rsid w:val="00B51250"/>
    <w:rsid w:val="00B51F69"/>
    <w:rsid w:val="00B52179"/>
    <w:rsid w:val="00B52405"/>
    <w:rsid w:val="00B5273E"/>
    <w:rsid w:val="00B532EC"/>
    <w:rsid w:val="00B540BB"/>
    <w:rsid w:val="00B542EB"/>
    <w:rsid w:val="00B54642"/>
    <w:rsid w:val="00B54E92"/>
    <w:rsid w:val="00B55280"/>
    <w:rsid w:val="00B5542D"/>
    <w:rsid w:val="00B5586D"/>
    <w:rsid w:val="00B57345"/>
    <w:rsid w:val="00B57CE3"/>
    <w:rsid w:val="00B605AA"/>
    <w:rsid w:val="00B607B2"/>
    <w:rsid w:val="00B60908"/>
    <w:rsid w:val="00B60AAB"/>
    <w:rsid w:val="00B61882"/>
    <w:rsid w:val="00B6399F"/>
    <w:rsid w:val="00B644D0"/>
    <w:rsid w:val="00B6480E"/>
    <w:rsid w:val="00B64DFD"/>
    <w:rsid w:val="00B651FD"/>
    <w:rsid w:val="00B66475"/>
    <w:rsid w:val="00B665E5"/>
    <w:rsid w:val="00B66C8A"/>
    <w:rsid w:val="00B67023"/>
    <w:rsid w:val="00B67325"/>
    <w:rsid w:val="00B67749"/>
    <w:rsid w:val="00B70223"/>
    <w:rsid w:val="00B70BBB"/>
    <w:rsid w:val="00B70BE3"/>
    <w:rsid w:val="00B72AAB"/>
    <w:rsid w:val="00B730A1"/>
    <w:rsid w:val="00B73236"/>
    <w:rsid w:val="00B73C31"/>
    <w:rsid w:val="00B73FF3"/>
    <w:rsid w:val="00B74202"/>
    <w:rsid w:val="00B76468"/>
    <w:rsid w:val="00B76508"/>
    <w:rsid w:val="00B76793"/>
    <w:rsid w:val="00B76F5B"/>
    <w:rsid w:val="00B80275"/>
    <w:rsid w:val="00B80BBF"/>
    <w:rsid w:val="00B8138C"/>
    <w:rsid w:val="00B819F6"/>
    <w:rsid w:val="00B81B9F"/>
    <w:rsid w:val="00B81BE4"/>
    <w:rsid w:val="00B81F24"/>
    <w:rsid w:val="00B82AD3"/>
    <w:rsid w:val="00B8311B"/>
    <w:rsid w:val="00B8332F"/>
    <w:rsid w:val="00B84374"/>
    <w:rsid w:val="00B8457A"/>
    <w:rsid w:val="00B85BD6"/>
    <w:rsid w:val="00B85EE0"/>
    <w:rsid w:val="00B87977"/>
    <w:rsid w:val="00B87D37"/>
    <w:rsid w:val="00B90BC4"/>
    <w:rsid w:val="00B90F79"/>
    <w:rsid w:val="00B91507"/>
    <w:rsid w:val="00B919C4"/>
    <w:rsid w:val="00B91B9E"/>
    <w:rsid w:val="00B923BC"/>
    <w:rsid w:val="00B92473"/>
    <w:rsid w:val="00B931AF"/>
    <w:rsid w:val="00B941F6"/>
    <w:rsid w:val="00B947FE"/>
    <w:rsid w:val="00B94C15"/>
    <w:rsid w:val="00B953A4"/>
    <w:rsid w:val="00B9566F"/>
    <w:rsid w:val="00B95891"/>
    <w:rsid w:val="00B95A96"/>
    <w:rsid w:val="00B96043"/>
    <w:rsid w:val="00B96223"/>
    <w:rsid w:val="00B97098"/>
    <w:rsid w:val="00B9762F"/>
    <w:rsid w:val="00B977CB"/>
    <w:rsid w:val="00B978C6"/>
    <w:rsid w:val="00B97CBB"/>
    <w:rsid w:val="00BA0609"/>
    <w:rsid w:val="00BA0A3C"/>
    <w:rsid w:val="00BA14BE"/>
    <w:rsid w:val="00BA1C54"/>
    <w:rsid w:val="00BA252D"/>
    <w:rsid w:val="00BA2AD8"/>
    <w:rsid w:val="00BA312E"/>
    <w:rsid w:val="00BA37F0"/>
    <w:rsid w:val="00BA3915"/>
    <w:rsid w:val="00BA3CDC"/>
    <w:rsid w:val="00BA4A9C"/>
    <w:rsid w:val="00BA4BFA"/>
    <w:rsid w:val="00BA4EDB"/>
    <w:rsid w:val="00BA5D57"/>
    <w:rsid w:val="00BA695B"/>
    <w:rsid w:val="00BA6A72"/>
    <w:rsid w:val="00BA72D9"/>
    <w:rsid w:val="00BA7C0A"/>
    <w:rsid w:val="00BB0A68"/>
    <w:rsid w:val="00BB232A"/>
    <w:rsid w:val="00BB2C5B"/>
    <w:rsid w:val="00BB2EAA"/>
    <w:rsid w:val="00BB2F46"/>
    <w:rsid w:val="00BB397D"/>
    <w:rsid w:val="00BB3DD3"/>
    <w:rsid w:val="00BB46B9"/>
    <w:rsid w:val="00BB4FEB"/>
    <w:rsid w:val="00BB5348"/>
    <w:rsid w:val="00BB633E"/>
    <w:rsid w:val="00BB63B9"/>
    <w:rsid w:val="00BB6E09"/>
    <w:rsid w:val="00BB6FA4"/>
    <w:rsid w:val="00BB7F96"/>
    <w:rsid w:val="00BC0EDC"/>
    <w:rsid w:val="00BC1151"/>
    <w:rsid w:val="00BC1244"/>
    <w:rsid w:val="00BC1359"/>
    <w:rsid w:val="00BC1D8B"/>
    <w:rsid w:val="00BC2053"/>
    <w:rsid w:val="00BC20C3"/>
    <w:rsid w:val="00BC242A"/>
    <w:rsid w:val="00BC2764"/>
    <w:rsid w:val="00BC3103"/>
    <w:rsid w:val="00BC36A1"/>
    <w:rsid w:val="00BC3761"/>
    <w:rsid w:val="00BC4BFF"/>
    <w:rsid w:val="00BC53FC"/>
    <w:rsid w:val="00BC59B4"/>
    <w:rsid w:val="00BC5D3E"/>
    <w:rsid w:val="00BC6A13"/>
    <w:rsid w:val="00BC7180"/>
    <w:rsid w:val="00BC7273"/>
    <w:rsid w:val="00BC7B98"/>
    <w:rsid w:val="00BC7F7D"/>
    <w:rsid w:val="00BD0591"/>
    <w:rsid w:val="00BD0999"/>
    <w:rsid w:val="00BD0B84"/>
    <w:rsid w:val="00BD0FCB"/>
    <w:rsid w:val="00BD11CE"/>
    <w:rsid w:val="00BD1D89"/>
    <w:rsid w:val="00BD1F02"/>
    <w:rsid w:val="00BD238B"/>
    <w:rsid w:val="00BD3202"/>
    <w:rsid w:val="00BD33EE"/>
    <w:rsid w:val="00BD3678"/>
    <w:rsid w:val="00BD3845"/>
    <w:rsid w:val="00BD4C16"/>
    <w:rsid w:val="00BD52CF"/>
    <w:rsid w:val="00BD577D"/>
    <w:rsid w:val="00BD57C7"/>
    <w:rsid w:val="00BD5B3C"/>
    <w:rsid w:val="00BD5D67"/>
    <w:rsid w:val="00BD5E3A"/>
    <w:rsid w:val="00BD6239"/>
    <w:rsid w:val="00BD62DA"/>
    <w:rsid w:val="00BD7589"/>
    <w:rsid w:val="00BE1C25"/>
    <w:rsid w:val="00BE1DDA"/>
    <w:rsid w:val="00BE1F8A"/>
    <w:rsid w:val="00BE2285"/>
    <w:rsid w:val="00BE27EE"/>
    <w:rsid w:val="00BE2880"/>
    <w:rsid w:val="00BE2BFB"/>
    <w:rsid w:val="00BE3519"/>
    <w:rsid w:val="00BE3924"/>
    <w:rsid w:val="00BE41FB"/>
    <w:rsid w:val="00BE4B47"/>
    <w:rsid w:val="00BE4DEB"/>
    <w:rsid w:val="00BE4F8E"/>
    <w:rsid w:val="00BE60F1"/>
    <w:rsid w:val="00BE67F5"/>
    <w:rsid w:val="00BE6EAA"/>
    <w:rsid w:val="00BF0355"/>
    <w:rsid w:val="00BF038E"/>
    <w:rsid w:val="00BF0B4C"/>
    <w:rsid w:val="00BF0CD5"/>
    <w:rsid w:val="00BF1895"/>
    <w:rsid w:val="00BF2019"/>
    <w:rsid w:val="00BF20B9"/>
    <w:rsid w:val="00BF2A1E"/>
    <w:rsid w:val="00BF2F04"/>
    <w:rsid w:val="00BF329A"/>
    <w:rsid w:val="00BF3883"/>
    <w:rsid w:val="00BF3DE5"/>
    <w:rsid w:val="00BF433E"/>
    <w:rsid w:val="00BF4614"/>
    <w:rsid w:val="00BF526C"/>
    <w:rsid w:val="00BF56DB"/>
    <w:rsid w:val="00BF60CD"/>
    <w:rsid w:val="00BF64D7"/>
    <w:rsid w:val="00BF6A50"/>
    <w:rsid w:val="00BF7BA0"/>
    <w:rsid w:val="00C0015D"/>
    <w:rsid w:val="00C00557"/>
    <w:rsid w:val="00C005A9"/>
    <w:rsid w:val="00C00F55"/>
    <w:rsid w:val="00C01021"/>
    <w:rsid w:val="00C02240"/>
    <w:rsid w:val="00C02596"/>
    <w:rsid w:val="00C03080"/>
    <w:rsid w:val="00C03212"/>
    <w:rsid w:val="00C03A5D"/>
    <w:rsid w:val="00C04D88"/>
    <w:rsid w:val="00C05530"/>
    <w:rsid w:val="00C05593"/>
    <w:rsid w:val="00C05D8D"/>
    <w:rsid w:val="00C06049"/>
    <w:rsid w:val="00C106C7"/>
    <w:rsid w:val="00C10730"/>
    <w:rsid w:val="00C11101"/>
    <w:rsid w:val="00C11828"/>
    <w:rsid w:val="00C11843"/>
    <w:rsid w:val="00C11FCF"/>
    <w:rsid w:val="00C1201A"/>
    <w:rsid w:val="00C126C8"/>
    <w:rsid w:val="00C13A22"/>
    <w:rsid w:val="00C140B1"/>
    <w:rsid w:val="00C1419A"/>
    <w:rsid w:val="00C14362"/>
    <w:rsid w:val="00C14605"/>
    <w:rsid w:val="00C14797"/>
    <w:rsid w:val="00C14CC1"/>
    <w:rsid w:val="00C16752"/>
    <w:rsid w:val="00C16DFE"/>
    <w:rsid w:val="00C1733B"/>
    <w:rsid w:val="00C17C8A"/>
    <w:rsid w:val="00C17CA0"/>
    <w:rsid w:val="00C20B48"/>
    <w:rsid w:val="00C20B87"/>
    <w:rsid w:val="00C213B8"/>
    <w:rsid w:val="00C2233E"/>
    <w:rsid w:val="00C22D90"/>
    <w:rsid w:val="00C230A6"/>
    <w:rsid w:val="00C231A1"/>
    <w:rsid w:val="00C23395"/>
    <w:rsid w:val="00C2384F"/>
    <w:rsid w:val="00C23E9A"/>
    <w:rsid w:val="00C24D4D"/>
    <w:rsid w:val="00C254D5"/>
    <w:rsid w:val="00C261D2"/>
    <w:rsid w:val="00C26A13"/>
    <w:rsid w:val="00C26FCB"/>
    <w:rsid w:val="00C27A0D"/>
    <w:rsid w:val="00C31676"/>
    <w:rsid w:val="00C3236F"/>
    <w:rsid w:val="00C323CF"/>
    <w:rsid w:val="00C32470"/>
    <w:rsid w:val="00C329D7"/>
    <w:rsid w:val="00C34E70"/>
    <w:rsid w:val="00C35F85"/>
    <w:rsid w:val="00C361DC"/>
    <w:rsid w:val="00C36740"/>
    <w:rsid w:val="00C36D85"/>
    <w:rsid w:val="00C372B0"/>
    <w:rsid w:val="00C37D00"/>
    <w:rsid w:val="00C37EB1"/>
    <w:rsid w:val="00C40EF9"/>
    <w:rsid w:val="00C4104C"/>
    <w:rsid w:val="00C416D2"/>
    <w:rsid w:val="00C43141"/>
    <w:rsid w:val="00C432BD"/>
    <w:rsid w:val="00C43C37"/>
    <w:rsid w:val="00C43D4C"/>
    <w:rsid w:val="00C43E8F"/>
    <w:rsid w:val="00C43EB3"/>
    <w:rsid w:val="00C43F88"/>
    <w:rsid w:val="00C44745"/>
    <w:rsid w:val="00C461BB"/>
    <w:rsid w:val="00C47C69"/>
    <w:rsid w:val="00C51E36"/>
    <w:rsid w:val="00C541C0"/>
    <w:rsid w:val="00C54959"/>
    <w:rsid w:val="00C54A61"/>
    <w:rsid w:val="00C559B2"/>
    <w:rsid w:val="00C55C8D"/>
    <w:rsid w:val="00C566A3"/>
    <w:rsid w:val="00C56D65"/>
    <w:rsid w:val="00C57E42"/>
    <w:rsid w:val="00C60671"/>
    <w:rsid w:val="00C60D28"/>
    <w:rsid w:val="00C619BC"/>
    <w:rsid w:val="00C61BD8"/>
    <w:rsid w:val="00C61F2B"/>
    <w:rsid w:val="00C62604"/>
    <w:rsid w:val="00C62C25"/>
    <w:rsid w:val="00C633BF"/>
    <w:rsid w:val="00C63BCE"/>
    <w:rsid w:val="00C63F68"/>
    <w:rsid w:val="00C646FC"/>
    <w:rsid w:val="00C64C5B"/>
    <w:rsid w:val="00C657E1"/>
    <w:rsid w:val="00C65844"/>
    <w:rsid w:val="00C65AA3"/>
    <w:rsid w:val="00C65B90"/>
    <w:rsid w:val="00C66265"/>
    <w:rsid w:val="00C6703F"/>
    <w:rsid w:val="00C679EC"/>
    <w:rsid w:val="00C67A13"/>
    <w:rsid w:val="00C70782"/>
    <w:rsid w:val="00C70AF0"/>
    <w:rsid w:val="00C71A12"/>
    <w:rsid w:val="00C71C1E"/>
    <w:rsid w:val="00C720D9"/>
    <w:rsid w:val="00C7221C"/>
    <w:rsid w:val="00C7232C"/>
    <w:rsid w:val="00C73A89"/>
    <w:rsid w:val="00C742AF"/>
    <w:rsid w:val="00C748F3"/>
    <w:rsid w:val="00C75369"/>
    <w:rsid w:val="00C76501"/>
    <w:rsid w:val="00C771FE"/>
    <w:rsid w:val="00C77BA4"/>
    <w:rsid w:val="00C77BBE"/>
    <w:rsid w:val="00C77E2E"/>
    <w:rsid w:val="00C805D6"/>
    <w:rsid w:val="00C81430"/>
    <w:rsid w:val="00C816AE"/>
    <w:rsid w:val="00C81A20"/>
    <w:rsid w:val="00C81B56"/>
    <w:rsid w:val="00C81F89"/>
    <w:rsid w:val="00C82162"/>
    <w:rsid w:val="00C82803"/>
    <w:rsid w:val="00C828FD"/>
    <w:rsid w:val="00C8353C"/>
    <w:rsid w:val="00C83A67"/>
    <w:rsid w:val="00C84369"/>
    <w:rsid w:val="00C85159"/>
    <w:rsid w:val="00C851FE"/>
    <w:rsid w:val="00C85998"/>
    <w:rsid w:val="00C861B5"/>
    <w:rsid w:val="00C86A38"/>
    <w:rsid w:val="00C87375"/>
    <w:rsid w:val="00C876B3"/>
    <w:rsid w:val="00C87CBD"/>
    <w:rsid w:val="00C9052E"/>
    <w:rsid w:val="00C90C03"/>
    <w:rsid w:val="00C90D30"/>
    <w:rsid w:val="00C90F5B"/>
    <w:rsid w:val="00C9221A"/>
    <w:rsid w:val="00C92EE8"/>
    <w:rsid w:val="00C93D88"/>
    <w:rsid w:val="00C9436A"/>
    <w:rsid w:val="00C94A00"/>
    <w:rsid w:val="00C94D00"/>
    <w:rsid w:val="00C9543B"/>
    <w:rsid w:val="00C95511"/>
    <w:rsid w:val="00C95926"/>
    <w:rsid w:val="00C9602D"/>
    <w:rsid w:val="00C9619A"/>
    <w:rsid w:val="00C9667F"/>
    <w:rsid w:val="00C96C0C"/>
    <w:rsid w:val="00C96F96"/>
    <w:rsid w:val="00C97848"/>
    <w:rsid w:val="00C979FA"/>
    <w:rsid w:val="00CA13FC"/>
    <w:rsid w:val="00CA2CB7"/>
    <w:rsid w:val="00CA2F6C"/>
    <w:rsid w:val="00CA4138"/>
    <w:rsid w:val="00CA47A5"/>
    <w:rsid w:val="00CA5902"/>
    <w:rsid w:val="00CA593B"/>
    <w:rsid w:val="00CA6298"/>
    <w:rsid w:val="00CA635C"/>
    <w:rsid w:val="00CA68F7"/>
    <w:rsid w:val="00CA6992"/>
    <w:rsid w:val="00CA6B52"/>
    <w:rsid w:val="00CA6D56"/>
    <w:rsid w:val="00CA6E37"/>
    <w:rsid w:val="00CA7948"/>
    <w:rsid w:val="00CA7B8E"/>
    <w:rsid w:val="00CA7D54"/>
    <w:rsid w:val="00CA7E36"/>
    <w:rsid w:val="00CA7FD9"/>
    <w:rsid w:val="00CB0A86"/>
    <w:rsid w:val="00CB1930"/>
    <w:rsid w:val="00CB1CBE"/>
    <w:rsid w:val="00CB254D"/>
    <w:rsid w:val="00CB303A"/>
    <w:rsid w:val="00CB30CC"/>
    <w:rsid w:val="00CB3280"/>
    <w:rsid w:val="00CB33FF"/>
    <w:rsid w:val="00CB55C2"/>
    <w:rsid w:val="00CB5E57"/>
    <w:rsid w:val="00CB6045"/>
    <w:rsid w:val="00CB6956"/>
    <w:rsid w:val="00CC0327"/>
    <w:rsid w:val="00CC0B70"/>
    <w:rsid w:val="00CC0DC1"/>
    <w:rsid w:val="00CC1345"/>
    <w:rsid w:val="00CC2C92"/>
    <w:rsid w:val="00CC3222"/>
    <w:rsid w:val="00CC4E80"/>
    <w:rsid w:val="00CC5C41"/>
    <w:rsid w:val="00CC62CB"/>
    <w:rsid w:val="00CC68AC"/>
    <w:rsid w:val="00CC6F9A"/>
    <w:rsid w:val="00CC7867"/>
    <w:rsid w:val="00CC7E1A"/>
    <w:rsid w:val="00CD07E7"/>
    <w:rsid w:val="00CD0D1E"/>
    <w:rsid w:val="00CD102A"/>
    <w:rsid w:val="00CD10AD"/>
    <w:rsid w:val="00CD14A8"/>
    <w:rsid w:val="00CD2454"/>
    <w:rsid w:val="00CD2945"/>
    <w:rsid w:val="00CD2CCA"/>
    <w:rsid w:val="00CD2CD1"/>
    <w:rsid w:val="00CD3826"/>
    <w:rsid w:val="00CD3F99"/>
    <w:rsid w:val="00CD48D7"/>
    <w:rsid w:val="00CD4AD8"/>
    <w:rsid w:val="00CD4C1E"/>
    <w:rsid w:val="00CD4EBC"/>
    <w:rsid w:val="00CD721D"/>
    <w:rsid w:val="00CD7486"/>
    <w:rsid w:val="00CE017D"/>
    <w:rsid w:val="00CE02A8"/>
    <w:rsid w:val="00CE03DC"/>
    <w:rsid w:val="00CE0ADF"/>
    <w:rsid w:val="00CE0B07"/>
    <w:rsid w:val="00CE0B46"/>
    <w:rsid w:val="00CE0BF4"/>
    <w:rsid w:val="00CE0C4C"/>
    <w:rsid w:val="00CE10F8"/>
    <w:rsid w:val="00CE12B3"/>
    <w:rsid w:val="00CE167E"/>
    <w:rsid w:val="00CE1C68"/>
    <w:rsid w:val="00CE24C9"/>
    <w:rsid w:val="00CE26A9"/>
    <w:rsid w:val="00CE29A9"/>
    <w:rsid w:val="00CE341C"/>
    <w:rsid w:val="00CE39B1"/>
    <w:rsid w:val="00CE3BEA"/>
    <w:rsid w:val="00CE3FFA"/>
    <w:rsid w:val="00CE401E"/>
    <w:rsid w:val="00CE407D"/>
    <w:rsid w:val="00CE431F"/>
    <w:rsid w:val="00CE4390"/>
    <w:rsid w:val="00CE4938"/>
    <w:rsid w:val="00CE5673"/>
    <w:rsid w:val="00CE605A"/>
    <w:rsid w:val="00CE69EA"/>
    <w:rsid w:val="00CE7532"/>
    <w:rsid w:val="00CE7982"/>
    <w:rsid w:val="00CE7A27"/>
    <w:rsid w:val="00CE7AEC"/>
    <w:rsid w:val="00CE7BF9"/>
    <w:rsid w:val="00CF04F5"/>
    <w:rsid w:val="00CF2823"/>
    <w:rsid w:val="00CF321A"/>
    <w:rsid w:val="00CF3C62"/>
    <w:rsid w:val="00CF4F45"/>
    <w:rsid w:val="00CF5960"/>
    <w:rsid w:val="00CF5B7B"/>
    <w:rsid w:val="00CF6158"/>
    <w:rsid w:val="00D00021"/>
    <w:rsid w:val="00D00F86"/>
    <w:rsid w:val="00D01178"/>
    <w:rsid w:val="00D01392"/>
    <w:rsid w:val="00D01990"/>
    <w:rsid w:val="00D02DF1"/>
    <w:rsid w:val="00D03292"/>
    <w:rsid w:val="00D034BC"/>
    <w:rsid w:val="00D03A3C"/>
    <w:rsid w:val="00D04713"/>
    <w:rsid w:val="00D04BD9"/>
    <w:rsid w:val="00D05724"/>
    <w:rsid w:val="00D05810"/>
    <w:rsid w:val="00D05939"/>
    <w:rsid w:val="00D06061"/>
    <w:rsid w:val="00D063C6"/>
    <w:rsid w:val="00D06AC9"/>
    <w:rsid w:val="00D0718D"/>
    <w:rsid w:val="00D073A1"/>
    <w:rsid w:val="00D077A8"/>
    <w:rsid w:val="00D07C6E"/>
    <w:rsid w:val="00D07D7A"/>
    <w:rsid w:val="00D100AD"/>
    <w:rsid w:val="00D10127"/>
    <w:rsid w:val="00D109B0"/>
    <w:rsid w:val="00D10B53"/>
    <w:rsid w:val="00D10E97"/>
    <w:rsid w:val="00D12800"/>
    <w:rsid w:val="00D13C8D"/>
    <w:rsid w:val="00D13CEC"/>
    <w:rsid w:val="00D14053"/>
    <w:rsid w:val="00D144EF"/>
    <w:rsid w:val="00D157E2"/>
    <w:rsid w:val="00D15995"/>
    <w:rsid w:val="00D15A52"/>
    <w:rsid w:val="00D163B5"/>
    <w:rsid w:val="00D164A6"/>
    <w:rsid w:val="00D16EC5"/>
    <w:rsid w:val="00D17009"/>
    <w:rsid w:val="00D2067E"/>
    <w:rsid w:val="00D20C8F"/>
    <w:rsid w:val="00D2106E"/>
    <w:rsid w:val="00D21228"/>
    <w:rsid w:val="00D21808"/>
    <w:rsid w:val="00D22127"/>
    <w:rsid w:val="00D2272A"/>
    <w:rsid w:val="00D23892"/>
    <w:rsid w:val="00D24F30"/>
    <w:rsid w:val="00D259CD"/>
    <w:rsid w:val="00D25DCF"/>
    <w:rsid w:val="00D25DE3"/>
    <w:rsid w:val="00D26135"/>
    <w:rsid w:val="00D26201"/>
    <w:rsid w:val="00D2668A"/>
    <w:rsid w:val="00D2683E"/>
    <w:rsid w:val="00D26F42"/>
    <w:rsid w:val="00D271F9"/>
    <w:rsid w:val="00D27433"/>
    <w:rsid w:val="00D27B25"/>
    <w:rsid w:val="00D27FC4"/>
    <w:rsid w:val="00D305B9"/>
    <w:rsid w:val="00D30721"/>
    <w:rsid w:val="00D307A8"/>
    <w:rsid w:val="00D31231"/>
    <w:rsid w:val="00D3173B"/>
    <w:rsid w:val="00D31E36"/>
    <w:rsid w:val="00D32560"/>
    <w:rsid w:val="00D32A56"/>
    <w:rsid w:val="00D32EB8"/>
    <w:rsid w:val="00D32F6A"/>
    <w:rsid w:val="00D330DB"/>
    <w:rsid w:val="00D331FA"/>
    <w:rsid w:val="00D333E3"/>
    <w:rsid w:val="00D33721"/>
    <w:rsid w:val="00D34375"/>
    <w:rsid w:val="00D346D1"/>
    <w:rsid w:val="00D346E5"/>
    <w:rsid w:val="00D3490B"/>
    <w:rsid w:val="00D34E41"/>
    <w:rsid w:val="00D3512D"/>
    <w:rsid w:val="00D355F7"/>
    <w:rsid w:val="00D35975"/>
    <w:rsid w:val="00D35C0C"/>
    <w:rsid w:val="00D36110"/>
    <w:rsid w:val="00D370C4"/>
    <w:rsid w:val="00D37660"/>
    <w:rsid w:val="00D4031A"/>
    <w:rsid w:val="00D407BA"/>
    <w:rsid w:val="00D40C46"/>
    <w:rsid w:val="00D41446"/>
    <w:rsid w:val="00D42988"/>
    <w:rsid w:val="00D43867"/>
    <w:rsid w:val="00D43904"/>
    <w:rsid w:val="00D4421F"/>
    <w:rsid w:val="00D4439B"/>
    <w:rsid w:val="00D445B8"/>
    <w:rsid w:val="00D44AFA"/>
    <w:rsid w:val="00D457B0"/>
    <w:rsid w:val="00D457F6"/>
    <w:rsid w:val="00D469C2"/>
    <w:rsid w:val="00D46DAC"/>
    <w:rsid w:val="00D4700B"/>
    <w:rsid w:val="00D4797B"/>
    <w:rsid w:val="00D50581"/>
    <w:rsid w:val="00D50B2C"/>
    <w:rsid w:val="00D50CE9"/>
    <w:rsid w:val="00D51161"/>
    <w:rsid w:val="00D51EA2"/>
    <w:rsid w:val="00D52962"/>
    <w:rsid w:val="00D52CB1"/>
    <w:rsid w:val="00D53341"/>
    <w:rsid w:val="00D53351"/>
    <w:rsid w:val="00D534C9"/>
    <w:rsid w:val="00D535D1"/>
    <w:rsid w:val="00D53A4A"/>
    <w:rsid w:val="00D53B80"/>
    <w:rsid w:val="00D54F3D"/>
    <w:rsid w:val="00D54FF2"/>
    <w:rsid w:val="00D56B1E"/>
    <w:rsid w:val="00D571B4"/>
    <w:rsid w:val="00D5771D"/>
    <w:rsid w:val="00D60647"/>
    <w:rsid w:val="00D611CB"/>
    <w:rsid w:val="00D615CF"/>
    <w:rsid w:val="00D61C5E"/>
    <w:rsid w:val="00D62375"/>
    <w:rsid w:val="00D62E6A"/>
    <w:rsid w:val="00D62FD9"/>
    <w:rsid w:val="00D63134"/>
    <w:rsid w:val="00D63307"/>
    <w:rsid w:val="00D63AE2"/>
    <w:rsid w:val="00D63C21"/>
    <w:rsid w:val="00D63C88"/>
    <w:rsid w:val="00D6603B"/>
    <w:rsid w:val="00D66214"/>
    <w:rsid w:val="00D6673A"/>
    <w:rsid w:val="00D66A5F"/>
    <w:rsid w:val="00D66DC3"/>
    <w:rsid w:val="00D66F6C"/>
    <w:rsid w:val="00D6736E"/>
    <w:rsid w:val="00D702B2"/>
    <w:rsid w:val="00D70F31"/>
    <w:rsid w:val="00D71539"/>
    <w:rsid w:val="00D71A1B"/>
    <w:rsid w:val="00D71BE9"/>
    <w:rsid w:val="00D722A0"/>
    <w:rsid w:val="00D72384"/>
    <w:rsid w:val="00D723E9"/>
    <w:rsid w:val="00D7288A"/>
    <w:rsid w:val="00D7294C"/>
    <w:rsid w:val="00D72AD1"/>
    <w:rsid w:val="00D734AE"/>
    <w:rsid w:val="00D73AF1"/>
    <w:rsid w:val="00D740A5"/>
    <w:rsid w:val="00D745F8"/>
    <w:rsid w:val="00D74886"/>
    <w:rsid w:val="00D74C0F"/>
    <w:rsid w:val="00D75687"/>
    <w:rsid w:val="00D75E64"/>
    <w:rsid w:val="00D7613B"/>
    <w:rsid w:val="00D762E4"/>
    <w:rsid w:val="00D76D49"/>
    <w:rsid w:val="00D76ECC"/>
    <w:rsid w:val="00D77785"/>
    <w:rsid w:val="00D800A5"/>
    <w:rsid w:val="00D80AAA"/>
    <w:rsid w:val="00D813DE"/>
    <w:rsid w:val="00D81935"/>
    <w:rsid w:val="00D8248B"/>
    <w:rsid w:val="00D82940"/>
    <w:rsid w:val="00D8310B"/>
    <w:rsid w:val="00D83756"/>
    <w:rsid w:val="00D83CA7"/>
    <w:rsid w:val="00D848F1"/>
    <w:rsid w:val="00D84C9A"/>
    <w:rsid w:val="00D850BD"/>
    <w:rsid w:val="00D8545C"/>
    <w:rsid w:val="00D85C43"/>
    <w:rsid w:val="00D8712C"/>
    <w:rsid w:val="00D8749D"/>
    <w:rsid w:val="00D8752F"/>
    <w:rsid w:val="00D876A2"/>
    <w:rsid w:val="00D87D13"/>
    <w:rsid w:val="00D90ABB"/>
    <w:rsid w:val="00D91348"/>
    <w:rsid w:val="00D91844"/>
    <w:rsid w:val="00D9214A"/>
    <w:rsid w:val="00D92957"/>
    <w:rsid w:val="00D92D54"/>
    <w:rsid w:val="00D93E7C"/>
    <w:rsid w:val="00D940BE"/>
    <w:rsid w:val="00D94155"/>
    <w:rsid w:val="00D945F9"/>
    <w:rsid w:val="00D946E9"/>
    <w:rsid w:val="00D958CF"/>
    <w:rsid w:val="00D96034"/>
    <w:rsid w:val="00D966EB"/>
    <w:rsid w:val="00D9720D"/>
    <w:rsid w:val="00D97343"/>
    <w:rsid w:val="00D97CFE"/>
    <w:rsid w:val="00DA0AB9"/>
    <w:rsid w:val="00DA1046"/>
    <w:rsid w:val="00DA10A5"/>
    <w:rsid w:val="00DA12F5"/>
    <w:rsid w:val="00DA1577"/>
    <w:rsid w:val="00DA2CEB"/>
    <w:rsid w:val="00DA38B8"/>
    <w:rsid w:val="00DA3B8C"/>
    <w:rsid w:val="00DA414D"/>
    <w:rsid w:val="00DA419A"/>
    <w:rsid w:val="00DA5041"/>
    <w:rsid w:val="00DA51F8"/>
    <w:rsid w:val="00DA5640"/>
    <w:rsid w:val="00DA587E"/>
    <w:rsid w:val="00DA6643"/>
    <w:rsid w:val="00DA6A09"/>
    <w:rsid w:val="00DA6BCF"/>
    <w:rsid w:val="00DA6C95"/>
    <w:rsid w:val="00DA71F8"/>
    <w:rsid w:val="00DA7946"/>
    <w:rsid w:val="00DA7C72"/>
    <w:rsid w:val="00DB0118"/>
    <w:rsid w:val="00DB047A"/>
    <w:rsid w:val="00DB0586"/>
    <w:rsid w:val="00DB058B"/>
    <w:rsid w:val="00DB0C84"/>
    <w:rsid w:val="00DB0DF6"/>
    <w:rsid w:val="00DB1408"/>
    <w:rsid w:val="00DB1565"/>
    <w:rsid w:val="00DB1B36"/>
    <w:rsid w:val="00DB21DB"/>
    <w:rsid w:val="00DB2D3E"/>
    <w:rsid w:val="00DB3C4E"/>
    <w:rsid w:val="00DB43B0"/>
    <w:rsid w:val="00DB4558"/>
    <w:rsid w:val="00DB47AE"/>
    <w:rsid w:val="00DB48BB"/>
    <w:rsid w:val="00DB4A4C"/>
    <w:rsid w:val="00DB4A55"/>
    <w:rsid w:val="00DB4D72"/>
    <w:rsid w:val="00DB5476"/>
    <w:rsid w:val="00DB5701"/>
    <w:rsid w:val="00DB5754"/>
    <w:rsid w:val="00DB5883"/>
    <w:rsid w:val="00DB58CE"/>
    <w:rsid w:val="00DB60D2"/>
    <w:rsid w:val="00DB7941"/>
    <w:rsid w:val="00DC00D8"/>
    <w:rsid w:val="00DC0CF3"/>
    <w:rsid w:val="00DC1EC3"/>
    <w:rsid w:val="00DC2243"/>
    <w:rsid w:val="00DC36B2"/>
    <w:rsid w:val="00DC3723"/>
    <w:rsid w:val="00DC4D3D"/>
    <w:rsid w:val="00DC6131"/>
    <w:rsid w:val="00DC712A"/>
    <w:rsid w:val="00DC71C0"/>
    <w:rsid w:val="00DC77C1"/>
    <w:rsid w:val="00DC7B7E"/>
    <w:rsid w:val="00DD1044"/>
    <w:rsid w:val="00DD1912"/>
    <w:rsid w:val="00DD2076"/>
    <w:rsid w:val="00DD29CE"/>
    <w:rsid w:val="00DD30C8"/>
    <w:rsid w:val="00DD3536"/>
    <w:rsid w:val="00DD46F8"/>
    <w:rsid w:val="00DD4786"/>
    <w:rsid w:val="00DD4AA4"/>
    <w:rsid w:val="00DD6098"/>
    <w:rsid w:val="00DD6245"/>
    <w:rsid w:val="00DD69BC"/>
    <w:rsid w:val="00DD740B"/>
    <w:rsid w:val="00DD77C2"/>
    <w:rsid w:val="00DD7DB7"/>
    <w:rsid w:val="00DD7DF7"/>
    <w:rsid w:val="00DE07A6"/>
    <w:rsid w:val="00DE1106"/>
    <w:rsid w:val="00DE2312"/>
    <w:rsid w:val="00DE2556"/>
    <w:rsid w:val="00DE3441"/>
    <w:rsid w:val="00DE35E7"/>
    <w:rsid w:val="00DE3AF6"/>
    <w:rsid w:val="00DE3C1C"/>
    <w:rsid w:val="00DE4132"/>
    <w:rsid w:val="00DE42A4"/>
    <w:rsid w:val="00DE52CE"/>
    <w:rsid w:val="00DE5711"/>
    <w:rsid w:val="00DE6623"/>
    <w:rsid w:val="00DE70C8"/>
    <w:rsid w:val="00DE7484"/>
    <w:rsid w:val="00DE766C"/>
    <w:rsid w:val="00DF0436"/>
    <w:rsid w:val="00DF0747"/>
    <w:rsid w:val="00DF0E9D"/>
    <w:rsid w:val="00DF1803"/>
    <w:rsid w:val="00DF1851"/>
    <w:rsid w:val="00DF18FF"/>
    <w:rsid w:val="00DF1C09"/>
    <w:rsid w:val="00DF2526"/>
    <w:rsid w:val="00DF51B1"/>
    <w:rsid w:val="00DF58D0"/>
    <w:rsid w:val="00DF6926"/>
    <w:rsid w:val="00E00380"/>
    <w:rsid w:val="00E00467"/>
    <w:rsid w:val="00E007B3"/>
    <w:rsid w:val="00E00DDF"/>
    <w:rsid w:val="00E01559"/>
    <w:rsid w:val="00E0172F"/>
    <w:rsid w:val="00E01AFF"/>
    <w:rsid w:val="00E02006"/>
    <w:rsid w:val="00E02B56"/>
    <w:rsid w:val="00E037C1"/>
    <w:rsid w:val="00E03908"/>
    <w:rsid w:val="00E04596"/>
    <w:rsid w:val="00E046E5"/>
    <w:rsid w:val="00E04E69"/>
    <w:rsid w:val="00E0548B"/>
    <w:rsid w:val="00E0603B"/>
    <w:rsid w:val="00E060ED"/>
    <w:rsid w:val="00E0641E"/>
    <w:rsid w:val="00E07FC8"/>
    <w:rsid w:val="00E1000A"/>
    <w:rsid w:val="00E106FE"/>
    <w:rsid w:val="00E10BCA"/>
    <w:rsid w:val="00E10C1F"/>
    <w:rsid w:val="00E11131"/>
    <w:rsid w:val="00E11355"/>
    <w:rsid w:val="00E11CC0"/>
    <w:rsid w:val="00E121DF"/>
    <w:rsid w:val="00E12B05"/>
    <w:rsid w:val="00E12F3E"/>
    <w:rsid w:val="00E12FD2"/>
    <w:rsid w:val="00E13732"/>
    <w:rsid w:val="00E14D5D"/>
    <w:rsid w:val="00E15144"/>
    <w:rsid w:val="00E15CC4"/>
    <w:rsid w:val="00E16480"/>
    <w:rsid w:val="00E16BD1"/>
    <w:rsid w:val="00E16CFF"/>
    <w:rsid w:val="00E17129"/>
    <w:rsid w:val="00E1715A"/>
    <w:rsid w:val="00E20711"/>
    <w:rsid w:val="00E20BA1"/>
    <w:rsid w:val="00E2141F"/>
    <w:rsid w:val="00E2146E"/>
    <w:rsid w:val="00E214AC"/>
    <w:rsid w:val="00E2183B"/>
    <w:rsid w:val="00E21C2B"/>
    <w:rsid w:val="00E22077"/>
    <w:rsid w:val="00E22C4B"/>
    <w:rsid w:val="00E22DA6"/>
    <w:rsid w:val="00E23236"/>
    <w:rsid w:val="00E2408F"/>
    <w:rsid w:val="00E24448"/>
    <w:rsid w:val="00E24615"/>
    <w:rsid w:val="00E25596"/>
    <w:rsid w:val="00E25671"/>
    <w:rsid w:val="00E25AB5"/>
    <w:rsid w:val="00E26086"/>
    <w:rsid w:val="00E26152"/>
    <w:rsid w:val="00E26438"/>
    <w:rsid w:val="00E2725F"/>
    <w:rsid w:val="00E274C1"/>
    <w:rsid w:val="00E27F5A"/>
    <w:rsid w:val="00E30064"/>
    <w:rsid w:val="00E30809"/>
    <w:rsid w:val="00E31210"/>
    <w:rsid w:val="00E31579"/>
    <w:rsid w:val="00E319E5"/>
    <w:rsid w:val="00E319F3"/>
    <w:rsid w:val="00E31B24"/>
    <w:rsid w:val="00E32154"/>
    <w:rsid w:val="00E3215C"/>
    <w:rsid w:val="00E32561"/>
    <w:rsid w:val="00E326AF"/>
    <w:rsid w:val="00E326D8"/>
    <w:rsid w:val="00E32B27"/>
    <w:rsid w:val="00E330AE"/>
    <w:rsid w:val="00E3328C"/>
    <w:rsid w:val="00E3341A"/>
    <w:rsid w:val="00E344FD"/>
    <w:rsid w:val="00E35483"/>
    <w:rsid w:val="00E358B5"/>
    <w:rsid w:val="00E364CB"/>
    <w:rsid w:val="00E3723F"/>
    <w:rsid w:val="00E43265"/>
    <w:rsid w:val="00E43447"/>
    <w:rsid w:val="00E4384A"/>
    <w:rsid w:val="00E4499D"/>
    <w:rsid w:val="00E44C90"/>
    <w:rsid w:val="00E453ED"/>
    <w:rsid w:val="00E45925"/>
    <w:rsid w:val="00E459BE"/>
    <w:rsid w:val="00E463C9"/>
    <w:rsid w:val="00E46B41"/>
    <w:rsid w:val="00E46C81"/>
    <w:rsid w:val="00E511CF"/>
    <w:rsid w:val="00E51F06"/>
    <w:rsid w:val="00E51F7A"/>
    <w:rsid w:val="00E5228B"/>
    <w:rsid w:val="00E52344"/>
    <w:rsid w:val="00E52A53"/>
    <w:rsid w:val="00E53A30"/>
    <w:rsid w:val="00E55372"/>
    <w:rsid w:val="00E556AD"/>
    <w:rsid w:val="00E55C89"/>
    <w:rsid w:val="00E55CAB"/>
    <w:rsid w:val="00E56521"/>
    <w:rsid w:val="00E570A1"/>
    <w:rsid w:val="00E57ACF"/>
    <w:rsid w:val="00E606E7"/>
    <w:rsid w:val="00E61F97"/>
    <w:rsid w:val="00E625E1"/>
    <w:rsid w:val="00E62FAA"/>
    <w:rsid w:val="00E632CA"/>
    <w:rsid w:val="00E634C0"/>
    <w:rsid w:val="00E63BCB"/>
    <w:rsid w:val="00E64072"/>
    <w:rsid w:val="00E648C2"/>
    <w:rsid w:val="00E64EEF"/>
    <w:rsid w:val="00E6533D"/>
    <w:rsid w:val="00E65B0B"/>
    <w:rsid w:val="00E66B83"/>
    <w:rsid w:val="00E70390"/>
    <w:rsid w:val="00E709ED"/>
    <w:rsid w:val="00E70A72"/>
    <w:rsid w:val="00E71586"/>
    <w:rsid w:val="00E7187B"/>
    <w:rsid w:val="00E72FFB"/>
    <w:rsid w:val="00E733B5"/>
    <w:rsid w:val="00E7341D"/>
    <w:rsid w:val="00E745DE"/>
    <w:rsid w:val="00E74B3E"/>
    <w:rsid w:val="00E74FF7"/>
    <w:rsid w:val="00E770DF"/>
    <w:rsid w:val="00E775A9"/>
    <w:rsid w:val="00E77E32"/>
    <w:rsid w:val="00E807CC"/>
    <w:rsid w:val="00E80D8B"/>
    <w:rsid w:val="00E8126C"/>
    <w:rsid w:val="00E814B3"/>
    <w:rsid w:val="00E815FC"/>
    <w:rsid w:val="00E81B42"/>
    <w:rsid w:val="00E81FFA"/>
    <w:rsid w:val="00E82796"/>
    <w:rsid w:val="00E85549"/>
    <w:rsid w:val="00E85EC2"/>
    <w:rsid w:val="00E85F1B"/>
    <w:rsid w:val="00E860C9"/>
    <w:rsid w:val="00E865CB"/>
    <w:rsid w:val="00E8697E"/>
    <w:rsid w:val="00E86E78"/>
    <w:rsid w:val="00E8743C"/>
    <w:rsid w:val="00E90245"/>
    <w:rsid w:val="00E91481"/>
    <w:rsid w:val="00E9240B"/>
    <w:rsid w:val="00E92E95"/>
    <w:rsid w:val="00E93BDA"/>
    <w:rsid w:val="00E9527E"/>
    <w:rsid w:val="00E95A66"/>
    <w:rsid w:val="00E96026"/>
    <w:rsid w:val="00E96ABB"/>
    <w:rsid w:val="00E97468"/>
    <w:rsid w:val="00E974BF"/>
    <w:rsid w:val="00E974FE"/>
    <w:rsid w:val="00E97C3D"/>
    <w:rsid w:val="00E97EC0"/>
    <w:rsid w:val="00EA0188"/>
    <w:rsid w:val="00EA05EA"/>
    <w:rsid w:val="00EA126C"/>
    <w:rsid w:val="00EA226B"/>
    <w:rsid w:val="00EA297A"/>
    <w:rsid w:val="00EA2A7D"/>
    <w:rsid w:val="00EA2EA0"/>
    <w:rsid w:val="00EA304A"/>
    <w:rsid w:val="00EA41E8"/>
    <w:rsid w:val="00EA4BCD"/>
    <w:rsid w:val="00EA5534"/>
    <w:rsid w:val="00EA60DD"/>
    <w:rsid w:val="00EA6BC3"/>
    <w:rsid w:val="00EA7643"/>
    <w:rsid w:val="00EB093D"/>
    <w:rsid w:val="00EB0E05"/>
    <w:rsid w:val="00EB0F9C"/>
    <w:rsid w:val="00EB3181"/>
    <w:rsid w:val="00EB5774"/>
    <w:rsid w:val="00EB5B87"/>
    <w:rsid w:val="00EB6B2B"/>
    <w:rsid w:val="00EB7749"/>
    <w:rsid w:val="00EC015B"/>
    <w:rsid w:val="00EC0956"/>
    <w:rsid w:val="00EC0BB1"/>
    <w:rsid w:val="00EC111E"/>
    <w:rsid w:val="00EC172E"/>
    <w:rsid w:val="00EC1925"/>
    <w:rsid w:val="00EC1940"/>
    <w:rsid w:val="00EC1DDD"/>
    <w:rsid w:val="00EC20A9"/>
    <w:rsid w:val="00EC2188"/>
    <w:rsid w:val="00EC24C6"/>
    <w:rsid w:val="00EC260C"/>
    <w:rsid w:val="00EC3227"/>
    <w:rsid w:val="00EC3B51"/>
    <w:rsid w:val="00EC3B66"/>
    <w:rsid w:val="00EC48DE"/>
    <w:rsid w:val="00EC4C98"/>
    <w:rsid w:val="00EC5D0A"/>
    <w:rsid w:val="00EC5E34"/>
    <w:rsid w:val="00EC5FEC"/>
    <w:rsid w:val="00EC65A8"/>
    <w:rsid w:val="00EC691D"/>
    <w:rsid w:val="00EC69FE"/>
    <w:rsid w:val="00EC7C49"/>
    <w:rsid w:val="00ED009C"/>
    <w:rsid w:val="00ED0EAF"/>
    <w:rsid w:val="00ED0FCE"/>
    <w:rsid w:val="00ED1BB9"/>
    <w:rsid w:val="00ED24EF"/>
    <w:rsid w:val="00ED2605"/>
    <w:rsid w:val="00ED2CCF"/>
    <w:rsid w:val="00ED3B97"/>
    <w:rsid w:val="00ED3C5E"/>
    <w:rsid w:val="00ED4080"/>
    <w:rsid w:val="00ED47BE"/>
    <w:rsid w:val="00ED4F2D"/>
    <w:rsid w:val="00ED50F0"/>
    <w:rsid w:val="00ED5177"/>
    <w:rsid w:val="00ED52BF"/>
    <w:rsid w:val="00ED5721"/>
    <w:rsid w:val="00ED59D7"/>
    <w:rsid w:val="00ED5E97"/>
    <w:rsid w:val="00ED6D84"/>
    <w:rsid w:val="00ED6F7F"/>
    <w:rsid w:val="00ED73D4"/>
    <w:rsid w:val="00ED79EA"/>
    <w:rsid w:val="00ED7A7B"/>
    <w:rsid w:val="00ED7DB0"/>
    <w:rsid w:val="00EE0B52"/>
    <w:rsid w:val="00EE0E79"/>
    <w:rsid w:val="00EE11E8"/>
    <w:rsid w:val="00EE1BE9"/>
    <w:rsid w:val="00EE217D"/>
    <w:rsid w:val="00EE2FB9"/>
    <w:rsid w:val="00EE3A58"/>
    <w:rsid w:val="00EE455B"/>
    <w:rsid w:val="00EE4EB6"/>
    <w:rsid w:val="00EE63F0"/>
    <w:rsid w:val="00EE644F"/>
    <w:rsid w:val="00EE7637"/>
    <w:rsid w:val="00EE7E2B"/>
    <w:rsid w:val="00EF03EE"/>
    <w:rsid w:val="00EF0ACC"/>
    <w:rsid w:val="00EF10EA"/>
    <w:rsid w:val="00EF1295"/>
    <w:rsid w:val="00EF132B"/>
    <w:rsid w:val="00EF1460"/>
    <w:rsid w:val="00EF1499"/>
    <w:rsid w:val="00EF1C3F"/>
    <w:rsid w:val="00EF24F8"/>
    <w:rsid w:val="00EF36F1"/>
    <w:rsid w:val="00EF3A2B"/>
    <w:rsid w:val="00EF41B1"/>
    <w:rsid w:val="00EF4478"/>
    <w:rsid w:val="00EF4869"/>
    <w:rsid w:val="00EF74D6"/>
    <w:rsid w:val="00EF79CC"/>
    <w:rsid w:val="00F00095"/>
    <w:rsid w:val="00F006D7"/>
    <w:rsid w:val="00F007E3"/>
    <w:rsid w:val="00F00A91"/>
    <w:rsid w:val="00F00C57"/>
    <w:rsid w:val="00F00D12"/>
    <w:rsid w:val="00F016DE"/>
    <w:rsid w:val="00F03E2B"/>
    <w:rsid w:val="00F03E66"/>
    <w:rsid w:val="00F04C15"/>
    <w:rsid w:val="00F05349"/>
    <w:rsid w:val="00F062B7"/>
    <w:rsid w:val="00F0708C"/>
    <w:rsid w:val="00F07385"/>
    <w:rsid w:val="00F0780C"/>
    <w:rsid w:val="00F07909"/>
    <w:rsid w:val="00F10034"/>
    <w:rsid w:val="00F104CD"/>
    <w:rsid w:val="00F11749"/>
    <w:rsid w:val="00F11A33"/>
    <w:rsid w:val="00F12056"/>
    <w:rsid w:val="00F12AA6"/>
    <w:rsid w:val="00F12E4A"/>
    <w:rsid w:val="00F13913"/>
    <w:rsid w:val="00F13B61"/>
    <w:rsid w:val="00F14499"/>
    <w:rsid w:val="00F14E14"/>
    <w:rsid w:val="00F14E50"/>
    <w:rsid w:val="00F14FAA"/>
    <w:rsid w:val="00F17257"/>
    <w:rsid w:val="00F17C38"/>
    <w:rsid w:val="00F20EC2"/>
    <w:rsid w:val="00F2139F"/>
    <w:rsid w:val="00F21415"/>
    <w:rsid w:val="00F2156C"/>
    <w:rsid w:val="00F2288F"/>
    <w:rsid w:val="00F23C6C"/>
    <w:rsid w:val="00F23DDD"/>
    <w:rsid w:val="00F2463A"/>
    <w:rsid w:val="00F25FD0"/>
    <w:rsid w:val="00F26270"/>
    <w:rsid w:val="00F26286"/>
    <w:rsid w:val="00F26F06"/>
    <w:rsid w:val="00F2793F"/>
    <w:rsid w:val="00F304C6"/>
    <w:rsid w:val="00F3235C"/>
    <w:rsid w:val="00F32652"/>
    <w:rsid w:val="00F34908"/>
    <w:rsid w:val="00F34ACE"/>
    <w:rsid w:val="00F34CFD"/>
    <w:rsid w:val="00F352A2"/>
    <w:rsid w:val="00F35D20"/>
    <w:rsid w:val="00F35ED8"/>
    <w:rsid w:val="00F3690B"/>
    <w:rsid w:val="00F36A88"/>
    <w:rsid w:val="00F3731F"/>
    <w:rsid w:val="00F37AE2"/>
    <w:rsid w:val="00F4133E"/>
    <w:rsid w:val="00F41B82"/>
    <w:rsid w:val="00F423AA"/>
    <w:rsid w:val="00F43978"/>
    <w:rsid w:val="00F44003"/>
    <w:rsid w:val="00F44973"/>
    <w:rsid w:val="00F4498B"/>
    <w:rsid w:val="00F451F1"/>
    <w:rsid w:val="00F45761"/>
    <w:rsid w:val="00F46794"/>
    <w:rsid w:val="00F46CDF"/>
    <w:rsid w:val="00F46E27"/>
    <w:rsid w:val="00F507C8"/>
    <w:rsid w:val="00F50F52"/>
    <w:rsid w:val="00F5124B"/>
    <w:rsid w:val="00F51269"/>
    <w:rsid w:val="00F5162F"/>
    <w:rsid w:val="00F52623"/>
    <w:rsid w:val="00F52B53"/>
    <w:rsid w:val="00F52F91"/>
    <w:rsid w:val="00F539DE"/>
    <w:rsid w:val="00F542E9"/>
    <w:rsid w:val="00F5486C"/>
    <w:rsid w:val="00F55A4E"/>
    <w:rsid w:val="00F56FDF"/>
    <w:rsid w:val="00F57376"/>
    <w:rsid w:val="00F57CBD"/>
    <w:rsid w:val="00F57DFC"/>
    <w:rsid w:val="00F607DC"/>
    <w:rsid w:val="00F60AF3"/>
    <w:rsid w:val="00F60B2B"/>
    <w:rsid w:val="00F60FCF"/>
    <w:rsid w:val="00F610D5"/>
    <w:rsid w:val="00F62B7A"/>
    <w:rsid w:val="00F632B9"/>
    <w:rsid w:val="00F63A28"/>
    <w:rsid w:val="00F63D50"/>
    <w:rsid w:val="00F641B8"/>
    <w:rsid w:val="00F64816"/>
    <w:rsid w:val="00F64D8A"/>
    <w:rsid w:val="00F65930"/>
    <w:rsid w:val="00F66196"/>
    <w:rsid w:val="00F66233"/>
    <w:rsid w:val="00F662FD"/>
    <w:rsid w:val="00F66A6B"/>
    <w:rsid w:val="00F66EFE"/>
    <w:rsid w:val="00F67C51"/>
    <w:rsid w:val="00F70062"/>
    <w:rsid w:val="00F704D3"/>
    <w:rsid w:val="00F7095D"/>
    <w:rsid w:val="00F70EEE"/>
    <w:rsid w:val="00F70EF7"/>
    <w:rsid w:val="00F7214D"/>
    <w:rsid w:val="00F7218B"/>
    <w:rsid w:val="00F72D6F"/>
    <w:rsid w:val="00F730DD"/>
    <w:rsid w:val="00F73D26"/>
    <w:rsid w:val="00F742FB"/>
    <w:rsid w:val="00F74A89"/>
    <w:rsid w:val="00F74A9B"/>
    <w:rsid w:val="00F74AB5"/>
    <w:rsid w:val="00F7526B"/>
    <w:rsid w:val="00F755A7"/>
    <w:rsid w:val="00F75A0E"/>
    <w:rsid w:val="00F760EC"/>
    <w:rsid w:val="00F76F3A"/>
    <w:rsid w:val="00F7753F"/>
    <w:rsid w:val="00F77E7A"/>
    <w:rsid w:val="00F77F02"/>
    <w:rsid w:val="00F80EFF"/>
    <w:rsid w:val="00F81602"/>
    <w:rsid w:val="00F82006"/>
    <w:rsid w:val="00F829B8"/>
    <w:rsid w:val="00F82F29"/>
    <w:rsid w:val="00F83A11"/>
    <w:rsid w:val="00F84300"/>
    <w:rsid w:val="00F84D0F"/>
    <w:rsid w:val="00F853F2"/>
    <w:rsid w:val="00F855FC"/>
    <w:rsid w:val="00F85BD7"/>
    <w:rsid w:val="00F85EC3"/>
    <w:rsid w:val="00F85F5E"/>
    <w:rsid w:val="00F86376"/>
    <w:rsid w:val="00F867BB"/>
    <w:rsid w:val="00F86DFA"/>
    <w:rsid w:val="00F87C74"/>
    <w:rsid w:val="00F91227"/>
    <w:rsid w:val="00F919C5"/>
    <w:rsid w:val="00F92020"/>
    <w:rsid w:val="00F92809"/>
    <w:rsid w:val="00F93AFE"/>
    <w:rsid w:val="00F93D24"/>
    <w:rsid w:val="00F94D90"/>
    <w:rsid w:val="00F94DDB"/>
    <w:rsid w:val="00F94ED5"/>
    <w:rsid w:val="00F95BDA"/>
    <w:rsid w:val="00F9616B"/>
    <w:rsid w:val="00F96259"/>
    <w:rsid w:val="00F9703E"/>
    <w:rsid w:val="00F9717F"/>
    <w:rsid w:val="00FA10F5"/>
    <w:rsid w:val="00FA1C62"/>
    <w:rsid w:val="00FA1EE3"/>
    <w:rsid w:val="00FA21BA"/>
    <w:rsid w:val="00FA25BB"/>
    <w:rsid w:val="00FA2D2C"/>
    <w:rsid w:val="00FA2DB6"/>
    <w:rsid w:val="00FA3195"/>
    <w:rsid w:val="00FA3254"/>
    <w:rsid w:val="00FA4107"/>
    <w:rsid w:val="00FA438E"/>
    <w:rsid w:val="00FA4DAB"/>
    <w:rsid w:val="00FA4E19"/>
    <w:rsid w:val="00FA508A"/>
    <w:rsid w:val="00FA54C2"/>
    <w:rsid w:val="00FA5D03"/>
    <w:rsid w:val="00FA5F66"/>
    <w:rsid w:val="00FA6A0E"/>
    <w:rsid w:val="00FA70E1"/>
    <w:rsid w:val="00FA73A0"/>
    <w:rsid w:val="00FB03B8"/>
    <w:rsid w:val="00FB05DD"/>
    <w:rsid w:val="00FB0E0D"/>
    <w:rsid w:val="00FB2032"/>
    <w:rsid w:val="00FB2239"/>
    <w:rsid w:val="00FB2EF6"/>
    <w:rsid w:val="00FB2F3D"/>
    <w:rsid w:val="00FB3CDE"/>
    <w:rsid w:val="00FB3D3D"/>
    <w:rsid w:val="00FB4E3E"/>
    <w:rsid w:val="00FB5810"/>
    <w:rsid w:val="00FB6676"/>
    <w:rsid w:val="00FB6DB0"/>
    <w:rsid w:val="00FB7495"/>
    <w:rsid w:val="00FC0087"/>
    <w:rsid w:val="00FC0129"/>
    <w:rsid w:val="00FC0459"/>
    <w:rsid w:val="00FC0D44"/>
    <w:rsid w:val="00FC16EE"/>
    <w:rsid w:val="00FC267D"/>
    <w:rsid w:val="00FC3563"/>
    <w:rsid w:val="00FC4496"/>
    <w:rsid w:val="00FC4B93"/>
    <w:rsid w:val="00FC4DB1"/>
    <w:rsid w:val="00FC55B0"/>
    <w:rsid w:val="00FC6105"/>
    <w:rsid w:val="00FC6A8A"/>
    <w:rsid w:val="00FC7246"/>
    <w:rsid w:val="00FC78EA"/>
    <w:rsid w:val="00FC7956"/>
    <w:rsid w:val="00FD036D"/>
    <w:rsid w:val="00FD0713"/>
    <w:rsid w:val="00FD0DB2"/>
    <w:rsid w:val="00FD105E"/>
    <w:rsid w:val="00FD1349"/>
    <w:rsid w:val="00FD16EB"/>
    <w:rsid w:val="00FD1845"/>
    <w:rsid w:val="00FD195C"/>
    <w:rsid w:val="00FD1B83"/>
    <w:rsid w:val="00FD2207"/>
    <w:rsid w:val="00FD2CC8"/>
    <w:rsid w:val="00FD38B3"/>
    <w:rsid w:val="00FD3E6E"/>
    <w:rsid w:val="00FD4930"/>
    <w:rsid w:val="00FD4A58"/>
    <w:rsid w:val="00FD5311"/>
    <w:rsid w:val="00FD5505"/>
    <w:rsid w:val="00FD563E"/>
    <w:rsid w:val="00FD5E6B"/>
    <w:rsid w:val="00FD73C6"/>
    <w:rsid w:val="00FD74BF"/>
    <w:rsid w:val="00FE0D5A"/>
    <w:rsid w:val="00FE0FC3"/>
    <w:rsid w:val="00FE13B4"/>
    <w:rsid w:val="00FE1797"/>
    <w:rsid w:val="00FE1845"/>
    <w:rsid w:val="00FE1AAD"/>
    <w:rsid w:val="00FE28B2"/>
    <w:rsid w:val="00FE336B"/>
    <w:rsid w:val="00FE352C"/>
    <w:rsid w:val="00FE3581"/>
    <w:rsid w:val="00FE3665"/>
    <w:rsid w:val="00FE5887"/>
    <w:rsid w:val="00FE5B90"/>
    <w:rsid w:val="00FE62C5"/>
    <w:rsid w:val="00FE7586"/>
    <w:rsid w:val="00FE75D0"/>
    <w:rsid w:val="00FF0AA7"/>
    <w:rsid w:val="00FF0C62"/>
    <w:rsid w:val="00FF0CAD"/>
    <w:rsid w:val="00FF1023"/>
    <w:rsid w:val="00FF1047"/>
    <w:rsid w:val="00FF1256"/>
    <w:rsid w:val="00FF14B7"/>
    <w:rsid w:val="00FF1AB3"/>
    <w:rsid w:val="00FF1BF7"/>
    <w:rsid w:val="00FF208A"/>
    <w:rsid w:val="00FF21EB"/>
    <w:rsid w:val="00FF26F6"/>
    <w:rsid w:val="00FF2C7D"/>
    <w:rsid w:val="00FF2E7A"/>
    <w:rsid w:val="00FF39B6"/>
    <w:rsid w:val="00FF533B"/>
    <w:rsid w:val="00FF5727"/>
    <w:rsid w:val="00FF5B80"/>
    <w:rsid w:val="00FF5BB2"/>
    <w:rsid w:val="00FF7451"/>
    <w:rsid w:val="00FF784F"/>
    <w:rsid w:val="00FF7A73"/>
    <w:rsid w:val="00FF7E39"/>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9D4683"/>
  <w15:chartTrackingRefBased/>
  <w15:docId w15:val="{F3CF2F8E-A37D-4D4F-83C7-831A10DFD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0944"/>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0A2BB9"/>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94ED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044F3"/>
  </w:style>
  <w:style w:type="character" w:styleId="Hyperlink">
    <w:name w:val="Hyperlink"/>
    <w:basedOn w:val="DefaultParagraphFont"/>
    <w:uiPriority w:val="99"/>
    <w:unhideWhenUsed/>
    <w:rsid w:val="00B43E30"/>
    <w:rPr>
      <w:color w:val="0563C1" w:themeColor="hyperlink"/>
      <w:u w:val="single"/>
    </w:rPr>
  </w:style>
  <w:style w:type="paragraph" w:styleId="ListParagraph">
    <w:name w:val="List Paragraph"/>
    <w:basedOn w:val="Normal"/>
    <w:uiPriority w:val="34"/>
    <w:qFormat/>
    <w:rsid w:val="009008D1"/>
    <w:pPr>
      <w:ind w:left="720"/>
      <w:contextualSpacing/>
    </w:pPr>
  </w:style>
  <w:style w:type="character" w:customStyle="1" w:styleId="element-citation">
    <w:name w:val="element-citation"/>
    <w:basedOn w:val="DefaultParagraphFont"/>
    <w:rsid w:val="000F04B7"/>
  </w:style>
  <w:style w:type="character" w:customStyle="1" w:styleId="ref-journal">
    <w:name w:val="ref-journal"/>
    <w:basedOn w:val="DefaultParagraphFont"/>
    <w:rsid w:val="000F04B7"/>
  </w:style>
  <w:style w:type="character" w:styleId="Emphasis">
    <w:name w:val="Emphasis"/>
    <w:basedOn w:val="DefaultParagraphFont"/>
    <w:uiPriority w:val="20"/>
    <w:qFormat/>
    <w:rsid w:val="000F04B7"/>
    <w:rPr>
      <w:i/>
      <w:iCs/>
    </w:rPr>
  </w:style>
  <w:style w:type="character" w:customStyle="1" w:styleId="ref-vol">
    <w:name w:val="ref-vol"/>
    <w:basedOn w:val="DefaultParagraphFont"/>
    <w:rsid w:val="000F04B7"/>
  </w:style>
  <w:style w:type="character" w:styleId="PlaceholderText">
    <w:name w:val="Placeholder Text"/>
    <w:basedOn w:val="DefaultParagraphFont"/>
    <w:uiPriority w:val="99"/>
    <w:semiHidden/>
    <w:rsid w:val="003D3DF7"/>
    <w:rPr>
      <w:color w:val="808080"/>
    </w:rPr>
  </w:style>
  <w:style w:type="character" w:customStyle="1" w:styleId="Heading1Char">
    <w:name w:val="Heading 1 Char"/>
    <w:basedOn w:val="DefaultParagraphFont"/>
    <w:link w:val="Heading1"/>
    <w:uiPriority w:val="9"/>
    <w:rsid w:val="000A2BB9"/>
    <w:rPr>
      <w:rFonts w:asciiTheme="majorHAnsi" w:eastAsiaTheme="majorEastAsia" w:hAnsiTheme="majorHAnsi" w:cstheme="majorBidi"/>
      <w:color w:val="2E74B5" w:themeColor="accent1" w:themeShade="BF"/>
      <w:sz w:val="32"/>
      <w:szCs w:val="32"/>
      <w:lang w:val="en-US"/>
    </w:rPr>
  </w:style>
  <w:style w:type="paragraph" w:styleId="Bibliography">
    <w:name w:val="Bibliography"/>
    <w:basedOn w:val="Normal"/>
    <w:next w:val="Normal"/>
    <w:uiPriority w:val="37"/>
    <w:unhideWhenUsed/>
    <w:rsid w:val="000A2BB9"/>
  </w:style>
  <w:style w:type="table" w:styleId="TableGrid">
    <w:name w:val="Table Grid"/>
    <w:basedOn w:val="TableNormal"/>
    <w:uiPriority w:val="59"/>
    <w:rsid w:val="00ED6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12F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F3C"/>
    <w:rPr>
      <w:rFonts w:ascii="Segoe UI" w:hAnsi="Segoe UI" w:cs="Segoe UI"/>
      <w:sz w:val="18"/>
      <w:szCs w:val="18"/>
    </w:rPr>
  </w:style>
  <w:style w:type="character" w:styleId="CommentReference">
    <w:name w:val="annotation reference"/>
    <w:basedOn w:val="DefaultParagraphFont"/>
    <w:uiPriority w:val="99"/>
    <w:semiHidden/>
    <w:unhideWhenUsed/>
    <w:rsid w:val="0072734C"/>
    <w:rPr>
      <w:sz w:val="16"/>
      <w:szCs w:val="16"/>
    </w:rPr>
  </w:style>
  <w:style w:type="paragraph" w:styleId="CommentText">
    <w:name w:val="annotation text"/>
    <w:basedOn w:val="Normal"/>
    <w:link w:val="CommentTextChar"/>
    <w:uiPriority w:val="99"/>
    <w:unhideWhenUsed/>
    <w:rsid w:val="0072734C"/>
    <w:pPr>
      <w:spacing w:line="240" w:lineRule="auto"/>
    </w:pPr>
    <w:rPr>
      <w:sz w:val="20"/>
      <w:szCs w:val="20"/>
    </w:rPr>
  </w:style>
  <w:style w:type="character" w:customStyle="1" w:styleId="CommentTextChar">
    <w:name w:val="Comment Text Char"/>
    <w:basedOn w:val="DefaultParagraphFont"/>
    <w:link w:val="CommentText"/>
    <w:uiPriority w:val="99"/>
    <w:rsid w:val="0072734C"/>
    <w:rPr>
      <w:sz w:val="20"/>
      <w:szCs w:val="20"/>
    </w:rPr>
  </w:style>
  <w:style w:type="paragraph" w:styleId="CommentSubject">
    <w:name w:val="annotation subject"/>
    <w:basedOn w:val="CommentText"/>
    <w:next w:val="CommentText"/>
    <w:link w:val="CommentSubjectChar"/>
    <w:uiPriority w:val="99"/>
    <w:semiHidden/>
    <w:unhideWhenUsed/>
    <w:rsid w:val="0072734C"/>
    <w:rPr>
      <w:b/>
      <w:bCs/>
    </w:rPr>
  </w:style>
  <w:style w:type="character" w:customStyle="1" w:styleId="CommentSubjectChar">
    <w:name w:val="Comment Subject Char"/>
    <w:basedOn w:val="CommentTextChar"/>
    <w:link w:val="CommentSubject"/>
    <w:uiPriority w:val="99"/>
    <w:semiHidden/>
    <w:rsid w:val="0072734C"/>
    <w:rPr>
      <w:b/>
      <w:bCs/>
      <w:sz w:val="20"/>
      <w:szCs w:val="20"/>
    </w:rPr>
  </w:style>
  <w:style w:type="paragraph" w:styleId="Revision">
    <w:name w:val="Revision"/>
    <w:hidden/>
    <w:uiPriority w:val="99"/>
    <w:semiHidden/>
    <w:rsid w:val="0085422C"/>
    <w:pPr>
      <w:spacing w:after="0" w:line="240" w:lineRule="auto"/>
    </w:pPr>
    <w:rPr>
      <w:rFonts w:ascii="Times New Roman" w:hAnsi="Times New Roman"/>
      <w:sz w:val="24"/>
    </w:rPr>
  </w:style>
  <w:style w:type="character" w:customStyle="1" w:styleId="st">
    <w:name w:val="st"/>
    <w:basedOn w:val="DefaultParagraphFont"/>
    <w:rsid w:val="002C4650"/>
  </w:style>
  <w:style w:type="character" w:styleId="FootnoteReference">
    <w:name w:val="footnote reference"/>
    <w:basedOn w:val="DefaultParagraphFont"/>
    <w:uiPriority w:val="99"/>
    <w:semiHidden/>
    <w:unhideWhenUsed/>
    <w:rsid w:val="00704459"/>
    <w:rPr>
      <w:vertAlign w:val="superscript"/>
    </w:rPr>
  </w:style>
  <w:style w:type="character" w:customStyle="1" w:styleId="Heading2Char">
    <w:name w:val="Heading 2 Char"/>
    <w:basedOn w:val="DefaultParagraphFont"/>
    <w:link w:val="Heading2"/>
    <w:uiPriority w:val="9"/>
    <w:rsid w:val="00F94ED5"/>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E3341A"/>
    <w:pPr>
      <w:tabs>
        <w:tab w:val="center" w:pos="4986"/>
        <w:tab w:val="right" w:pos="9972"/>
      </w:tabs>
      <w:spacing w:after="0" w:line="240" w:lineRule="auto"/>
    </w:pPr>
  </w:style>
  <w:style w:type="character" w:customStyle="1" w:styleId="HeaderChar">
    <w:name w:val="Header Char"/>
    <w:basedOn w:val="DefaultParagraphFont"/>
    <w:link w:val="Header"/>
    <w:uiPriority w:val="99"/>
    <w:rsid w:val="00E3341A"/>
    <w:rPr>
      <w:rFonts w:ascii="Times New Roman" w:hAnsi="Times New Roman"/>
      <w:sz w:val="24"/>
    </w:rPr>
  </w:style>
  <w:style w:type="paragraph" w:styleId="Footer">
    <w:name w:val="footer"/>
    <w:basedOn w:val="Normal"/>
    <w:link w:val="FooterChar"/>
    <w:uiPriority w:val="99"/>
    <w:unhideWhenUsed/>
    <w:rsid w:val="00E3341A"/>
    <w:pPr>
      <w:tabs>
        <w:tab w:val="center" w:pos="4986"/>
        <w:tab w:val="right" w:pos="9972"/>
      </w:tabs>
      <w:spacing w:after="0" w:line="240" w:lineRule="auto"/>
    </w:pPr>
  </w:style>
  <w:style w:type="character" w:customStyle="1" w:styleId="FooterChar">
    <w:name w:val="Footer Char"/>
    <w:basedOn w:val="DefaultParagraphFont"/>
    <w:link w:val="Footer"/>
    <w:uiPriority w:val="99"/>
    <w:rsid w:val="00E3341A"/>
    <w:rPr>
      <w:rFonts w:ascii="Times New Roman" w:hAnsi="Times New Roman"/>
      <w:sz w:val="24"/>
    </w:rPr>
  </w:style>
  <w:style w:type="table" w:styleId="TableGridLight">
    <w:name w:val="Grid Table Light"/>
    <w:basedOn w:val="TableNormal"/>
    <w:uiPriority w:val="40"/>
    <w:rsid w:val="008E0FE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506A03"/>
    <w:pPr>
      <w:spacing w:after="0" w:line="240" w:lineRule="auto"/>
    </w:pPr>
    <w:rPr>
      <w:rFonts w:eastAsiaTheme="minorEastAsia"/>
      <w:lang w:val="es-CO" w:eastAsia="es-CO"/>
    </w:rPr>
  </w:style>
  <w:style w:type="character" w:customStyle="1" w:styleId="UnresolvedMention">
    <w:name w:val="Unresolved Mention"/>
    <w:basedOn w:val="DefaultParagraphFont"/>
    <w:uiPriority w:val="99"/>
    <w:semiHidden/>
    <w:unhideWhenUsed/>
    <w:rsid w:val="000224D9"/>
    <w:rPr>
      <w:color w:val="605E5C"/>
      <w:shd w:val="clear" w:color="auto" w:fill="E1DFDD"/>
    </w:rPr>
  </w:style>
  <w:style w:type="character" w:customStyle="1" w:styleId="hgkelc">
    <w:name w:val="hgkelc"/>
    <w:basedOn w:val="DefaultParagraphFont"/>
    <w:rsid w:val="00F855FC"/>
  </w:style>
  <w:style w:type="character" w:customStyle="1" w:styleId="cf01">
    <w:name w:val="cf01"/>
    <w:basedOn w:val="DefaultParagraphFont"/>
    <w:rsid w:val="0029563F"/>
    <w:rPr>
      <w:rFonts w:ascii="Segoe UI" w:hAnsi="Segoe UI" w:cs="Segoe UI" w:hint="default"/>
      <w:sz w:val="18"/>
      <w:szCs w:val="18"/>
    </w:rPr>
  </w:style>
  <w:style w:type="character" w:customStyle="1" w:styleId="cf11">
    <w:name w:val="cf11"/>
    <w:basedOn w:val="DefaultParagraphFont"/>
    <w:rsid w:val="0029563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24688">
      <w:bodyDiv w:val="1"/>
      <w:marLeft w:val="0"/>
      <w:marRight w:val="0"/>
      <w:marTop w:val="0"/>
      <w:marBottom w:val="0"/>
      <w:divBdr>
        <w:top w:val="none" w:sz="0" w:space="0" w:color="auto"/>
        <w:left w:val="none" w:sz="0" w:space="0" w:color="auto"/>
        <w:bottom w:val="none" w:sz="0" w:space="0" w:color="auto"/>
        <w:right w:val="none" w:sz="0" w:space="0" w:color="auto"/>
      </w:divBdr>
    </w:div>
    <w:div w:id="65156922">
      <w:bodyDiv w:val="1"/>
      <w:marLeft w:val="0"/>
      <w:marRight w:val="0"/>
      <w:marTop w:val="0"/>
      <w:marBottom w:val="0"/>
      <w:divBdr>
        <w:top w:val="none" w:sz="0" w:space="0" w:color="auto"/>
        <w:left w:val="none" w:sz="0" w:space="0" w:color="auto"/>
        <w:bottom w:val="none" w:sz="0" w:space="0" w:color="auto"/>
        <w:right w:val="none" w:sz="0" w:space="0" w:color="auto"/>
      </w:divBdr>
    </w:div>
    <w:div w:id="94983783">
      <w:bodyDiv w:val="1"/>
      <w:marLeft w:val="0"/>
      <w:marRight w:val="0"/>
      <w:marTop w:val="0"/>
      <w:marBottom w:val="0"/>
      <w:divBdr>
        <w:top w:val="none" w:sz="0" w:space="0" w:color="auto"/>
        <w:left w:val="none" w:sz="0" w:space="0" w:color="auto"/>
        <w:bottom w:val="none" w:sz="0" w:space="0" w:color="auto"/>
        <w:right w:val="none" w:sz="0" w:space="0" w:color="auto"/>
      </w:divBdr>
    </w:div>
    <w:div w:id="136145228">
      <w:bodyDiv w:val="1"/>
      <w:marLeft w:val="0"/>
      <w:marRight w:val="0"/>
      <w:marTop w:val="0"/>
      <w:marBottom w:val="0"/>
      <w:divBdr>
        <w:top w:val="none" w:sz="0" w:space="0" w:color="auto"/>
        <w:left w:val="none" w:sz="0" w:space="0" w:color="auto"/>
        <w:bottom w:val="none" w:sz="0" w:space="0" w:color="auto"/>
        <w:right w:val="none" w:sz="0" w:space="0" w:color="auto"/>
      </w:divBdr>
    </w:div>
    <w:div w:id="146409895">
      <w:bodyDiv w:val="1"/>
      <w:marLeft w:val="0"/>
      <w:marRight w:val="0"/>
      <w:marTop w:val="0"/>
      <w:marBottom w:val="0"/>
      <w:divBdr>
        <w:top w:val="none" w:sz="0" w:space="0" w:color="auto"/>
        <w:left w:val="none" w:sz="0" w:space="0" w:color="auto"/>
        <w:bottom w:val="none" w:sz="0" w:space="0" w:color="auto"/>
        <w:right w:val="none" w:sz="0" w:space="0" w:color="auto"/>
      </w:divBdr>
    </w:div>
    <w:div w:id="182326670">
      <w:bodyDiv w:val="1"/>
      <w:marLeft w:val="0"/>
      <w:marRight w:val="0"/>
      <w:marTop w:val="0"/>
      <w:marBottom w:val="0"/>
      <w:divBdr>
        <w:top w:val="none" w:sz="0" w:space="0" w:color="auto"/>
        <w:left w:val="none" w:sz="0" w:space="0" w:color="auto"/>
        <w:bottom w:val="none" w:sz="0" w:space="0" w:color="auto"/>
        <w:right w:val="none" w:sz="0" w:space="0" w:color="auto"/>
      </w:divBdr>
    </w:div>
    <w:div w:id="226383096">
      <w:bodyDiv w:val="1"/>
      <w:marLeft w:val="0"/>
      <w:marRight w:val="0"/>
      <w:marTop w:val="0"/>
      <w:marBottom w:val="0"/>
      <w:divBdr>
        <w:top w:val="none" w:sz="0" w:space="0" w:color="auto"/>
        <w:left w:val="none" w:sz="0" w:space="0" w:color="auto"/>
        <w:bottom w:val="none" w:sz="0" w:space="0" w:color="auto"/>
        <w:right w:val="none" w:sz="0" w:space="0" w:color="auto"/>
      </w:divBdr>
    </w:div>
    <w:div w:id="239142665">
      <w:bodyDiv w:val="1"/>
      <w:marLeft w:val="0"/>
      <w:marRight w:val="0"/>
      <w:marTop w:val="0"/>
      <w:marBottom w:val="0"/>
      <w:divBdr>
        <w:top w:val="none" w:sz="0" w:space="0" w:color="auto"/>
        <w:left w:val="none" w:sz="0" w:space="0" w:color="auto"/>
        <w:bottom w:val="none" w:sz="0" w:space="0" w:color="auto"/>
        <w:right w:val="none" w:sz="0" w:space="0" w:color="auto"/>
      </w:divBdr>
      <w:divsChild>
        <w:div w:id="1229681639">
          <w:marLeft w:val="0"/>
          <w:marRight w:val="0"/>
          <w:marTop w:val="0"/>
          <w:marBottom w:val="0"/>
          <w:divBdr>
            <w:top w:val="none" w:sz="0" w:space="0" w:color="auto"/>
            <w:left w:val="none" w:sz="0" w:space="0" w:color="auto"/>
            <w:bottom w:val="none" w:sz="0" w:space="0" w:color="auto"/>
            <w:right w:val="none" w:sz="0" w:space="0" w:color="auto"/>
          </w:divBdr>
          <w:divsChild>
            <w:div w:id="129559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720652">
      <w:bodyDiv w:val="1"/>
      <w:marLeft w:val="0"/>
      <w:marRight w:val="0"/>
      <w:marTop w:val="0"/>
      <w:marBottom w:val="0"/>
      <w:divBdr>
        <w:top w:val="none" w:sz="0" w:space="0" w:color="auto"/>
        <w:left w:val="none" w:sz="0" w:space="0" w:color="auto"/>
        <w:bottom w:val="none" w:sz="0" w:space="0" w:color="auto"/>
        <w:right w:val="none" w:sz="0" w:space="0" w:color="auto"/>
      </w:divBdr>
    </w:div>
    <w:div w:id="493881319">
      <w:bodyDiv w:val="1"/>
      <w:marLeft w:val="0"/>
      <w:marRight w:val="0"/>
      <w:marTop w:val="0"/>
      <w:marBottom w:val="0"/>
      <w:divBdr>
        <w:top w:val="none" w:sz="0" w:space="0" w:color="auto"/>
        <w:left w:val="none" w:sz="0" w:space="0" w:color="auto"/>
        <w:bottom w:val="none" w:sz="0" w:space="0" w:color="auto"/>
        <w:right w:val="none" w:sz="0" w:space="0" w:color="auto"/>
      </w:divBdr>
    </w:div>
    <w:div w:id="571743168">
      <w:bodyDiv w:val="1"/>
      <w:marLeft w:val="0"/>
      <w:marRight w:val="0"/>
      <w:marTop w:val="0"/>
      <w:marBottom w:val="0"/>
      <w:divBdr>
        <w:top w:val="none" w:sz="0" w:space="0" w:color="auto"/>
        <w:left w:val="none" w:sz="0" w:space="0" w:color="auto"/>
        <w:bottom w:val="none" w:sz="0" w:space="0" w:color="auto"/>
        <w:right w:val="none" w:sz="0" w:space="0" w:color="auto"/>
      </w:divBdr>
    </w:div>
    <w:div w:id="607666772">
      <w:bodyDiv w:val="1"/>
      <w:marLeft w:val="0"/>
      <w:marRight w:val="0"/>
      <w:marTop w:val="0"/>
      <w:marBottom w:val="0"/>
      <w:divBdr>
        <w:top w:val="none" w:sz="0" w:space="0" w:color="auto"/>
        <w:left w:val="none" w:sz="0" w:space="0" w:color="auto"/>
        <w:bottom w:val="none" w:sz="0" w:space="0" w:color="auto"/>
        <w:right w:val="none" w:sz="0" w:space="0" w:color="auto"/>
      </w:divBdr>
    </w:div>
    <w:div w:id="674571795">
      <w:bodyDiv w:val="1"/>
      <w:marLeft w:val="0"/>
      <w:marRight w:val="0"/>
      <w:marTop w:val="0"/>
      <w:marBottom w:val="0"/>
      <w:divBdr>
        <w:top w:val="none" w:sz="0" w:space="0" w:color="auto"/>
        <w:left w:val="none" w:sz="0" w:space="0" w:color="auto"/>
        <w:bottom w:val="none" w:sz="0" w:space="0" w:color="auto"/>
        <w:right w:val="none" w:sz="0" w:space="0" w:color="auto"/>
      </w:divBdr>
    </w:div>
    <w:div w:id="810562486">
      <w:bodyDiv w:val="1"/>
      <w:marLeft w:val="0"/>
      <w:marRight w:val="0"/>
      <w:marTop w:val="0"/>
      <w:marBottom w:val="0"/>
      <w:divBdr>
        <w:top w:val="none" w:sz="0" w:space="0" w:color="auto"/>
        <w:left w:val="none" w:sz="0" w:space="0" w:color="auto"/>
        <w:bottom w:val="none" w:sz="0" w:space="0" w:color="auto"/>
        <w:right w:val="none" w:sz="0" w:space="0" w:color="auto"/>
      </w:divBdr>
    </w:div>
    <w:div w:id="925575998">
      <w:bodyDiv w:val="1"/>
      <w:marLeft w:val="0"/>
      <w:marRight w:val="0"/>
      <w:marTop w:val="0"/>
      <w:marBottom w:val="0"/>
      <w:divBdr>
        <w:top w:val="none" w:sz="0" w:space="0" w:color="auto"/>
        <w:left w:val="none" w:sz="0" w:space="0" w:color="auto"/>
        <w:bottom w:val="none" w:sz="0" w:space="0" w:color="auto"/>
        <w:right w:val="none" w:sz="0" w:space="0" w:color="auto"/>
      </w:divBdr>
    </w:div>
    <w:div w:id="1073820339">
      <w:bodyDiv w:val="1"/>
      <w:marLeft w:val="0"/>
      <w:marRight w:val="0"/>
      <w:marTop w:val="0"/>
      <w:marBottom w:val="0"/>
      <w:divBdr>
        <w:top w:val="none" w:sz="0" w:space="0" w:color="auto"/>
        <w:left w:val="none" w:sz="0" w:space="0" w:color="auto"/>
        <w:bottom w:val="none" w:sz="0" w:space="0" w:color="auto"/>
        <w:right w:val="none" w:sz="0" w:space="0" w:color="auto"/>
      </w:divBdr>
    </w:div>
    <w:div w:id="1076394901">
      <w:bodyDiv w:val="1"/>
      <w:marLeft w:val="0"/>
      <w:marRight w:val="0"/>
      <w:marTop w:val="0"/>
      <w:marBottom w:val="0"/>
      <w:divBdr>
        <w:top w:val="none" w:sz="0" w:space="0" w:color="auto"/>
        <w:left w:val="none" w:sz="0" w:space="0" w:color="auto"/>
        <w:bottom w:val="none" w:sz="0" w:space="0" w:color="auto"/>
        <w:right w:val="none" w:sz="0" w:space="0" w:color="auto"/>
      </w:divBdr>
    </w:div>
    <w:div w:id="1076439821">
      <w:bodyDiv w:val="1"/>
      <w:marLeft w:val="0"/>
      <w:marRight w:val="0"/>
      <w:marTop w:val="0"/>
      <w:marBottom w:val="0"/>
      <w:divBdr>
        <w:top w:val="none" w:sz="0" w:space="0" w:color="auto"/>
        <w:left w:val="none" w:sz="0" w:space="0" w:color="auto"/>
        <w:bottom w:val="none" w:sz="0" w:space="0" w:color="auto"/>
        <w:right w:val="none" w:sz="0" w:space="0" w:color="auto"/>
      </w:divBdr>
      <w:divsChild>
        <w:div w:id="16394201">
          <w:marLeft w:val="0"/>
          <w:marRight w:val="0"/>
          <w:marTop w:val="0"/>
          <w:marBottom w:val="0"/>
          <w:divBdr>
            <w:top w:val="none" w:sz="0" w:space="0" w:color="auto"/>
            <w:left w:val="none" w:sz="0" w:space="0" w:color="auto"/>
            <w:bottom w:val="none" w:sz="0" w:space="0" w:color="auto"/>
            <w:right w:val="none" w:sz="0" w:space="0" w:color="auto"/>
          </w:divBdr>
        </w:div>
        <w:div w:id="401605225">
          <w:marLeft w:val="0"/>
          <w:marRight w:val="0"/>
          <w:marTop w:val="0"/>
          <w:marBottom w:val="0"/>
          <w:divBdr>
            <w:top w:val="none" w:sz="0" w:space="0" w:color="auto"/>
            <w:left w:val="none" w:sz="0" w:space="0" w:color="auto"/>
            <w:bottom w:val="none" w:sz="0" w:space="0" w:color="auto"/>
            <w:right w:val="none" w:sz="0" w:space="0" w:color="auto"/>
          </w:divBdr>
        </w:div>
        <w:div w:id="996152477">
          <w:marLeft w:val="0"/>
          <w:marRight w:val="0"/>
          <w:marTop w:val="0"/>
          <w:marBottom w:val="0"/>
          <w:divBdr>
            <w:top w:val="none" w:sz="0" w:space="0" w:color="auto"/>
            <w:left w:val="none" w:sz="0" w:space="0" w:color="auto"/>
            <w:bottom w:val="none" w:sz="0" w:space="0" w:color="auto"/>
            <w:right w:val="none" w:sz="0" w:space="0" w:color="auto"/>
          </w:divBdr>
        </w:div>
        <w:div w:id="1227717500">
          <w:marLeft w:val="0"/>
          <w:marRight w:val="0"/>
          <w:marTop w:val="0"/>
          <w:marBottom w:val="0"/>
          <w:divBdr>
            <w:top w:val="none" w:sz="0" w:space="0" w:color="auto"/>
            <w:left w:val="none" w:sz="0" w:space="0" w:color="auto"/>
            <w:bottom w:val="none" w:sz="0" w:space="0" w:color="auto"/>
            <w:right w:val="none" w:sz="0" w:space="0" w:color="auto"/>
          </w:divBdr>
        </w:div>
        <w:div w:id="1389299672">
          <w:marLeft w:val="0"/>
          <w:marRight w:val="0"/>
          <w:marTop w:val="0"/>
          <w:marBottom w:val="0"/>
          <w:divBdr>
            <w:top w:val="none" w:sz="0" w:space="0" w:color="auto"/>
            <w:left w:val="none" w:sz="0" w:space="0" w:color="auto"/>
            <w:bottom w:val="none" w:sz="0" w:space="0" w:color="auto"/>
            <w:right w:val="none" w:sz="0" w:space="0" w:color="auto"/>
          </w:divBdr>
        </w:div>
        <w:div w:id="1478914074">
          <w:marLeft w:val="0"/>
          <w:marRight w:val="0"/>
          <w:marTop w:val="0"/>
          <w:marBottom w:val="0"/>
          <w:divBdr>
            <w:top w:val="none" w:sz="0" w:space="0" w:color="auto"/>
            <w:left w:val="none" w:sz="0" w:space="0" w:color="auto"/>
            <w:bottom w:val="none" w:sz="0" w:space="0" w:color="auto"/>
            <w:right w:val="none" w:sz="0" w:space="0" w:color="auto"/>
          </w:divBdr>
        </w:div>
        <w:div w:id="1625119068">
          <w:marLeft w:val="0"/>
          <w:marRight w:val="0"/>
          <w:marTop w:val="0"/>
          <w:marBottom w:val="0"/>
          <w:divBdr>
            <w:top w:val="none" w:sz="0" w:space="0" w:color="auto"/>
            <w:left w:val="none" w:sz="0" w:space="0" w:color="auto"/>
            <w:bottom w:val="none" w:sz="0" w:space="0" w:color="auto"/>
            <w:right w:val="none" w:sz="0" w:space="0" w:color="auto"/>
          </w:divBdr>
        </w:div>
        <w:div w:id="1989819986">
          <w:marLeft w:val="0"/>
          <w:marRight w:val="0"/>
          <w:marTop w:val="0"/>
          <w:marBottom w:val="0"/>
          <w:divBdr>
            <w:top w:val="none" w:sz="0" w:space="0" w:color="auto"/>
            <w:left w:val="none" w:sz="0" w:space="0" w:color="auto"/>
            <w:bottom w:val="none" w:sz="0" w:space="0" w:color="auto"/>
            <w:right w:val="none" w:sz="0" w:space="0" w:color="auto"/>
          </w:divBdr>
        </w:div>
        <w:div w:id="2136487663">
          <w:marLeft w:val="0"/>
          <w:marRight w:val="0"/>
          <w:marTop w:val="0"/>
          <w:marBottom w:val="0"/>
          <w:divBdr>
            <w:top w:val="none" w:sz="0" w:space="0" w:color="auto"/>
            <w:left w:val="none" w:sz="0" w:space="0" w:color="auto"/>
            <w:bottom w:val="none" w:sz="0" w:space="0" w:color="auto"/>
            <w:right w:val="none" w:sz="0" w:space="0" w:color="auto"/>
          </w:divBdr>
        </w:div>
      </w:divsChild>
    </w:div>
    <w:div w:id="1148209197">
      <w:bodyDiv w:val="1"/>
      <w:marLeft w:val="0"/>
      <w:marRight w:val="0"/>
      <w:marTop w:val="0"/>
      <w:marBottom w:val="0"/>
      <w:divBdr>
        <w:top w:val="none" w:sz="0" w:space="0" w:color="auto"/>
        <w:left w:val="none" w:sz="0" w:space="0" w:color="auto"/>
        <w:bottom w:val="none" w:sz="0" w:space="0" w:color="auto"/>
        <w:right w:val="none" w:sz="0" w:space="0" w:color="auto"/>
      </w:divBdr>
    </w:div>
    <w:div w:id="1169172558">
      <w:bodyDiv w:val="1"/>
      <w:marLeft w:val="0"/>
      <w:marRight w:val="0"/>
      <w:marTop w:val="0"/>
      <w:marBottom w:val="0"/>
      <w:divBdr>
        <w:top w:val="none" w:sz="0" w:space="0" w:color="auto"/>
        <w:left w:val="none" w:sz="0" w:space="0" w:color="auto"/>
        <w:bottom w:val="none" w:sz="0" w:space="0" w:color="auto"/>
        <w:right w:val="none" w:sz="0" w:space="0" w:color="auto"/>
      </w:divBdr>
    </w:div>
    <w:div w:id="1392345052">
      <w:bodyDiv w:val="1"/>
      <w:marLeft w:val="0"/>
      <w:marRight w:val="0"/>
      <w:marTop w:val="0"/>
      <w:marBottom w:val="0"/>
      <w:divBdr>
        <w:top w:val="none" w:sz="0" w:space="0" w:color="auto"/>
        <w:left w:val="none" w:sz="0" w:space="0" w:color="auto"/>
        <w:bottom w:val="none" w:sz="0" w:space="0" w:color="auto"/>
        <w:right w:val="none" w:sz="0" w:space="0" w:color="auto"/>
      </w:divBdr>
    </w:div>
    <w:div w:id="1430855958">
      <w:bodyDiv w:val="1"/>
      <w:marLeft w:val="0"/>
      <w:marRight w:val="0"/>
      <w:marTop w:val="0"/>
      <w:marBottom w:val="0"/>
      <w:divBdr>
        <w:top w:val="none" w:sz="0" w:space="0" w:color="auto"/>
        <w:left w:val="none" w:sz="0" w:space="0" w:color="auto"/>
        <w:bottom w:val="none" w:sz="0" w:space="0" w:color="auto"/>
        <w:right w:val="none" w:sz="0" w:space="0" w:color="auto"/>
      </w:divBdr>
    </w:div>
    <w:div w:id="1562600206">
      <w:bodyDiv w:val="1"/>
      <w:marLeft w:val="0"/>
      <w:marRight w:val="0"/>
      <w:marTop w:val="0"/>
      <w:marBottom w:val="0"/>
      <w:divBdr>
        <w:top w:val="none" w:sz="0" w:space="0" w:color="auto"/>
        <w:left w:val="none" w:sz="0" w:space="0" w:color="auto"/>
        <w:bottom w:val="none" w:sz="0" w:space="0" w:color="auto"/>
        <w:right w:val="none" w:sz="0" w:space="0" w:color="auto"/>
      </w:divBdr>
    </w:div>
    <w:div w:id="1695304359">
      <w:bodyDiv w:val="1"/>
      <w:marLeft w:val="0"/>
      <w:marRight w:val="0"/>
      <w:marTop w:val="0"/>
      <w:marBottom w:val="0"/>
      <w:divBdr>
        <w:top w:val="none" w:sz="0" w:space="0" w:color="auto"/>
        <w:left w:val="none" w:sz="0" w:space="0" w:color="auto"/>
        <w:bottom w:val="none" w:sz="0" w:space="0" w:color="auto"/>
        <w:right w:val="none" w:sz="0" w:space="0" w:color="auto"/>
      </w:divBdr>
    </w:div>
    <w:div w:id="1705137365">
      <w:bodyDiv w:val="1"/>
      <w:marLeft w:val="0"/>
      <w:marRight w:val="0"/>
      <w:marTop w:val="0"/>
      <w:marBottom w:val="0"/>
      <w:divBdr>
        <w:top w:val="none" w:sz="0" w:space="0" w:color="auto"/>
        <w:left w:val="none" w:sz="0" w:space="0" w:color="auto"/>
        <w:bottom w:val="none" w:sz="0" w:space="0" w:color="auto"/>
        <w:right w:val="none" w:sz="0" w:space="0" w:color="auto"/>
      </w:divBdr>
    </w:div>
    <w:div w:id="1734235278">
      <w:bodyDiv w:val="1"/>
      <w:marLeft w:val="0"/>
      <w:marRight w:val="0"/>
      <w:marTop w:val="0"/>
      <w:marBottom w:val="0"/>
      <w:divBdr>
        <w:top w:val="none" w:sz="0" w:space="0" w:color="auto"/>
        <w:left w:val="none" w:sz="0" w:space="0" w:color="auto"/>
        <w:bottom w:val="none" w:sz="0" w:space="0" w:color="auto"/>
        <w:right w:val="none" w:sz="0" w:space="0" w:color="auto"/>
      </w:divBdr>
    </w:div>
    <w:div w:id="1820919031">
      <w:bodyDiv w:val="1"/>
      <w:marLeft w:val="0"/>
      <w:marRight w:val="0"/>
      <w:marTop w:val="0"/>
      <w:marBottom w:val="0"/>
      <w:divBdr>
        <w:top w:val="none" w:sz="0" w:space="0" w:color="auto"/>
        <w:left w:val="none" w:sz="0" w:space="0" w:color="auto"/>
        <w:bottom w:val="none" w:sz="0" w:space="0" w:color="auto"/>
        <w:right w:val="none" w:sz="0" w:space="0" w:color="auto"/>
      </w:divBdr>
    </w:div>
    <w:div w:id="1850756090">
      <w:bodyDiv w:val="1"/>
      <w:marLeft w:val="0"/>
      <w:marRight w:val="0"/>
      <w:marTop w:val="0"/>
      <w:marBottom w:val="0"/>
      <w:divBdr>
        <w:top w:val="none" w:sz="0" w:space="0" w:color="auto"/>
        <w:left w:val="none" w:sz="0" w:space="0" w:color="auto"/>
        <w:bottom w:val="none" w:sz="0" w:space="0" w:color="auto"/>
        <w:right w:val="none" w:sz="0" w:space="0" w:color="auto"/>
      </w:divBdr>
    </w:div>
    <w:div w:id="1861628808">
      <w:bodyDiv w:val="1"/>
      <w:marLeft w:val="0"/>
      <w:marRight w:val="0"/>
      <w:marTop w:val="0"/>
      <w:marBottom w:val="0"/>
      <w:divBdr>
        <w:top w:val="none" w:sz="0" w:space="0" w:color="auto"/>
        <w:left w:val="none" w:sz="0" w:space="0" w:color="auto"/>
        <w:bottom w:val="none" w:sz="0" w:space="0" w:color="auto"/>
        <w:right w:val="none" w:sz="0" w:space="0" w:color="auto"/>
      </w:divBdr>
    </w:div>
    <w:div w:id="1876000316">
      <w:bodyDiv w:val="1"/>
      <w:marLeft w:val="0"/>
      <w:marRight w:val="0"/>
      <w:marTop w:val="0"/>
      <w:marBottom w:val="0"/>
      <w:divBdr>
        <w:top w:val="none" w:sz="0" w:space="0" w:color="auto"/>
        <w:left w:val="none" w:sz="0" w:space="0" w:color="auto"/>
        <w:bottom w:val="none" w:sz="0" w:space="0" w:color="auto"/>
        <w:right w:val="none" w:sz="0" w:space="0" w:color="auto"/>
      </w:divBdr>
    </w:div>
    <w:div w:id="1895892262">
      <w:bodyDiv w:val="1"/>
      <w:marLeft w:val="0"/>
      <w:marRight w:val="0"/>
      <w:marTop w:val="0"/>
      <w:marBottom w:val="0"/>
      <w:divBdr>
        <w:top w:val="none" w:sz="0" w:space="0" w:color="auto"/>
        <w:left w:val="none" w:sz="0" w:space="0" w:color="auto"/>
        <w:bottom w:val="none" w:sz="0" w:space="0" w:color="auto"/>
        <w:right w:val="none" w:sz="0" w:space="0" w:color="auto"/>
      </w:divBdr>
    </w:div>
    <w:div w:id="1928877063">
      <w:bodyDiv w:val="1"/>
      <w:marLeft w:val="0"/>
      <w:marRight w:val="0"/>
      <w:marTop w:val="0"/>
      <w:marBottom w:val="0"/>
      <w:divBdr>
        <w:top w:val="none" w:sz="0" w:space="0" w:color="auto"/>
        <w:left w:val="none" w:sz="0" w:space="0" w:color="auto"/>
        <w:bottom w:val="none" w:sz="0" w:space="0" w:color="auto"/>
        <w:right w:val="none" w:sz="0" w:space="0" w:color="auto"/>
      </w:divBdr>
    </w:div>
    <w:div w:id="1957524523">
      <w:bodyDiv w:val="1"/>
      <w:marLeft w:val="0"/>
      <w:marRight w:val="0"/>
      <w:marTop w:val="0"/>
      <w:marBottom w:val="0"/>
      <w:divBdr>
        <w:top w:val="none" w:sz="0" w:space="0" w:color="auto"/>
        <w:left w:val="none" w:sz="0" w:space="0" w:color="auto"/>
        <w:bottom w:val="none" w:sz="0" w:space="0" w:color="auto"/>
        <w:right w:val="none" w:sz="0" w:space="0" w:color="auto"/>
      </w:divBdr>
    </w:div>
    <w:div w:id="2134707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ttees@uef.fi"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422B005A2CE2348A652630DC3C2D173" ma:contentTypeVersion="12" ma:contentTypeDescription="Create a new document." ma:contentTypeScope="" ma:versionID="5d41169de4eaf602158fb1547088eba4">
  <xsd:schema xmlns:xsd="http://www.w3.org/2001/XMLSchema" xmlns:xs="http://www.w3.org/2001/XMLSchema" xmlns:p="http://schemas.microsoft.com/office/2006/metadata/properties" xmlns:ns3="d34b0f20-14bc-4f5b-96c7-69df6b777537" xmlns:ns4="56df92a0-922e-4f85-b14d-910f54e16d12" targetNamespace="http://schemas.microsoft.com/office/2006/metadata/properties" ma:root="true" ma:fieldsID="5ed5ea6b1e53ce7e7ba96785b042f036" ns3:_="" ns4:_="">
    <xsd:import namespace="d34b0f20-14bc-4f5b-96c7-69df6b777537"/>
    <xsd:import namespace="56df92a0-922e-4f85-b14d-910f54e16d12"/>
    <xsd:element name="properties">
      <xsd:complexType>
        <xsd:sequence>
          <xsd:element name="documentManagement">
            <xsd:complexType>
              <xsd:all>
                <xsd:element ref="ns3:SharedWithDetails" minOccurs="0"/>
                <xsd:element ref="ns3:SharingHintHash" minOccurs="0"/>
                <xsd:element ref="ns3:SharedWithUsers" minOccurs="0"/>
                <xsd:element ref="ns4:MediaServiceMetadata" minOccurs="0"/>
                <xsd:element ref="ns4:MediaServiceFastMetadata" minOccurs="0"/>
                <xsd:element ref="ns4:MediaServiceAutoTags" minOccurs="0"/>
                <xsd:element ref="ns4:MediaServiceOCR" minOccurs="0"/>
                <xsd:element ref="ns4:MediaServiceAutoKeyPoints" minOccurs="0"/>
                <xsd:element ref="ns4:MediaServiceKeyPoints" minOccurs="0"/>
                <xsd:element ref="ns4:MediaServiceGenerationTime" minOccurs="0"/>
                <xsd:element ref="ns4:MediaServiceEventHashCode"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34b0f20-14bc-4f5b-96c7-69df6b777537" elementFormDefault="qualified">
    <xsd:import namespace="http://schemas.microsoft.com/office/2006/documentManagement/types"/>
    <xsd:import namespace="http://schemas.microsoft.com/office/infopath/2007/PartnerControls"/>
    <xsd:element name="SharedWithDetails" ma:index="8" nillable="true" ma:displayName="Shared With Details" ma:internalName="SharedWithDetails" ma:readOnly="true">
      <xsd:simpleType>
        <xsd:restriction base="dms:Note">
          <xsd:maxLength value="255"/>
        </xsd:restriction>
      </xsd:simpleType>
    </xsd:element>
    <xsd:element name="SharingHintHash" ma:index="9" nillable="true" ma:displayName="Sharing Hint Hash" ma:hidden="true" ma:internalName="SharingHintHash" ma:readOnly="true">
      <xsd:simpleType>
        <xsd:restriction base="dms:Text"/>
      </xsd:simpleType>
    </xsd:element>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56df92a0-922e-4f85-b14d-910f54e16d1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asdda</b:Tag>
    <b:SourceType>Book</b:SourceType>
    <b:Guid>{D9ADEC30-93B4-49C3-9A3D-4DD3B485B2AF}</b:Guid>
    <b:Author>
      <b:Author>
        <b:NameList>
          <b:Person>
            <b:Last>asd</b:Last>
          </b:Person>
        </b:NameList>
      </b:Author>
    </b:Author>
    <b:Title>asd</b:Title>
    <b:Year>sda</b:Year>
    <b:City>asd</b:City>
    <b:Publisher>sdasd</b:Publisher>
    <b:RefOrder>1</b:RefOrder>
  </b:Source>
</b:Sources>
</file>

<file path=customXml/itemProps1.xml><?xml version="1.0" encoding="utf-8"?>
<ds:datastoreItem xmlns:ds="http://schemas.openxmlformats.org/officeDocument/2006/customXml" ds:itemID="{7C3123D2-E2F6-4781-A2EA-607B409053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34b0f20-14bc-4f5b-96c7-69df6b777537"/>
    <ds:schemaRef ds:uri="56df92a0-922e-4f85-b14d-910f54e16d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D7E6D98-CB2D-4C48-8B3B-6DD62A76E310}">
  <ds:schemaRefs>
    <ds:schemaRef ds:uri="http://schemas.microsoft.com/sharepoint/v3/contenttype/forms"/>
  </ds:schemaRefs>
</ds:datastoreItem>
</file>

<file path=customXml/itemProps3.xml><?xml version="1.0" encoding="utf-8"?>
<ds:datastoreItem xmlns:ds="http://schemas.openxmlformats.org/officeDocument/2006/customXml" ds:itemID="{3DD3402B-4268-437E-8D47-F2479A2A745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7798FE1-D1DE-4F66-8368-AF8EB4DB8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5</Pages>
  <Words>12597</Words>
  <Characters>71807</Characters>
  <Application>Microsoft Office Word</Application>
  <DocSecurity>0</DocSecurity>
  <Lines>598</Lines>
  <Paragraphs>168</Paragraphs>
  <ScaleCrop>false</ScaleCrop>
  <HeadingPairs>
    <vt:vector size="4" baseType="variant">
      <vt:variant>
        <vt:lpstr>Otsikko</vt:lpstr>
      </vt:variant>
      <vt:variant>
        <vt:i4>1</vt:i4>
      </vt:variant>
      <vt:variant>
        <vt:lpstr>Title</vt:lpstr>
      </vt:variant>
      <vt:variant>
        <vt:i4>1</vt:i4>
      </vt:variant>
    </vt:vector>
  </HeadingPairs>
  <TitlesOfParts>
    <vt:vector size="2" baseType="lpstr">
      <vt:lpstr/>
      <vt:lpstr/>
    </vt:vector>
  </TitlesOfParts>
  <Company>University of Eastern Finland</Company>
  <LinksUpToDate>false</LinksUpToDate>
  <CharactersWithSpaces>842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te Eskelinen</dc:creator>
  <cp:keywords/>
  <dc:description/>
  <cp:lastModifiedBy>Microsoft account</cp:lastModifiedBy>
  <cp:revision>9</cp:revision>
  <dcterms:created xsi:type="dcterms:W3CDTF">2022-12-21T17:22:00Z</dcterms:created>
  <dcterms:modified xsi:type="dcterms:W3CDTF">2023-01-03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science-foundation-grant-proposals</vt:lpwstr>
  </property>
  <property fmtid="{D5CDD505-2E9C-101B-9397-08002B2CF9AE}" pid="17" name="Mendeley Recent Style Name 7_1">
    <vt:lpwstr>National Science Foundation (grant proposal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os-computational-biology</vt:lpwstr>
  </property>
  <property fmtid="{D5CDD505-2E9C-101B-9397-08002B2CF9AE}" pid="21" name="Mendeley Recent Style Name 9_1">
    <vt:lpwstr>PLOS Computational Biology</vt:lpwstr>
  </property>
  <property fmtid="{D5CDD505-2E9C-101B-9397-08002B2CF9AE}" pid="22" name="Mendeley Document_1">
    <vt:lpwstr>True</vt:lpwstr>
  </property>
  <property fmtid="{D5CDD505-2E9C-101B-9397-08002B2CF9AE}" pid="23" name="Mendeley Unique User Id_1">
    <vt:lpwstr>73906489-a701-3595-840f-726925354eb5</vt:lpwstr>
  </property>
  <property fmtid="{D5CDD505-2E9C-101B-9397-08002B2CF9AE}" pid="24" name="Mendeley Citation Style_1">
    <vt:lpwstr>http://www.zotero.org/styles/plos-computational-biology</vt:lpwstr>
  </property>
  <property fmtid="{D5CDD505-2E9C-101B-9397-08002B2CF9AE}" pid="25" name="ContentTypeId">
    <vt:lpwstr>0x0101009422B005A2CE2348A652630DC3C2D173</vt:lpwstr>
  </property>
</Properties>
</file>